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11783" w14:textId="721FCB1D" w:rsidR="005C2A99" w:rsidRDefault="00521A48" w:rsidP="0097281E">
      <w:pPr>
        <w:jc w:val="center"/>
      </w:pPr>
      <w:r w:rsidRPr="0097281E">
        <w:rPr>
          <w:rFonts w:eastAsia="Calibri"/>
          <w:b/>
          <w:color w:val="000000" w:themeColor="text1"/>
        </w:rPr>
        <w:t>Supporting Information</w:t>
      </w:r>
      <w:r w:rsidR="005C2A99" w:rsidRPr="005C2A99">
        <w:t xml:space="preserve"> </w:t>
      </w:r>
    </w:p>
    <w:p w14:paraId="48BFFF29" w14:textId="0B84A44A" w:rsidR="005C2A99" w:rsidRDefault="005C2A99" w:rsidP="0097281E">
      <w:pPr>
        <w:pBdr>
          <w:top w:val="single" w:sz="12" w:space="1" w:color="auto"/>
          <w:bottom w:val="single" w:sz="12" w:space="1" w:color="auto"/>
        </w:pBdr>
        <w:jc w:val="center"/>
      </w:pPr>
    </w:p>
    <w:p w14:paraId="60DFF9F2" w14:textId="77777777" w:rsidR="005C2A99" w:rsidRDefault="005C2A99" w:rsidP="0097281E">
      <w:pPr>
        <w:pBdr>
          <w:bottom w:val="single" w:sz="12" w:space="1" w:color="auto"/>
        </w:pBdr>
        <w:jc w:val="center"/>
      </w:pPr>
    </w:p>
    <w:p w14:paraId="73E3AD6F" w14:textId="45F6FA67" w:rsidR="00521A48" w:rsidRDefault="005C2A99" w:rsidP="0097281E">
      <w:pPr>
        <w:pBdr>
          <w:bottom w:val="single" w:sz="12" w:space="1" w:color="auto"/>
        </w:pBdr>
        <w:jc w:val="center"/>
        <w:rPr>
          <w:rFonts w:eastAsia="Calibri"/>
          <w:b/>
          <w:color w:val="000000" w:themeColor="text1"/>
        </w:rPr>
      </w:pPr>
      <w:r w:rsidRPr="005C2A99">
        <w:rPr>
          <w:rFonts w:eastAsia="Calibri"/>
          <w:b/>
          <w:color w:val="000000" w:themeColor="text1"/>
        </w:rPr>
        <w:t xml:space="preserve">Polymer Design via SHAP and Bayesian Machine Learning Optimizes </w:t>
      </w:r>
      <w:proofErr w:type="spellStart"/>
      <w:r w:rsidRPr="005C2A99">
        <w:rPr>
          <w:rFonts w:eastAsia="Calibri"/>
          <w:b/>
          <w:color w:val="000000" w:themeColor="text1"/>
        </w:rPr>
        <w:t>pDNA</w:t>
      </w:r>
      <w:proofErr w:type="spellEnd"/>
      <w:r w:rsidRPr="005C2A99">
        <w:rPr>
          <w:rFonts w:eastAsia="Calibri"/>
          <w:b/>
          <w:color w:val="000000" w:themeColor="text1"/>
        </w:rPr>
        <w:t xml:space="preserve"> and CRISPR Ribonucleoprotein Delivery</w:t>
      </w:r>
    </w:p>
    <w:p w14:paraId="581A2406" w14:textId="77777777" w:rsidR="00CF68F6" w:rsidRPr="0097281E" w:rsidRDefault="00CF68F6" w:rsidP="0097281E">
      <w:pPr>
        <w:pBdr>
          <w:bottom w:val="single" w:sz="12" w:space="1" w:color="auto"/>
        </w:pBdr>
        <w:jc w:val="center"/>
        <w:rPr>
          <w:rFonts w:eastAsia="Calibri"/>
          <w:b/>
          <w:color w:val="000000" w:themeColor="text1"/>
        </w:rPr>
      </w:pPr>
    </w:p>
    <w:p w14:paraId="5A8F93C4" w14:textId="32977A92" w:rsidR="00CF68F6" w:rsidRDefault="00CF68F6" w:rsidP="00CF68F6">
      <w:pPr>
        <w:spacing w:line="276" w:lineRule="auto"/>
        <w:jc w:val="center"/>
        <w:rPr>
          <w:szCs w:val="28"/>
        </w:rPr>
      </w:pPr>
      <w:proofErr w:type="spellStart"/>
      <w:r w:rsidRPr="00AC64E8">
        <w:rPr>
          <w:szCs w:val="28"/>
        </w:rPr>
        <w:t>Rishad</w:t>
      </w:r>
      <w:proofErr w:type="spellEnd"/>
      <w:r w:rsidRPr="00AC64E8">
        <w:rPr>
          <w:szCs w:val="28"/>
        </w:rPr>
        <w:t xml:space="preserve"> J. </w:t>
      </w:r>
      <w:proofErr w:type="spellStart"/>
      <w:r w:rsidRPr="00AC64E8">
        <w:rPr>
          <w:szCs w:val="28"/>
        </w:rPr>
        <w:t>Dalal</w:t>
      </w:r>
      <w:proofErr w:type="spellEnd"/>
      <w:r w:rsidRPr="002C21A0">
        <w:rPr>
          <w:szCs w:val="28"/>
          <w:vertAlign w:val="superscript"/>
        </w:rPr>
        <w:t>‡</w:t>
      </w:r>
      <w:r w:rsidRPr="00AC64E8">
        <w:rPr>
          <w:szCs w:val="28"/>
        </w:rPr>
        <w:t>, Felipe Oviedo</w:t>
      </w:r>
      <w:r w:rsidRPr="002C21A0">
        <w:rPr>
          <w:szCs w:val="28"/>
          <w:vertAlign w:val="superscript"/>
        </w:rPr>
        <w:t>§</w:t>
      </w:r>
      <w:r w:rsidRPr="00AC64E8">
        <w:rPr>
          <w:szCs w:val="28"/>
        </w:rPr>
        <w:t>, Michael C. Leyden</w:t>
      </w:r>
      <w:r w:rsidRPr="002C21A0">
        <w:rPr>
          <w:szCs w:val="28"/>
          <w:vertAlign w:val="superscript"/>
        </w:rPr>
        <w:t>†</w:t>
      </w:r>
      <w:r w:rsidRPr="00AC64E8">
        <w:rPr>
          <w:szCs w:val="28"/>
        </w:rPr>
        <w:t xml:space="preserve">, Theresa M. </w:t>
      </w:r>
      <w:proofErr w:type="spellStart"/>
      <w:r w:rsidRPr="00AC64E8">
        <w:rPr>
          <w:szCs w:val="28"/>
        </w:rPr>
        <w:t>Reineke</w:t>
      </w:r>
      <w:proofErr w:type="spellEnd"/>
      <w:r w:rsidRPr="002C21A0">
        <w:rPr>
          <w:szCs w:val="28"/>
          <w:vertAlign w:val="superscript"/>
        </w:rPr>
        <w:t>‡*</w:t>
      </w:r>
    </w:p>
    <w:p w14:paraId="5124B698" w14:textId="77777777" w:rsidR="00CF68F6" w:rsidRDefault="00CF68F6" w:rsidP="00CF68F6">
      <w:pPr>
        <w:spacing w:line="276" w:lineRule="auto"/>
        <w:jc w:val="center"/>
        <w:rPr>
          <w:szCs w:val="28"/>
        </w:rPr>
      </w:pPr>
    </w:p>
    <w:p w14:paraId="5DBDD599" w14:textId="5945E508" w:rsidR="00CF68F6" w:rsidRDefault="00CF68F6" w:rsidP="00CF68F6">
      <w:pPr>
        <w:spacing w:line="276" w:lineRule="auto"/>
        <w:jc w:val="center"/>
        <w:rPr>
          <w:szCs w:val="28"/>
        </w:rPr>
      </w:pPr>
      <w:r w:rsidRPr="008239B9">
        <w:rPr>
          <w:szCs w:val="28"/>
        </w:rPr>
        <w:t>‡Department of Chemistry, University of Minnesota, Minneapolis, Minnesota 55455, United States</w:t>
      </w:r>
    </w:p>
    <w:p w14:paraId="759C9EBE" w14:textId="7B8C87E2" w:rsidR="00CF68F6" w:rsidRDefault="00CF68F6" w:rsidP="00CF68F6">
      <w:pPr>
        <w:spacing w:line="276" w:lineRule="auto"/>
        <w:jc w:val="center"/>
        <w:rPr>
          <w:szCs w:val="28"/>
        </w:rPr>
      </w:pPr>
      <w:r>
        <w:rPr>
          <w:szCs w:val="28"/>
        </w:rPr>
        <w:t>§</w:t>
      </w:r>
      <w:r w:rsidRPr="008239B9">
        <w:rPr>
          <w:szCs w:val="28"/>
        </w:rPr>
        <w:t>Nanite Inc., Boston, Massachusetts 02109,</w:t>
      </w:r>
      <w:r>
        <w:rPr>
          <w:szCs w:val="28"/>
        </w:rPr>
        <w:t xml:space="preserve"> </w:t>
      </w:r>
      <w:r w:rsidRPr="008239B9">
        <w:rPr>
          <w:szCs w:val="28"/>
        </w:rPr>
        <w:t>United States</w:t>
      </w:r>
    </w:p>
    <w:p w14:paraId="1482DE08" w14:textId="39D26299" w:rsidR="00CF68F6" w:rsidRDefault="00CF68F6" w:rsidP="00CF68F6">
      <w:pPr>
        <w:spacing w:line="276" w:lineRule="auto"/>
        <w:jc w:val="center"/>
        <w:rPr>
          <w:szCs w:val="28"/>
        </w:rPr>
      </w:pPr>
      <w:r>
        <w:rPr>
          <w:szCs w:val="28"/>
        </w:rPr>
        <w:t>†</w:t>
      </w:r>
      <w:r w:rsidRPr="008239B9">
        <w:rPr>
          <w:szCs w:val="28"/>
        </w:rPr>
        <w:t>Department of Chemi</w:t>
      </w:r>
      <w:r>
        <w:rPr>
          <w:szCs w:val="28"/>
        </w:rPr>
        <w:t>cal Engineering and Material Science</w:t>
      </w:r>
      <w:r w:rsidRPr="008239B9">
        <w:rPr>
          <w:szCs w:val="28"/>
        </w:rPr>
        <w:t>, University of Minnesota, Minneapolis, Minnesota 55455, United States</w:t>
      </w:r>
    </w:p>
    <w:p w14:paraId="719FDD56" w14:textId="77777777" w:rsidR="00CF68F6" w:rsidRDefault="00CF68F6">
      <w:pPr>
        <w:rPr>
          <w:szCs w:val="28"/>
        </w:rPr>
      </w:pPr>
      <w:r>
        <w:rPr>
          <w:szCs w:val="28"/>
        </w:rPr>
        <w:br w:type="page"/>
      </w:r>
    </w:p>
    <w:p w14:paraId="4FDD0785" w14:textId="6B097AE6" w:rsidR="00CF68F6" w:rsidRPr="00CF68F6" w:rsidRDefault="00CF68F6" w:rsidP="00CF68F6">
      <w:pPr>
        <w:spacing w:line="276" w:lineRule="auto"/>
        <w:jc w:val="center"/>
        <w:rPr>
          <w:b/>
        </w:rPr>
      </w:pPr>
      <w:r w:rsidRPr="00CF68F6">
        <w:rPr>
          <w:b/>
          <w:szCs w:val="28"/>
        </w:rPr>
        <w:lastRenderedPageBreak/>
        <w:t>Table of Contents</w:t>
      </w:r>
    </w:p>
    <w:p w14:paraId="3378237C" w14:textId="29C787F2" w:rsidR="00E717A3" w:rsidRPr="00CF68F6" w:rsidRDefault="0097281E">
      <w:pPr>
        <w:pStyle w:val="TOC1"/>
        <w:tabs>
          <w:tab w:val="right" w:pos="9350"/>
        </w:tabs>
        <w:rPr>
          <w:rFonts w:ascii="Times New Roman" w:eastAsiaTheme="minorEastAsia" w:hAnsi="Times New Roman"/>
          <w:b w:val="0"/>
          <w:bCs w:val="0"/>
          <w:caps w:val="0"/>
          <w:noProof/>
          <w:sz w:val="24"/>
          <w:szCs w:val="24"/>
          <w:u w:val="none"/>
        </w:rPr>
      </w:pPr>
      <w:r w:rsidRPr="00CF68F6">
        <w:rPr>
          <w:rFonts w:ascii="Times New Roman" w:hAnsi="Times New Roman"/>
          <w:b w:val="0"/>
          <w:color w:val="000000" w:themeColor="text1"/>
          <w:sz w:val="24"/>
          <w:szCs w:val="24"/>
        </w:rPr>
        <w:fldChar w:fldCharType="begin"/>
      </w:r>
      <w:r w:rsidRPr="00CF68F6">
        <w:rPr>
          <w:rFonts w:ascii="Times New Roman" w:hAnsi="Times New Roman"/>
          <w:b w:val="0"/>
          <w:color w:val="000000" w:themeColor="text1"/>
          <w:sz w:val="24"/>
          <w:szCs w:val="24"/>
        </w:rPr>
        <w:instrText xml:space="preserve"> TOC \o "1-3" \h \z \u </w:instrText>
      </w:r>
      <w:r w:rsidRPr="00CF68F6">
        <w:rPr>
          <w:rFonts w:ascii="Times New Roman" w:hAnsi="Times New Roman"/>
          <w:b w:val="0"/>
          <w:color w:val="000000" w:themeColor="text1"/>
          <w:sz w:val="24"/>
          <w:szCs w:val="24"/>
        </w:rPr>
        <w:fldChar w:fldCharType="separate"/>
      </w:r>
      <w:hyperlink w:anchor="_Toc105366240" w:history="1">
        <w:r w:rsidR="00E717A3" w:rsidRPr="00CF68F6">
          <w:rPr>
            <w:rStyle w:val="Hyperlink"/>
            <w:rFonts w:ascii="Times New Roman" w:hAnsi="Times New Roman"/>
            <w:noProof/>
            <w:sz w:val="24"/>
            <w:szCs w:val="24"/>
          </w:rPr>
          <w:t>Material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0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22F61F5F" w14:textId="1AD44F19"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1" w:history="1">
        <w:r w:rsidR="00E717A3" w:rsidRPr="00CF68F6">
          <w:rPr>
            <w:rStyle w:val="Hyperlink"/>
            <w:rFonts w:ascii="Times New Roman" w:hAnsi="Times New Roman"/>
            <w:noProof/>
            <w:sz w:val="24"/>
            <w:szCs w:val="24"/>
          </w:rPr>
          <w:t>Chemical reagent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1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571E3263" w14:textId="253440C6"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2" w:history="1">
        <w:r w:rsidR="00E717A3" w:rsidRPr="00CF68F6">
          <w:rPr>
            <w:rStyle w:val="Hyperlink"/>
            <w:rFonts w:ascii="Times New Roman" w:hAnsi="Times New Roman"/>
            <w:noProof/>
            <w:sz w:val="24"/>
            <w:szCs w:val="24"/>
          </w:rPr>
          <w:t>Polyplex/transfection reagent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2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3C7FE69E" w14:textId="4E459A6B"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3" w:history="1">
        <w:r w:rsidR="00E717A3" w:rsidRPr="00CF68F6">
          <w:rPr>
            <w:rStyle w:val="Hyperlink"/>
            <w:rFonts w:ascii="Times New Roman" w:hAnsi="Times New Roman"/>
            <w:noProof/>
            <w:sz w:val="24"/>
            <w:szCs w:val="24"/>
          </w:rPr>
          <w:t>Cell culture reagent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3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11BF0F65" w14:textId="79A171C5"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4" w:history="1">
        <w:r w:rsidR="00E717A3" w:rsidRPr="00CF68F6">
          <w:rPr>
            <w:rStyle w:val="Hyperlink"/>
            <w:rFonts w:ascii="Times New Roman" w:hAnsi="Times New Roman"/>
            <w:noProof/>
            <w:sz w:val="24"/>
            <w:szCs w:val="24"/>
          </w:rPr>
          <w:t>Size Exclusion Chromatography:</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4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69BE60EB" w14:textId="49F950C2"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5" w:history="1">
        <w:r w:rsidR="00E717A3" w:rsidRPr="00CF68F6">
          <w:rPr>
            <w:rStyle w:val="Hyperlink"/>
            <w:rFonts w:ascii="Times New Roman" w:hAnsi="Times New Roman"/>
            <w:noProof/>
            <w:sz w:val="24"/>
            <w:szCs w:val="24"/>
          </w:rPr>
          <w:t>Nuclear Magnetic Resonance Spectroscopy</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5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w:t>
        </w:r>
        <w:r w:rsidR="00E717A3" w:rsidRPr="00CF68F6">
          <w:rPr>
            <w:rFonts w:ascii="Times New Roman" w:hAnsi="Times New Roman"/>
            <w:noProof/>
            <w:webHidden/>
            <w:sz w:val="24"/>
            <w:szCs w:val="24"/>
          </w:rPr>
          <w:fldChar w:fldCharType="end"/>
        </w:r>
      </w:hyperlink>
    </w:p>
    <w:p w14:paraId="4798FF4C" w14:textId="0995854C" w:rsidR="00E717A3" w:rsidRPr="00CF68F6" w:rsidRDefault="00000000">
      <w:pPr>
        <w:pStyle w:val="TOC1"/>
        <w:tabs>
          <w:tab w:val="right" w:pos="9350"/>
        </w:tabs>
        <w:rPr>
          <w:rFonts w:ascii="Times New Roman" w:eastAsiaTheme="minorEastAsia" w:hAnsi="Times New Roman"/>
          <w:b w:val="0"/>
          <w:bCs w:val="0"/>
          <w:caps w:val="0"/>
          <w:noProof/>
          <w:sz w:val="24"/>
          <w:szCs w:val="24"/>
          <w:u w:val="none"/>
        </w:rPr>
      </w:pPr>
      <w:hyperlink w:anchor="_Toc105366246" w:history="1">
        <w:r w:rsidR="00E717A3" w:rsidRPr="00CF68F6">
          <w:rPr>
            <w:rStyle w:val="Hyperlink"/>
            <w:rFonts w:ascii="Times New Roman" w:hAnsi="Times New Roman"/>
            <w:noProof/>
            <w:sz w:val="24"/>
            <w:szCs w:val="24"/>
          </w:rPr>
          <w:t>Synthesi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6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5</w:t>
        </w:r>
        <w:r w:rsidR="00E717A3" w:rsidRPr="00CF68F6">
          <w:rPr>
            <w:rFonts w:ascii="Times New Roman" w:hAnsi="Times New Roman"/>
            <w:noProof/>
            <w:webHidden/>
            <w:sz w:val="24"/>
            <w:szCs w:val="24"/>
          </w:rPr>
          <w:fldChar w:fldCharType="end"/>
        </w:r>
      </w:hyperlink>
    </w:p>
    <w:p w14:paraId="5386DDFA" w14:textId="2A35ACA6"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7" w:history="1">
        <w:r w:rsidR="00E717A3" w:rsidRPr="00CF68F6">
          <w:rPr>
            <w:rStyle w:val="Hyperlink"/>
            <w:rFonts w:ascii="Times New Roman" w:hAnsi="Times New Roman"/>
            <w:noProof/>
            <w:sz w:val="24"/>
            <w:szCs w:val="24"/>
          </w:rPr>
          <w:t>Pentafluoro phenylmethacrylate (PFPMA) monomer synthesi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7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5</w:t>
        </w:r>
        <w:r w:rsidR="00E717A3" w:rsidRPr="00CF68F6">
          <w:rPr>
            <w:rFonts w:ascii="Times New Roman" w:hAnsi="Times New Roman"/>
            <w:noProof/>
            <w:webHidden/>
            <w:sz w:val="24"/>
            <w:szCs w:val="24"/>
          </w:rPr>
          <w:fldChar w:fldCharType="end"/>
        </w:r>
      </w:hyperlink>
    </w:p>
    <w:p w14:paraId="77FE91B7" w14:textId="284C8915"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8" w:history="1">
        <w:r w:rsidR="00E717A3" w:rsidRPr="00CF68F6">
          <w:rPr>
            <w:rStyle w:val="Hyperlink"/>
            <w:rFonts w:ascii="Times New Roman" w:hAnsi="Times New Roman"/>
            <w:noProof/>
            <w:sz w:val="24"/>
            <w:szCs w:val="24"/>
          </w:rPr>
          <w:t>Benzimidazole ethanethiol (BET) synthesi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8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7</w:t>
        </w:r>
        <w:r w:rsidR="00E717A3" w:rsidRPr="00CF68F6">
          <w:rPr>
            <w:rFonts w:ascii="Times New Roman" w:hAnsi="Times New Roman"/>
            <w:noProof/>
            <w:webHidden/>
            <w:sz w:val="24"/>
            <w:szCs w:val="24"/>
          </w:rPr>
          <w:fldChar w:fldCharType="end"/>
        </w:r>
      </w:hyperlink>
    </w:p>
    <w:p w14:paraId="7C2907C6" w14:textId="29A95C6D"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49" w:history="1">
        <w:r w:rsidR="00E717A3" w:rsidRPr="00CF68F6">
          <w:rPr>
            <w:rStyle w:val="Hyperlink"/>
            <w:rFonts w:ascii="Times New Roman" w:hAnsi="Times New Roman"/>
            <w:noProof/>
            <w:sz w:val="24"/>
            <w:szCs w:val="24"/>
          </w:rPr>
          <w:t>Synthesis of polypentafluorophenyl methacrylate (pPFPMA) and post polymerization modification to polyallyl methacrylamide (pAMAm)</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49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8</w:t>
        </w:r>
        <w:r w:rsidR="00E717A3" w:rsidRPr="00CF68F6">
          <w:rPr>
            <w:rFonts w:ascii="Times New Roman" w:hAnsi="Times New Roman"/>
            <w:noProof/>
            <w:webHidden/>
            <w:sz w:val="24"/>
            <w:szCs w:val="24"/>
          </w:rPr>
          <w:fldChar w:fldCharType="end"/>
        </w:r>
      </w:hyperlink>
    </w:p>
    <w:p w14:paraId="4D1C1F28" w14:textId="29FC075D"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50" w:history="1">
        <w:r w:rsidR="00E717A3" w:rsidRPr="00CF68F6">
          <w:rPr>
            <w:rStyle w:val="Hyperlink"/>
            <w:rFonts w:ascii="Times New Roman" w:hAnsi="Times New Roman"/>
            <w:noProof/>
            <w:sz w:val="24"/>
            <w:szCs w:val="24"/>
          </w:rPr>
          <w:t>Post polymerization functionalization through thiol-ene click chemistry</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0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9</w:t>
        </w:r>
        <w:r w:rsidR="00E717A3" w:rsidRPr="00CF68F6">
          <w:rPr>
            <w:rFonts w:ascii="Times New Roman" w:hAnsi="Times New Roman"/>
            <w:noProof/>
            <w:webHidden/>
            <w:sz w:val="24"/>
            <w:szCs w:val="24"/>
          </w:rPr>
          <w:fldChar w:fldCharType="end"/>
        </w:r>
      </w:hyperlink>
    </w:p>
    <w:p w14:paraId="4AE40E7B" w14:textId="2E3E15BF" w:rsidR="00E717A3" w:rsidRPr="00CF68F6" w:rsidRDefault="00000000">
      <w:pPr>
        <w:pStyle w:val="TOC3"/>
        <w:tabs>
          <w:tab w:val="right" w:pos="9350"/>
        </w:tabs>
        <w:rPr>
          <w:rFonts w:ascii="Times New Roman" w:eastAsiaTheme="minorEastAsia" w:hAnsi="Times New Roman"/>
          <w:smallCaps w:val="0"/>
          <w:noProof/>
          <w:sz w:val="24"/>
          <w:szCs w:val="24"/>
        </w:rPr>
      </w:pPr>
      <w:hyperlink w:anchor="_Toc105366251" w:history="1">
        <w:r w:rsidR="00E717A3" w:rsidRPr="00CF68F6">
          <w:rPr>
            <w:rStyle w:val="Hyperlink"/>
            <w:rFonts w:ascii="Times New Roman" w:hAnsi="Times New Roman"/>
            <w:i/>
            <w:noProof/>
            <w:sz w:val="24"/>
            <w:szCs w:val="24"/>
          </w:rPr>
          <w:t>Homopolymer functionizatio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1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9</w:t>
        </w:r>
        <w:r w:rsidR="00E717A3" w:rsidRPr="00CF68F6">
          <w:rPr>
            <w:rFonts w:ascii="Times New Roman" w:hAnsi="Times New Roman"/>
            <w:noProof/>
            <w:webHidden/>
            <w:sz w:val="24"/>
            <w:szCs w:val="24"/>
          </w:rPr>
          <w:fldChar w:fldCharType="end"/>
        </w:r>
      </w:hyperlink>
    </w:p>
    <w:p w14:paraId="2A0C736E" w14:textId="6FF47965" w:rsidR="00E717A3" w:rsidRPr="00CF68F6" w:rsidRDefault="00000000">
      <w:pPr>
        <w:pStyle w:val="TOC3"/>
        <w:tabs>
          <w:tab w:val="right" w:pos="9350"/>
        </w:tabs>
        <w:rPr>
          <w:rFonts w:ascii="Times New Roman" w:eastAsiaTheme="minorEastAsia" w:hAnsi="Times New Roman"/>
          <w:smallCaps w:val="0"/>
          <w:noProof/>
          <w:sz w:val="24"/>
          <w:szCs w:val="24"/>
        </w:rPr>
      </w:pPr>
      <w:hyperlink w:anchor="_Toc105366252" w:history="1">
        <w:r w:rsidR="00E717A3" w:rsidRPr="00CF68F6">
          <w:rPr>
            <w:rStyle w:val="Hyperlink"/>
            <w:rFonts w:ascii="Times New Roman" w:hAnsi="Times New Roman"/>
            <w:i/>
            <w:noProof/>
            <w:sz w:val="24"/>
            <w:szCs w:val="24"/>
          </w:rPr>
          <w:t>Time kinetics of thiol-ene click</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2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9</w:t>
        </w:r>
        <w:r w:rsidR="00E717A3" w:rsidRPr="00CF68F6">
          <w:rPr>
            <w:rFonts w:ascii="Times New Roman" w:hAnsi="Times New Roman"/>
            <w:noProof/>
            <w:webHidden/>
            <w:sz w:val="24"/>
            <w:szCs w:val="24"/>
          </w:rPr>
          <w:fldChar w:fldCharType="end"/>
        </w:r>
      </w:hyperlink>
    </w:p>
    <w:p w14:paraId="3AB50845" w14:textId="4BE6C782" w:rsidR="00E717A3" w:rsidRPr="00CF68F6" w:rsidRDefault="00000000">
      <w:pPr>
        <w:pStyle w:val="TOC3"/>
        <w:tabs>
          <w:tab w:val="right" w:pos="9350"/>
        </w:tabs>
        <w:rPr>
          <w:rFonts w:ascii="Times New Roman" w:eastAsiaTheme="minorEastAsia" w:hAnsi="Times New Roman"/>
          <w:smallCaps w:val="0"/>
          <w:noProof/>
          <w:sz w:val="24"/>
          <w:szCs w:val="24"/>
        </w:rPr>
      </w:pPr>
      <w:hyperlink w:anchor="_Toc105366253" w:history="1">
        <w:r w:rsidR="00E717A3" w:rsidRPr="00CF68F6">
          <w:rPr>
            <w:rStyle w:val="Hyperlink"/>
            <w:rFonts w:ascii="Times New Roman" w:hAnsi="Times New Roman"/>
            <w:i/>
            <w:noProof/>
            <w:sz w:val="24"/>
            <w:szCs w:val="24"/>
          </w:rPr>
          <w:t>Thiol concentration kinetics of thiol-ene click</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3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0</w:t>
        </w:r>
        <w:r w:rsidR="00E717A3" w:rsidRPr="00CF68F6">
          <w:rPr>
            <w:rFonts w:ascii="Times New Roman" w:hAnsi="Times New Roman"/>
            <w:noProof/>
            <w:webHidden/>
            <w:sz w:val="24"/>
            <w:szCs w:val="24"/>
          </w:rPr>
          <w:fldChar w:fldCharType="end"/>
        </w:r>
      </w:hyperlink>
    </w:p>
    <w:p w14:paraId="4E0B1994" w14:textId="3538D5F6" w:rsidR="00E717A3" w:rsidRPr="00CF68F6" w:rsidRDefault="00000000">
      <w:pPr>
        <w:pStyle w:val="TOC3"/>
        <w:tabs>
          <w:tab w:val="right" w:pos="9350"/>
        </w:tabs>
        <w:rPr>
          <w:rFonts w:ascii="Times New Roman" w:eastAsiaTheme="minorEastAsia" w:hAnsi="Times New Roman"/>
          <w:smallCaps w:val="0"/>
          <w:noProof/>
          <w:sz w:val="24"/>
          <w:szCs w:val="24"/>
        </w:rPr>
      </w:pPr>
      <w:hyperlink w:anchor="_Toc105366254" w:history="1">
        <w:r w:rsidR="00E717A3" w:rsidRPr="00CF68F6">
          <w:rPr>
            <w:rStyle w:val="Hyperlink"/>
            <w:rFonts w:ascii="Times New Roman" w:hAnsi="Times New Roman"/>
            <w:i/>
            <w:noProof/>
            <w:sz w:val="24"/>
            <w:szCs w:val="24"/>
          </w:rPr>
          <w:t>Co-polymer functionalizatio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4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1</w:t>
        </w:r>
        <w:r w:rsidR="00E717A3" w:rsidRPr="00CF68F6">
          <w:rPr>
            <w:rFonts w:ascii="Times New Roman" w:hAnsi="Times New Roman"/>
            <w:noProof/>
            <w:webHidden/>
            <w:sz w:val="24"/>
            <w:szCs w:val="24"/>
          </w:rPr>
          <w:fldChar w:fldCharType="end"/>
        </w:r>
      </w:hyperlink>
    </w:p>
    <w:p w14:paraId="1AE12CCB" w14:textId="03F2A02D"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55" w:history="1">
        <w:r w:rsidR="00E717A3" w:rsidRPr="00CF68F6">
          <w:rPr>
            <w:rStyle w:val="Hyperlink"/>
            <w:rFonts w:ascii="Times New Roman" w:hAnsi="Times New Roman"/>
            <w:noProof/>
            <w:sz w:val="24"/>
            <w:szCs w:val="24"/>
          </w:rPr>
          <w:t>Offline batch mode measurement of ∂n/∂c of macromonomer and bottlebrush</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5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5</w:t>
        </w:r>
        <w:r w:rsidR="00E717A3" w:rsidRPr="00CF68F6">
          <w:rPr>
            <w:rFonts w:ascii="Times New Roman" w:hAnsi="Times New Roman"/>
            <w:noProof/>
            <w:webHidden/>
            <w:sz w:val="24"/>
            <w:szCs w:val="24"/>
          </w:rPr>
          <w:fldChar w:fldCharType="end"/>
        </w:r>
      </w:hyperlink>
    </w:p>
    <w:p w14:paraId="4B801C0C" w14:textId="6D34E23C"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56" w:history="1">
        <w:r w:rsidR="00E717A3" w:rsidRPr="00CF68F6">
          <w:rPr>
            <w:rStyle w:val="Hyperlink"/>
            <w:rFonts w:ascii="Times New Roman" w:hAnsi="Times New Roman"/>
            <w:noProof/>
            <w:sz w:val="24"/>
            <w:szCs w:val="24"/>
          </w:rPr>
          <w:t>p</w:t>
        </w:r>
        <w:r w:rsidR="00E717A3" w:rsidRPr="00CF68F6">
          <w:rPr>
            <w:rStyle w:val="Hyperlink"/>
            <w:rFonts w:ascii="Times New Roman" w:hAnsi="Times New Roman"/>
            <w:i/>
            <w:noProof/>
            <w:sz w:val="24"/>
            <w:szCs w:val="24"/>
          </w:rPr>
          <w:t>K</w:t>
        </w:r>
        <w:r w:rsidR="00E717A3" w:rsidRPr="00CF68F6">
          <w:rPr>
            <w:rStyle w:val="Hyperlink"/>
            <w:rFonts w:ascii="Times New Roman" w:hAnsi="Times New Roman"/>
            <w:noProof/>
            <w:sz w:val="24"/>
            <w:szCs w:val="24"/>
            <w:vertAlign w:val="subscript"/>
          </w:rPr>
          <w:t>a</w:t>
        </w:r>
        <w:r w:rsidR="00E717A3" w:rsidRPr="00CF68F6">
          <w:rPr>
            <w:rStyle w:val="Hyperlink"/>
            <w:rFonts w:ascii="Times New Roman" w:hAnsi="Times New Roman"/>
            <w:noProof/>
            <w:sz w:val="24"/>
            <w:szCs w:val="24"/>
          </w:rPr>
          <w:t xml:space="preserve"> titrations of the four thiol small molecule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6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5</w:t>
        </w:r>
        <w:r w:rsidR="00E717A3" w:rsidRPr="00CF68F6">
          <w:rPr>
            <w:rFonts w:ascii="Times New Roman" w:hAnsi="Times New Roman"/>
            <w:noProof/>
            <w:webHidden/>
            <w:sz w:val="24"/>
            <w:szCs w:val="24"/>
          </w:rPr>
          <w:fldChar w:fldCharType="end"/>
        </w:r>
      </w:hyperlink>
    </w:p>
    <w:p w14:paraId="0CC0C9F6" w14:textId="1D850518"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57" w:history="1">
        <w:r w:rsidR="00E717A3" w:rsidRPr="00CF68F6">
          <w:rPr>
            <w:rStyle w:val="Hyperlink"/>
            <w:rFonts w:ascii="Times New Roman" w:hAnsi="Times New Roman"/>
            <w:noProof/>
            <w:sz w:val="24"/>
            <w:szCs w:val="24"/>
          </w:rPr>
          <w:t>clogP value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7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6</w:t>
        </w:r>
        <w:r w:rsidR="00E717A3" w:rsidRPr="00CF68F6">
          <w:rPr>
            <w:rFonts w:ascii="Times New Roman" w:hAnsi="Times New Roman"/>
            <w:noProof/>
            <w:webHidden/>
            <w:sz w:val="24"/>
            <w:szCs w:val="24"/>
          </w:rPr>
          <w:fldChar w:fldCharType="end"/>
        </w:r>
      </w:hyperlink>
    </w:p>
    <w:p w14:paraId="5B108E6C" w14:textId="7A2764CA" w:rsidR="00E717A3" w:rsidRPr="00CF68F6" w:rsidRDefault="00000000">
      <w:pPr>
        <w:pStyle w:val="TOC1"/>
        <w:tabs>
          <w:tab w:val="right" w:pos="9350"/>
        </w:tabs>
        <w:rPr>
          <w:rFonts w:ascii="Times New Roman" w:eastAsiaTheme="minorEastAsia" w:hAnsi="Times New Roman"/>
          <w:b w:val="0"/>
          <w:bCs w:val="0"/>
          <w:caps w:val="0"/>
          <w:noProof/>
          <w:sz w:val="24"/>
          <w:szCs w:val="24"/>
          <w:u w:val="none"/>
        </w:rPr>
      </w:pPr>
      <w:hyperlink w:anchor="_Toc105366258" w:history="1">
        <w:r w:rsidR="00E717A3" w:rsidRPr="00CF68F6">
          <w:rPr>
            <w:rStyle w:val="Hyperlink"/>
            <w:rFonts w:ascii="Times New Roman" w:hAnsi="Times New Roman"/>
            <w:noProof/>
            <w:sz w:val="24"/>
            <w:szCs w:val="24"/>
          </w:rPr>
          <w:t>Biological and physical characterization of polyplexe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8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8</w:t>
        </w:r>
        <w:r w:rsidR="00E717A3" w:rsidRPr="00CF68F6">
          <w:rPr>
            <w:rFonts w:ascii="Times New Roman" w:hAnsi="Times New Roman"/>
            <w:noProof/>
            <w:webHidden/>
            <w:sz w:val="24"/>
            <w:szCs w:val="24"/>
          </w:rPr>
          <w:fldChar w:fldCharType="end"/>
        </w:r>
      </w:hyperlink>
    </w:p>
    <w:p w14:paraId="2534BDF2" w14:textId="7C0C6D01"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59" w:history="1">
        <w:r w:rsidR="00E717A3" w:rsidRPr="00CF68F6">
          <w:rPr>
            <w:rStyle w:val="Hyperlink"/>
            <w:rFonts w:ascii="Times New Roman" w:hAnsi="Times New Roman"/>
            <w:noProof/>
            <w:sz w:val="24"/>
            <w:szCs w:val="24"/>
          </w:rPr>
          <w:t>Cell culture procedure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59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8</w:t>
        </w:r>
        <w:r w:rsidR="00E717A3" w:rsidRPr="00CF68F6">
          <w:rPr>
            <w:rFonts w:ascii="Times New Roman" w:hAnsi="Times New Roman"/>
            <w:noProof/>
            <w:webHidden/>
            <w:sz w:val="24"/>
            <w:szCs w:val="24"/>
          </w:rPr>
          <w:fldChar w:fldCharType="end"/>
        </w:r>
      </w:hyperlink>
    </w:p>
    <w:p w14:paraId="7367B84A" w14:textId="445B36F1"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0" w:history="1">
        <w:r w:rsidR="00E717A3" w:rsidRPr="00CF68F6">
          <w:rPr>
            <w:rStyle w:val="Hyperlink"/>
            <w:rFonts w:ascii="Times New Roman" w:hAnsi="Times New Roman"/>
            <w:noProof/>
            <w:sz w:val="24"/>
            <w:szCs w:val="24"/>
          </w:rPr>
          <w:t>General pDNA and RNP polymer transfection protocol</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0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8</w:t>
        </w:r>
        <w:r w:rsidR="00E717A3" w:rsidRPr="00CF68F6">
          <w:rPr>
            <w:rFonts w:ascii="Times New Roman" w:hAnsi="Times New Roman"/>
            <w:noProof/>
            <w:webHidden/>
            <w:sz w:val="24"/>
            <w:szCs w:val="24"/>
          </w:rPr>
          <w:fldChar w:fldCharType="end"/>
        </w:r>
      </w:hyperlink>
    </w:p>
    <w:p w14:paraId="6D15E4BE" w14:textId="0DB48760"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1" w:history="1">
        <w:r w:rsidR="00E717A3" w:rsidRPr="00CF68F6">
          <w:rPr>
            <w:rStyle w:val="Hyperlink"/>
            <w:rFonts w:ascii="Times New Roman" w:hAnsi="Times New Roman"/>
            <w:noProof/>
            <w:sz w:val="24"/>
            <w:szCs w:val="24"/>
          </w:rPr>
          <w:t>General flow workup for quantification of expressio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1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8</w:t>
        </w:r>
        <w:r w:rsidR="00E717A3" w:rsidRPr="00CF68F6">
          <w:rPr>
            <w:rFonts w:ascii="Times New Roman" w:hAnsi="Times New Roman"/>
            <w:noProof/>
            <w:webHidden/>
            <w:sz w:val="24"/>
            <w:szCs w:val="24"/>
          </w:rPr>
          <w:fldChar w:fldCharType="end"/>
        </w:r>
      </w:hyperlink>
    </w:p>
    <w:p w14:paraId="7BF54295" w14:textId="3A9EA263"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2" w:history="1">
        <w:r w:rsidR="00E717A3" w:rsidRPr="00CF68F6">
          <w:rPr>
            <w:rStyle w:val="Hyperlink"/>
            <w:rFonts w:ascii="Times New Roman" w:hAnsi="Times New Roman"/>
            <w:noProof/>
            <w:sz w:val="24"/>
            <w:szCs w:val="24"/>
          </w:rPr>
          <w:t>General CCK-8 viability asssay</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2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8</w:t>
        </w:r>
        <w:r w:rsidR="00E717A3" w:rsidRPr="00CF68F6">
          <w:rPr>
            <w:rFonts w:ascii="Times New Roman" w:hAnsi="Times New Roman"/>
            <w:noProof/>
            <w:webHidden/>
            <w:sz w:val="24"/>
            <w:szCs w:val="24"/>
          </w:rPr>
          <w:fldChar w:fldCharType="end"/>
        </w:r>
      </w:hyperlink>
    </w:p>
    <w:p w14:paraId="0B084E2F" w14:textId="12FC6E45"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3" w:history="1">
        <w:r w:rsidR="00E717A3" w:rsidRPr="00CF68F6">
          <w:rPr>
            <w:rStyle w:val="Hyperlink"/>
            <w:rFonts w:ascii="Times New Roman" w:hAnsi="Times New Roman"/>
            <w:noProof/>
            <w:sz w:val="24"/>
            <w:szCs w:val="24"/>
          </w:rPr>
          <w:t>Dye exclusion with pDNA</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3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19</w:t>
        </w:r>
        <w:r w:rsidR="00E717A3" w:rsidRPr="00CF68F6">
          <w:rPr>
            <w:rFonts w:ascii="Times New Roman" w:hAnsi="Times New Roman"/>
            <w:noProof/>
            <w:webHidden/>
            <w:sz w:val="24"/>
            <w:szCs w:val="24"/>
          </w:rPr>
          <w:fldChar w:fldCharType="end"/>
        </w:r>
      </w:hyperlink>
    </w:p>
    <w:p w14:paraId="58AC24E2" w14:textId="354227B9"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4" w:history="1">
        <w:r w:rsidR="00E717A3" w:rsidRPr="00CF68F6">
          <w:rPr>
            <w:rStyle w:val="Hyperlink"/>
            <w:rFonts w:ascii="Times New Roman" w:hAnsi="Times New Roman"/>
            <w:noProof/>
            <w:sz w:val="24"/>
            <w:szCs w:val="24"/>
          </w:rPr>
          <w:t>Dynamic light scattering (DLS) with pDNA</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4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21</w:t>
        </w:r>
        <w:r w:rsidR="00E717A3" w:rsidRPr="00CF68F6">
          <w:rPr>
            <w:rFonts w:ascii="Times New Roman" w:hAnsi="Times New Roman"/>
            <w:noProof/>
            <w:webHidden/>
            <w:sz w:val="24"/>
            <w:szCs w:val="24"/>
          </w:rPr>
          <w:fldChar w:fldCharType="end"/>
        </w:r>
      </w:hyperlink>
    </w:p>
    <w:p w14:paraId="5F0FDAB3" w14:textId="3B37D3A0"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5" w:history="1">
        <w:r w:rsidR="00E717A3" w:rsidRPr="00CF68F6">
          <w:rPr>
            <w:rStyle w:val="Hyperlink"/>
            <w:rFonts w:ascii="Times New Roman" w:hAnsi="Times New Roman"/>
            <w:noProof/>
            <w:sz w:val="24"/>
            <w:szCs w:val="24"/>
          </w:rPr>
          <w:t>Dye exclusion with RNP</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5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27</w:t>
        </w:r>
        <w:r w:rsidR="00E717A3" w:rsidRPr="00CF68F6">
          <w:rPr>
            <w:rFonts w:ascii="Times New Roman" w:hAnsi="Times New Roman"/>
            <w:noProof/>
            <w:webHidden/>
            <w:sz w:val="24"/>
            <w:szCs w:val="24"/>
          </w:rPr>
          <w:fldChar w:fldCharType="end"/>
        </w:r>
      </w:hyperlink>
    </w:p>
    <w:p w14:paraId="7E45F4BE" w14:textId="0EBD0738"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6" w:history="1">
        <w:r w:rsidR="00E717A3" w:rsidRPr="00CF68F6">
          <w:rPr>
            <w:rStyle w:val="Hyperlink"/>
            <w:rFonts w:ascii="Times New Roman" w:hAnsi="Times New Roman"/>
            <w:noProof/>
            <w:sz w:val="24"/>
            <w:szCs w:val="24"/>
          </w:rPr>
          <w:t>Dynamic light scattering (DLS) with RNP</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6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28</w:t>
        </w:r>
        <w:r w:rsidR="00E717A3" w:rsidRPr="00CF68F6">
          <w:rPr>
            <w:rFonts w:ascii="Times New Roman" w:hAnsi="Times New Roman"/>
            <w:noProof/>
            <w:webHidden/>
            <w:sz w:val="24"/>
            <w:szCs w:val="24"/>
          </w:rPr>
          <w:fldChar w:fldCharType="end"/>
        </w:r>
      </w:hyperlink>
    </w:p>
    <w:p w14:paraId="5CCB168E" w14:textId="6F36888B"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7" w:history="1">
        <w:r w:rsidR="00E717A3" w:rsidRPr="00CF68F6">
          <w:rPr>
            <w:rStyle w:val="Hyperlink"/>
            <w:rFonts w:ascii="Times New Roman" w:hAnsi="Times New Roman"/>
            <w:noProof/>
            <w:sz w:val="24"/>
            <w:szCs w:val="24"/>
          </w:rPr>
          <w:t>Round 2 pDNA and mCherry transfectio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7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3</w:t>
        </w:r>
        <w:r w:rsidR="00E717A3" w:rsidRPr="00CF68F6">
          <w:rPr>
            <w:rFonts w:ascii="Times New Roman" w:hAnsi="Times New Roman"/>
            <w:noProof/>
            <w:webHidden/>
            <w:sz w:val="24"/>
            <w:szCs w:val="24"/>
          </w:rPr>
          <w:fldChar w:fldCharType="end"/>
        </w:r>
      </w:hyperlink>
    </w:p>
    <w:p w14:paraId="762D3766" w14:textId="039EE4C4"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68" w:history="1">
        <w:r w:rsidR="00E717A3" w:rsidRPr="00CF68F6">
          <w:rPr>
            <w:rStyle w:val="Hyperlink"/>
            <w:rFonts w:ascii="Times New Roman" w:hAnsi="Times New Roman"/>
            <w:noProof/>
            <w:sz w:val="24"/>
            <w:szCs w:val="24"/>
          </w:rPr>
          <w:t>Round 3 pDNA and mCherry transfectio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8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6</w:t>
        </w:r>
        <w:r w:rsidR="00E717A3" w:rsidRPr="00CF68F6">
          <w:rPr>
            <w:rFonts w:ascii="Times New Roman" w:hAnsi="Times New Roman"/>
            <w:noProof/>
            <w:webHidden/>
            <w:sz w:val="24"/>
            <w:szCs w:val="24"/>
          </w:rPr>
          <w:fldChar w:fldCharType="end"/>
        </w:r>
      </w:hyperlink>
    </w:p>
    <w:p w14:paraId="3FB340E3" w14:textId="7C38BB79" w:rsidR="00E717A3" w:rsidRPr="00CF68F6" w:rsidRDefault="00000000">
      <w:pPr>
        <w:pStyle w:val="TOC1"/>
        <w:tabs>
          <w:tab w:val="right" w:pos="9350"/>
        </w:tabs>
        <w:rPr>
          <w:rFonts w:ascii="Times New Roman" w:eastAsiaTheme="minorEastAsia" w:hAnsi="Times New Roman"/>
          <w:b w:val="0"/>
          <w:bCs w:val="0"/>
          <w:caps w:val="0"/>
          <w:noProof/>
          <w:sz w:val="24"/>
          <w:szCs w:val="24"/>
          <w:u w:val="none"/>
        </w:rPr>
      </w:pPr>
      <w:hyperlink w:anchor="_Toc105366269" w:history="1">
        <w:r w:rsidR="00E717A3" w:rsidRPr="00CF68F6">
          <w:rPr>
            <w:rStyle w:val="Hyperlink"/>
            <w:rFonts w:ascii="Times New Roman" w:hAnsi="Times New Roman"/>
            <w:noProof/>
            <w:sz w:val="24"/>
            <w:szCs w:val="24"/>
          </w:rPr>
          <w:t>Analysis by Machine Learning</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69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7</w:t>
        </w:r>
        <w:r w:rsidR="00E717A3" w:rsidRPr="00CF68F6">
          <w:rPr>
            <w:rFonts w:ascii="Times New Roman" w:hAnsi="Times New Roman"/>
            <w:noProof/>
            <w:webHidden/>
            <w:sz w:val="24"/>
            <w:szCs w:val="24"/>
          </w:rPr>
          <w:fldChar w:fldCharType="end"/>
        </w:r>
      </w:hyperlink>
    </w:p>
    <w:p w14:paraId="5ACD0F9E" w14:textId="016A78C8"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0" w:history="1">
        <w:r w:rsidR="00E717A3" w:rsidRPr="00CF68F6">
          <w:rPr>
            <w:rStyle w:val="Hyperlink"/>
            <w:rFonts w:ascii="Times New Roman" w:hAnsi="Times New Roman"/>
            <w:noProof/>
            <w:sz w:val="24"/>
            <w:szCs w:val="24"/>
          </w:rPr>
          <w:t>Polymer feature attribution using SHAP</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0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7</w:t>
        </w:r>
        <w:r w:rsidR="00E717A3" w:rsidRPr="00CF68F6">
          <w:rPr>
            <w:rFonts w:ascii="Times New Roman" w:hAnsi="Times New Roman"/>
            <w:noProof/>
            <w:webHidden/>
            <w:sz w:val="24"/>
            <w:szCs w:val="24"/>
          </w:rPr>
          <w:fldChar w:fldCharType="end"/>
        </w:r>
      </w:hyperlink>
    </w:p>
    <w:p w14:paraId="07DD015C" w14:textId="0E14007C"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1" w:history="1">
        <w:r w:rsidR="00E717A3" w:rsidRPr="00CF68F6">
          <w:rPr>
            <w:rStyle w:val="Hyperlink"/>
            <w:rFonts w:ascii="Times New Roman" w:hAnsi="Times New Roman"/>
            <w:noProof/>
            <w:sz w:val="24"/>
            <w:szCs w:val="24"/>
          </w:rPr>
          <w:t>Bayesian Optimization (BO)</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1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7</w:t>
        </w:r>
        <w:r w:rsidR="00E717A3" w:rsidRPr="00CF68F6">
          <w:rPr>
            <w:rFonts w:ascii="Times New Roman" w:hAnsi="Times New Roman"/>
            <w:noProof/>
            <w:webHidden/>
            <w:sz w:val="24"/>
            <w:szCs w:val="24"/>
          </w:rPr>
          <w:fldChar w:fldCharType="end"/>
        </w:r>
      </w:hyperlink>
    </w:p>
    <w:p w14:paraId="4489DB8C" w14:textId="6DCAB85D" w:rsidR="00E717A3" w:rsidRPr="00CF68F6" w:rsidRDefault="00000000">
      <w:pPr>
        <w:pStyle w:val="TOC1"/>
        <w:tabs>
          <w:tab w:val="right" w:pos="9350"/>
        </w:tabs>
        <w:rPr>
          <w:rFonts w:ascii="Times New Roman" w:eastAsiaTheme="minorEastAsia" w:hAnsi="Times New Roman"/>
          <w:b w:val="0"/>
          <w:bCs w:val="0"/>
          <w:caps w:val="0"/>
          <w:noProof/>
          <w:sz w:val="24"/>
          <w:szCs w:val="24"/>
          <w:u w:val="none"/>
        </w:rPr>
      </w:pPr>
      <w:hyperlink w:anchor="_Toc105366272" w:history="1">
        <w:r w:rsidR="00E717A3" w:rsidRPr="00CF68F6">
          <w:rPr>
            <w:rStyle w:val="Hyperlink"/>
            <w:rFonts w:ascii="Times New Roman" w:hAnsi="Times New Roman"/>
            <w:i/>
            <w:noProof/>
            <w:sz w:val="24"/>
            <w:szCs w:val="24"/>
          </w:rPr>
          <w:t xml:space="preserve">In vivo </w:t>
        </w:r>
        <w:r w:rsidR="00E717A3" w:rsidRPr="00CF68F6">
          <w:rPr>
            <w:rStyle w:val="Hyperlink"/>
            <w:rFonts w:ascii="Times New Roman" w:hAnsi="Times New Roman"/>
            <w:noProof/>
            <w:sz w:val="24"/>
            <w:szCs w:val="24"/>
          </w:rPr>
          <w:t>hydrodynamic tail vein</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2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9</w:t>
        </w:r>
        <w:r w:rsidR="00E717A3" w:rsidRPr="00CF68F6">
          <w:rPr>
            <w:rFonts w:ascii="Times New Roman" w:hAnsi="Times New Roman"/>
            <w:noProof/>
            <w:webHidden/>
            <w:sz w:val="24"/>
            <w:szCs w:val="24"/>
          </w:rPr>
          <w:fldChar w:fldCharType="end"/>
        </w:r>
      </w:hyperlink>
    </w:p>
    <w:p w14:paraId="77B85B61" w14:textId="17E598C4"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3" w:history="1">
        <w:r w:rsidR="00E717A3" w:rsidRPr="00CF68F6">
          <w:rPr>
            <w:rStyle w:val="Hyperlink"/>
            <w:rFonts w:ascii="Times New Roman" w:hAnsi="Times New Roman"/>
            <w:noProof/>
            <w:sz w:val="24"/>
            <w:szCs w:val="24"/>
          </w:rPr>
          <w:t>Animal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3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9</w:t>
        </w:r>
        <w:r w:rsidR="00E717A3" w:rsidRPr="00CF68F6">
          <w:rPr>
            <w:rFonts w:ascii="Times New Roman" w:hAnsi="Times New Roman"/>
            <w:noProof/>
            <w:webHidden/>
            <w:sz w:val="24"/>
            <w:szCs w:val="24"/>
          </w:rPr>
          <w:fldChar w:fldCharType="end"/>
        </w:r>
      </w:hyperlink>
    </w:p>
    <w:p w14:paraId="76968A0D" w14:textId="65CB590B"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4" w:history="1">
        <w:r w:rsidR="00E717A3" w:rsidRPr="00CF68F6">
          <w:rPr>
            <w:rStyle w:val="Hyperlink"/>
            <w:rFonts w:ascii="Times New Roman" w:hAnsi="Times New Roman"/>
            <w:noProof/>
            <w:sz w:val="24"/>
            <w:szCs w:val="24"/>
          </w:rPr>
          <w:t>Reagent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4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9</w:t>
        </w:r>
        <w:r w:rsidR="00E717A3" w:rsidRPr="00CF68F6">
          <w:rPr>
            <w:rFonts w:ascii="Times New Roman" w:hAnsi="Times New Roman"/>
            <w:noProof/>
            <w:webHidden/>
            <w:sz w:val="24"/>
            <w:szCs w:val="24"/>
          </w:rPr>
          <w:fldChar w:fldCharType="end"/>
        </w:r>
      </w:hyperlink>
    </w:p>
    <w:p w14:paraId="083B11A2" w14:textId="0D8026B3"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5" w:history="1">
        <w:r w:rsidR="00E717A3" w:rsidRPr="00CF68F6">
          <w:rPr>
            <w:rStyle w:val="Hyperlink"/>
            <w:rFonts w:ascii="Times New Roman" w:hAnsi="Times New Roman"/>
            <w:iCs/>
            <w:noProof/>
            <w:sz w:val="24"/>
            <w:szCs w:val="24"/>
          </w:rPr>
          <w:t>Hydrodynamic Injections</w:t>
        </w:r>
        <w:r w:rsidR="00E717A3" w:rsidRPr="00CF68F6">
          <w:rPr>
            <w:rStyle w:val="Hyperlink"/>
            <w:rFonts w:ascii="Times New Roman" w:hAnsi="Times New Roman"/>
            <w:noProof/>
            <w:sz w:val="24"/>
            <w:szCs w:val="24"/>
          </w:rPr>
          <w:t>.</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5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9</w:t>
        </w:r>
        <w:r w:rsidR="00E717A3" w:rsidRPr="00CF68F6">
          <w:rPr>
            <w:rFonts w:ascii="Times New Roman" w:hAnsi="Times New Roman"/>
            <w:noProof/>
            <w:webHidden/>
            <w:sz w:val="24"/>
            <w:szCs w:val="24"/>
          </w:rPr>
          <w:fldChar w:fldCharType="end"/>
        </w:r>
      </w:hyperlink>
    </w:p>
    <w:p w14:paraId="5D201F89" w14:textId="64F4D714" w:rsidR="00E717A3" w:rsidRPr="00CF68F6" w:rsidRDefault="00000000">
      <w:pPr>
        <w:pStyle w:val="TOC2"/>
        <w:tabs>
          <w:tab w:val="right" w:pos="9350"/>
        </w:tabs>
        <w:rPr>
          <w:rFonts w:ascii="Times New Roman" w:eastAsiaTheme="minorEastAsia" w:hAnsi="Times New Roman"/>
          <w:b w:val="0"/>
          <w:bCs w:val="0"/>
          <w:smallCaps w:val="0"/>
          <w:noProof/>
          <w:sz w:val="24"/>
          <w:szCs w:val="24"/>
        </w:rPr>
      </w:pPr>
      <w:hyperlink w:anchor="_Toc105366276" w:history="1">
        <w:r w:rsidR="00E717A3" w:rsidRPr="00CF68F6">
          <w:rPr>
            <w:rStyle w:val="Hyperlink"/>
            <w:rFonts w:ascii="Times New Roman" w:hAnsi="Times New Roman"/>
            <w:i/>
            <w:iCs/>
            <w:noProof/>
            <w:sz w:val="24"/>
            <w:szCs w:val="24"/>
          </w:rPr>
          <w:t>In vivo</w:t>
        </w:r>
        <w:r w:rsidR="00E717A3" w:rsidRPr="00CF68F6">
          <w:rPr>
            <w:rStyle w:val="Hyperlink"/>
            <w:rFonts w:ascii="Times New Roman" w:hAnsi="Times New Roman"/>
            <w:noProof/>
            <w:sz w:val="24"/>
            <w:szCs w:val="24"/>
          </w:rPr>
          <w:t xml:space="preserve"> bioluminescent imaging</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6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39</w:t>
        </w:r>
        <w:r w:rsidR="00E717A3" w:rsidRPr="00CF68F6">
          <w:rPr>
            <w:rFonts w:ascii="Times New Roman" w:hAnsi="Times New Roman"/>
            <w:noProof/>
            <w:webHidden/>
            <w:sz w:val="24"/>
            <w:szCs w:val="24"/>
          </w:rPr>
          <w:fldChar w:fldCharType="end"/>
        </w:r>
      </w:hyperlink>
    </w:p>
    <w:p w14:paraId="3466A0A3" w14:textId="3C594674" w:rsidR="00E717A3" w:rsidRPr="00CF68F6" w:rsidRDefault="00000000">
      <w:pPr>
        <w:pStyle w:val="TOC1"/>
        <w:tabs>
          <w:tab w:val="right" w:pos="9350"/>
        </w:tabs>
        <w:rPr>
          <w:rFonts w:ascii="Times New Roman" w:eastAsiaTheme="minorEastAsia" w:hAnsi="Times New Roman"/>
          <w:b w:val="0"/>
          <w:bCs w:val="0"/>
          <w:caps w:val="0"/>
          <w:noProof/>
          <w:sz w:val="24"/>
          <w:szCs w:val="24"/>
          <w:u w:val="none"/>
        </w:rPr>
      </w:pPr>
      <w:hyperlink w:anchor="_Toc105366277" w:history="1">
        <w:r w:rsidR="00E717A3" w:rsidRPr="00CF68F6">
          <w:rPr>
            <w:rStyle w:val="Hyperlink"/>
            <w:rFonts w:ascii="Times New Roman" w:hAnsi="Times New Roman"/>
            <w:noProof/>
            <w:sz w:val="24"/>
            <w:szCs w:val="24"/>
          </w:rPr>
          <w:t>References</w:t>
        </w:r>
        <w:r w:rsidR="00E717A3" w:rsidRPr="00CF68F6">
          <w:rPr>
            <w:rFonts w:ascii="Times New Roman" w:hAnsi="Times New Roman"/>
            <w:noProof/>
            <w:webHidden/>
            <w:sz w:val="24"/>
            <w:szCs w:val="24"/>
          </w:rPr>
          <w:tab/>
        </w:r>
        <w:r w:rsidR="00E717A3" w:rsidRPr="00CF68F6">
          <w:rPr>
            <w:rFonts w:ascii="Times New Roman" w:hAnsi="Times New Roman"/>
            <w:noProof/>
            <w:webHidden/>
            <w:sz w:val="24"/>
            <w:szCs w:val="24"/>
          </w:rPr>
          <w:fldChar w:fldCharType="begin"/>
        </w:r>
        <w:r w:rsidR="00E717A3" w:rsidRPr="00CF68F6">
          <w:rPr>
            <w:rFonts w:ascii="Times New Roman" w:hAnsi="Times New Roman"/>
            <w:noProof/>
            <w:webHidden/>
            <w:sz w:val="24"/>
            <w:szCs w:val="24"/>
          </w:rPr>
          <w:instrText xml:space="preserve"> PAGEREF _Toc105366277 \h </w:instrText>
        </w:r>
        <w:r w:rsidR="00E717A3" w:rsidRPr="00CF68F6">
          <w:rPr>
            <w:rFonts w:ascii="Times New Roman" w:hAnsi="Times New Roman"/>
            <w:noProof/>
            <w:webHidden/>
            <w:sz w:val="24"/>
            <w:szCs w:val="24"/>
          </w:rPr>
        </w:r>
        <w:r w:rsidR="00E717A3" w:rsidRPr="00CF68F6">
          <w:rPr>
            <w:rFonts w:ascii="Times New Roman" w:hAnsi="Times New Roman"/>
            <w:noProof/>
            <w:webHidden/>
            <w:sz w:val="24"/>
            <w:szCs w:val="24"/>
          </w:rPr>
          <w:fldChar w:fldCharType="separate"/>
        </w:r>
        <w:r w:rsidR="009D4379">
          <w:rPr>
            <w:rFonts w:ascii="Times New Roman" w:hAnsi="Times New Roman"/>
            <w:noProof/>
            <w:webHidden/>
            <w:sz w:val="24"/>
            <w:szCs w:val="24"/>
          </w:rPr>
          <w:t>42</w:t>
        </w:r>
        <w:r w:rsidR="00E717A3" w:rsidRPr="00CF68F6">
          <w:rPr>
            <w:rFonts w:ascii="Times New Roman" w:hAnsi="Times New Roman"/>
            <w:noProof/>
            <w:webHidden/>
            <w:sz w:val="24"/>
            <w:szCs w:val="24"/>
          </w:rPr>
          <w:fldChar w:fldCharType="end"/>
        </w:r>
      </w:hyperlink>
    </w:p>
    <w:p w14:paraId="7EFA6221" w14:textId="52CDD521" w:rsidR="00212F89" w:rsidRDefault="0097281E" w:rsidP="0097281E">
      <w:pPr>
        <w:jc w:val="both"/>
        <w:rPr>
          <w:b/>
          <w:color w:val="000000" w:themeColor="text1"/>
        </w:rPr>
      </w:pPr>
      <w:r w:rsidRPr="00CF68F6">
        <w:rPr>
          <w:b/>
          <w:color w:val="000000" w:themeColor="text1"/>
        </w:rPr>
        <w:fldChar w:fldCharType="end"/>
      </w:r>
    </w:p>
    <w:p w14:paraId="4890CFD4" w14:textId="77777777" w:rsidR="00212F89" w:rsidRDefault="00212F89">
      <w:pPr>
        <w:rPr>
          <w:b/>
          <w:color w:val="000000" w:themeColor="text1"/>
        </w:rPr>
      </w:pPr>
      <w:r>
        <w:rPr>
          <w:b/>
          <w:color w:val="000000" w:themeColor="text1"/>
        </w:rPr>
        <w:br w:type="page"/>
      </w:r>
    </w:p>
    <w:p w14:paraId="210C2C04" w14:textId="464C7A3D" w:rsidR="00525419" w:rsidRPr="0097281E" w:rsidRDefault="00525419" w:rsidP="0097281E">
      <w:pPr>
        <w:pStyle w:val="Heading1"/>
        <w:rPr>
          <w:rFonts w:ascii="Times New Roman" w:hAnsi="Times New Roman" w:cs="Times New Roman"/>
          <w:b/>
          <w:color w:val="000000" w:themeColor="text1"/>
          <w:sz w:val="24"/>
          <w:szCs w:val="24"/>
        </w:rPr>
      </w:pPr>
      <w:bookmarkStart w:id="0" w:name="_Toc105366240"/>
      <w:r w:rsidRPr="0097281E">
        <w:rPr>
          <w:rFonts w:ascii="Times New Roman" w:hAnsi="Times New Roman" w:cs="Times New Roman"/>
          <w:b/>
          <w:color w:val="000000" w:themeColor="text1"/>
          <w:sz w:val="24"/>
          <w:szCs w:val="24"/>
        </w:rPr>
        <w:lastRenderedPageBreak/>
        <w:t>Materials</w:t>
      </w:r>
      <w:bookmarkEnd w:id="0"/>
    </w:p>
    <w:p w14:paraId="6B01622D" w14:textId="77777777" w:rsidR="00525419" w:rsidRPr="0097281E" w:rsidRDefault="00525419" w:rsidP="0097281E">
      <w:pPr>
        <w:pStyle w:val="Heading2"/>
        <w:rPr>
          <w:rFonts w:ascii="Times New Roman" w:hAnsi="Times New Roman" w:cs="Times New Roman"/>
          <w:b/>
          <w:color w:val="000000" w:themeColor="text1"/>
          <w:sz w:val="24"/>
          <w:szCs w:val="24"/>
        </w:rPr>
      </w:pPr>
      <w:bookmarkStart w:id="1" w:name="_Toc105366241"/>
      <w:r w:rsidRPr="0097281E">
        <w:rPr>
          <w:rFonts w:ascii="Times New Roman" w:hAnsi="Times New Roman" w:cs="Times New Roman"/>
          <w:b/>
          <w:color w:val="000000" w:themeColor="text1"/>
          <w:sz w:val="24"/>
          <w:szCs w:val="24"/>
        </w:rPr>
        <w:t>Chemical reagents</w:t>
      </w:r>
      <w:bookmarkEnd w:id="1"/>
    </w:p>
    <w:p w14:paraId="2F20588D" w14:textId="668C1109" w:rsidR="00525419" w:rsidRPr="0097281E" w:rsidRDefault="00525419" w:rsidP="0097281E">
      <w:pPr>
        <w:jc w:val="both"/>
        <w:rPr>
          <w:color w:val="000000" w:themeColor="text1"/>
        </w:rPr>
      </w:pPr>
      <w:r w:rsidRPr="0097281E">
        <w:rPr>
          <w:color w:val="000000" w:themeColor="text1"/>
        </w:rPr>
        <w:t xml:space="preserve">All solvents purchased </w:t>
      </w:r>
      <w:r w:rsidR="0044442E">
        <w:rPr>
          <w:color w:val="000000" w:themeColor="text1"/>
        </w:rPr>
        <w:t xml:space="preserve">were </w:t>
      </w:r>
      <w:r w:rsidRPr="0097281E">
        <w:rPr>
          <w:color w:val="000000" w:themeColor="text1"/>
        </w:rPr>
        <w:t xml:space="preserve">ACS grade. Dialysis tubing (Mw cut-off = 1 </w:t>
      </w:r>
      <w:proofErr w:type="spellStart"/>
      <w:r w:rsidRPr="0097281E">
        <w:rPr>
          <w:color w:val="000000" w:themeColor="text1"/>
        </w:rPr>
        <w:t>kDa</w:t>
      </w:r>
      <w:proofErr w:type="spellEnd"/>
      <w:r w:rsidRPr="0097281E">
        <w:rPr>
          <w:color w:val="000000" w:themeColor="text1"/>
        </w:rPr>
        <w:t xml:space="preserve">, 40 </w:t>
      </w:r>
      <w:proofErr w:type="spellStart"/>
      <w:r w:rsidRPr="0097281E">
        <w:rPr>
          <w:color w:val="000000" w:themeColor="text1"/>
        </w:rPr>
        <w:t>kDa</w:t>
      </w:r>
      <w:proofErr w:type="spellEnd"/>
      <w:r w:rsidRPr="0097281E">
        <w:rPr>
          <w:color w:val="000000" w:themeColor="text1"/>
        </w:rPr>
        <w:t xml:space="preserve">) was purchased from Spectra/Por, treated with 0.1 </w:t>
      </w:r>
      <w:proofErr w:type="spellStart"/>
      <w:r w:rsidRPr="0097281E">
        <w:rPr>
          <w:color w:val="000000" w:themeColor="text1"/>
        </w:rPr>
        <w:t>wt</w:t>
      </w:r>
      <w:proofErr w:type="spellEnd"/>
      <w:r w:rsidRPr="0097281E">
        <w:rPr>
          <w:color w:val="000000" w:themeColor="text1"/>
        </w:rPr>
        <w:t xml:space="preserve"> % ethylenediaminetetraacetic acid (EDTA) solution, and stored in a ~0.05 </w:t>
      </w:r>
      <w:proofErr w:type="spellStart"/>
      <w:r w:rsidRPr="0097281E">
        <w:rPr>
          <w:color w:val="000000" w:themeColor="text1"/>
        </w:rPr>
        <w:t>wt</w:t>
      </w:r>
      <w:proofErr w:type="spellEnd"/>
      <w:r w:rsidRPr="0097281E">
        <w:rPr>
          <w:color w:val="000000" w:themeColor="text1"/>
        </w:rPr>
        <w:t xml:space="preserve"> % sodium </w:t>
      </w:r>
      <w:proofErr w:type="spellStart"/>
      <w:r w:rsidRPr="0097281E">
        <w:rPr>
          <w:color w:val="000000" w:themeColor="text1"/>
        </w:rPr>
        <w:t>azide</w:t>
      </w:r>
      <w:proofErr w:type="spellEnd"/>
      <w:r w:rsidRPr="0097281E">
        <w:rPr>
          <w:color w:val="000000" w:themeColor="text1"/>
        </w:rPr>
        <w:t xml:space="preserve"> solution. The tubing was soaked and rinsed with Milli-Q water prior to use. The following were purchased from Millipore Sigma (Massachusetts, USA): cysteamine hydrochloride (&gt;98%, titration), 2-(</w:t>
      </w:r>
      <w:proofErr w:type="spellStart"/>
      <w:r w:rsidRPr="0097281E">
        <w:rPr>
          <w:color w:val="000000" w:themeColor="text1"/>
        </w:rPr>
        <w:t>dimethylamino</w:t>
      </w:r>
      <w:proofErr w:type="spellEnd"/>
      <w:r w:rsidRPr="0097281E">
        <w:rPr>
          <w:color w:val="000000" w:themeColor="text1"/>
        </w:rPr>
        <w:t>) ethanethiol hydrochloride (95%), 2-(diethylamino) ethanethiol hydrochloride (95%), allylamine (98%), triethylamine (99.5%), 4,4′-azobis(4-cyanovaleric acid) (V-501, &gt;98%), 4-cyano-4-[(</w:t>
      </w:r>
      <w:proofErr w:type="spellStart"/>
      <w:r w:rsidRPr="0097281E">
        <w:rPr>
          <w:color w:val="000000" w:themeColor="text1"/>
        </w:rPr>
        <w:t>dodecylsulfanylthiocarbonyl</w:t>
      </w:r>
      <w:proofErr w:type="spellEnd"/>
      <w:r w:rsidRPr="0097281E">
        <w:rPr>
          <w:color w:val="000000" w:themeColor="text1"/>
        </w:rPr>
        <w:t xml:space="preserve">) </w:t>
      </w:r>
      <w:proofErr w:type="spellStart"/>
      <w:r w:rsidRPr="0097281E">
        <w:rPr>
          <w:color w:val="000000" w:themeColor="text1"/>
        </w:rPr>
        <w:t>sulfanyl</w:t>
      </w:r>
      <w:proofErr w:type="spellEnd"/>
      <w:r w:rsidRPr="0097281E">
        <w:rPr>
          <w:color w:val="000000" w:themeColor="text1"/>
        </w:rPr>
        <w:t xml:space="preserve">] </w:t>
      </w:r>
      <w:proofErr w:type="spellStart"/>
      <w:r w:rsidRPr="0097281E">
        <w:rPr>
          <w:color w:val="000000" w:themeColor="text1"/>
        </w:rPr>
        <w:t>pentanoic</w:t>
      </w:r>
      <w:proofErr w:type="spellEnd"/>
      <w:r w:rsidRPr="0097281E">
        <w:rPr>
          <w:color w:val="000000" w:themeColor="text1"/>
        </w:rPr>
        <w:t xml:space="preserve"> acid (97%, HPLC), </w:t>
      </w:r>
      <w:proofErr w:type="spellStart"/>
      <w:r w:rsidRPr="0097281E">
        <w:rPr>
          <w:color w:val="000000" w:themeColor="text1"/>
        </w:rPr>
        <w:t>methacryloyl</w:t>
      </w:r>
      <w:proofErr w:type="spellEnd"/>
      <w:r w:rsidRPr="0097281E">
        <w:rPr>
          <w:color w:val="000000" w:themeColor="text1"/>
        </w:rPr>
        <w:t xml:space="preserve"> chloride (97%), 2,2-dimethoxy-2-phenylacetophenone (DMPA, 99%), 3-mercaptopropionic acid (&gt;99%), </w:t>
      </w:r>
      <w:r w:rsidRPr="0097281E">
        <w:rPr>
          <w:i/>
          <w:color w:val="000000" w:themeColor="text1"/>
        </w:rPr>
        <w:t>o</w:t>
      </w:r>
      <w:r w:rsidRPr="0097281E">
        <w:rPr>
          <w:color w:val="000000" w:themeColor="text1"/>
        </w:rPr>
        <w:t xml:space="preserve">-phenylenediamine (99.5%), 2,6-lutidine (98%). </w:t>
      </w:r>
      <w:proofErr w:type="spellStart"/>
      <w:r w:rsidRPr="0097281E">
        <w:rPr>
          <w:color w:val="000000" w:themeColor="text1"/>
        </w:rPr>
        <w:t>Pentafluorophenol</w:t>
      </w:r>
      <w:proofErr w:type="spellEnd"/>
      <w:r w:rsidRPr="0097281E">
        <w:rPr>
          <w:color w:val="000000" w:themeColor="text1"/>
        </w:rPr>
        <w:t xml:space="preserve"> (&gt;99%) was purchased from Oakwood Chemical (South Carolina, USA). Hydrochloric acid (36.5-38%), ACS grade, was purchased from VWR (Pennsylvania, USA).</w:t>
      </w:r>
    </w:p>
    <w:p w14:paraId="06F1EAF9" w14:textId="77777777" w:rsidR="00525419" w:rsidRPr="0097281E" w:rsidRDefault="00525419" w:rsidP="0097281E">
      <w:pPr>
        <w:jc w:val="both"/>
        <w:rPr>
          <w:color w:val="000000" w:themeColor="text1"/>
        </w:rPr>
      </w:pPr>
    </w:p>
    <w:p w14:paraId="09D00C75" w14:textId="77777777" w:rsidR="00525419" w:rsidRPr="0097281E" w:rsidRDefault="00525419" w:rsidP="0097281E">
      <w:pPr>
        <w:pStyle w:val="Heading2"/>
        <w:rPr>
          <w:rFonts w:ascii="Times New Roman" w:hAnsi="Times New Roman" w:cs="Times New Roman"/>
          <w:b/>
          <w:color w:val="000000" w:themeColor="text1"/>
          <w:sz w:val="24"/>
          <w:szCs w:val="24"/>
        </w:rPr>
      </w:pPr>
      <w:bookmarkStart w:id="2" w:name="_Toc105366242"/>
      <w:r w:rsidRPr="0097281E">
        <w:rPr>
          <w:rFonts w:ascii="Times New Roman" w:hAnsi="Times New Roman" w:cs="Times New Roman"/>
          <w:b/>
          <w:color w:val="000000" w:themeColor="text1"/>
          <w:sz w:val="24"/>
          <w:szCs w:val="24"/>
        </w:rPr>
        <w:t>Polyplex/transfection reagents</w:t>
      </w:r>
      <w:bookmarkEnd w:id="2"/>
    </w:p>
    <w:p w14:paraId="0D7A8840" w14:textId="77777777" w:rsidR="00525419" w:rsidRPr="0097281E" w:rsidRDefault="00525419" w:rsidP="0097281E">
      <w:pPr>
        <w:jc w:val="both"/>
        <w:rPr>
          <w:color w:val="000000" w:themeColor="text1"/>
        </w:rPr>
      </w:pPr>
      <w:proofErr w:type="spellStart"/>
      <w:r w:rsidRPr="0097281E">
        <w:rPr>
          <w:color w:val="000000" w:themeColor="text1"/>
        </w:rPr>
        <w:t>pZsGreen</w:t>
      </w:r>
      <w:proofErr w:type="spellEnd"/>
      <w:r w:rsidRPr="0097281E">
        <w:rPr>
          <w:color w:val="000000" w:themeColor="text1"/>
        </w:rPr>
        <w:t xml:space="preserve"> (4.7 kb) and spCas9 protein were purchased from </w:t>
      </w:r>
      <w:proofErr w:type="spellStart"/>
      <w:r w:rsidRPr="0097281E">
        <w:rPr>
          <w:color w:val="000000" w:themeColor="text1"/>
        </w:rPr>
        <w:t>Aldevron</w:t>
      </w:r>
      <w:proofErr w:type="spellEnd"/>
      <w:r w:rsidRPr="0097281E">
        <w:rPr>
          <w:color w:val="000000" w:themeColor="text1"/>
        </w:rPr>
        <w:t xml:space="preserve"> (Fargo, ND). sgRNA was purchased from </w:t>
      </w:r>
      <w:proofErr w:type="spellStart"/>
      <w:r w:rsidRPr="0097281E">
        <w:rPr>
          <w:color w:val="000000" w:themeColor="text1"/>
        </w:rPr>
        <w:t>Synthego</w:t>
      </w:r>
      <w:proofErr w:type="spellEnd"/>
      <w:r w:rsidRPr="0097281E">
        <w:rPr>
          <w:color w:val="000000" w:themeColor="text1"/>
        </w:rPr>
        <w:t xml:space="preserve"> (CA, USA). A cell counting kit-8 (CCK-8) was purchased from </w:t>
      </w:r>
      <w:proofErr w:type="spellStart"/>
      <w:r w:rsidRPr="0097281E">
        <w:rPr>
          <w:color w:val="000000" w:themeColor="text1"/>
        </w:rPr>
        <w:t>Dojindo</w:t>
      </w:r>
      <w:proofErr w:type="spellEnd"/>
      <w:r w:rsidRPr="0097281E">
        <w:rPr>
          <w:color w:val="000000" w:themeColor="text1"/>
        </w:rPr>
        <w:t xml:space="preserve"> Molecular Technologies (Rockville, MD). Lipofectamine 2000, </w:t>
      </w:r>
      <w:proofErr w:type="spellStart"/>
      <w:r w:rsidRPr="0097281E">
        <w:rPr>
          <w:color w:val="000000" w:themeColor="text1"/>
        </w:rPr>
        <w:t>calcein</w:t>
      </w:r>
      <w:proofErr w:type="spellEnd"/>
      <w:r w:rsidRPr="0097281E">
        <w:rPr>
          <w:color w:val="000000" w:themeColor="text1"/>
        </w:rPr>
        <w:t xml:space="preserve"> violet stain, </w:t>
      </w:r>
      <w:proofErr w:type="spellStart"/>
      <w:r w:rsidRPr="0097281E">
        <w:rPr>
          <w:color w:val="000000" w:themeColor="text1"/>
        </w:rPr>
        <w:t>PicoGreen</w:t>
      </w:r>
      <w:proofErr w:type="spellEnd"/>
      <w:r w:rsidRPr="0097281E">
        <w:rPr>
          <w:color w:val="000000" w:themeColor="text1"/>
        </w:rPr>
        <w:t xml:space="preserve"> (Quant-</w:t>
      </w:r>
      <w:proofErr w:type="spellStart"/>
      <w:r w:rsidRPr="0097281E">
        <w:rPr>
          <w:color w:val="000000" w:themeColor="text1"/>
        </w:rPr>
        <w:t>iT</w:t>
      </w:r>
      <w:proofErr w:type="spellEnd"/>
      <w:r w:rsidRPr="0097281E">
        <w:rPr>
          <w:color w:val="000000" w:themeColor="text1"/>
        </w:rPr>
        <w:t xml:space="preserve"> </w:t>
      </w:r>
      <w:proofErr w:type="spellStart"/>
      <w:r w:rsidRPr="0097281E">
        <w:rPr>
          <w:color w:val="000000" w:themeColor="text1"/>
        </w:rPr>
        <w:t>PicoGreen</w:t>
      </w:r>
      <w:proofErr w:type="spellEnd"/>
      <w:r w:rsidRPr="0097281E">
        <w:rPr>
          <w:color w:val="000000" w:themeColor="text1"/>
        </w:rPr>
        <w:t xml:space="preserve">, dsDNA reagent), and ultrapure ethidium bromide (10 mg/mL) were purchased from </w:t>
      </w:r>
      <w:proofErr w:type="spellStart"/>
      <w:r w:rsidRPr="0097281E">
        <w:rPr>
          <w:color w:val="000000" w:themeColor="text1"/>
        </w:rPr>
        <w:t>ThermoFisher</w:t>
      </w:r>
      <w:proofErr w:type="spellEnd"/>
      <w:r w:rsidRPr="0097281E">
        <w:rPr>
          <w:color w:val="000000" w:themeColor="text1"/>
        </w:rPr>
        <w:t xml:space="preserve"> Scientific (Waltham, MA).</w:t>
      </w:r>
    </w:p>
    <w:p w14:paraId="30C9A504" w14:textId="77777777" w:rsidR="00525419" w:rsidRPr="0097281E" w:rsidRDefault="00525419" w:rsidP="0097281E">
      <w:pPr>
        <w:jc w:val="both"/>
        <w:rPr>
          <w:b/>
          <w:color w:val="000000" w:themeColor="text1"/>
        </w:rPr>
      </w:pPr>
    </w:p>
    <w:p w14:paraId="42CC52E9" w14:textId="77777777" w:rsidR="00525419" w:rsidRPr="0097281E" w:rsidRDefault="00525419" w:rsidP="0097281E">
      <w:pPr>
        <w:pStyle w:val="Heading2"/>
        <w:rPr>
          <w:rFonts w:ascii="Times New Roman" w:hAnsi="Times New Roman" w:cs="Times New Roman"/>
          <w:b/>
          <w:color w:val="000000" w:themeColor="text1"/>
          <w:sz w:val="24"/>
          <w:szCs w:val="24"/>
        </w:rPr>
      </w:pPr>
      <w:bookmarkStart w:id="3" w:name="_Toc105366243"/>
      <w:r w:rsidRPr="0097281E">
        <w:rPr>
          <w:rFonts w:ascii="Times New Roman" w:hAnsi="Times New Roman" w:cs="Times New Roman"/>
          <w:b/>
          <w:color w:val="000000" w:themeColor="text1"/>
          <w:sz w:val="24"/>
          <w:szCs w:val="24"/>
        </w:rPr>
        <w:t>Cell culture reagents</w:t>
      </w:r>
      <w:bookmarkEnd w:id="3"/>
    </w:p>
    <w:p w14:paraId="339580EC" w14:textId="472C2391" w:rsidR="00525419" w:rsidRPr="0097281E" w:rsidRDefault="00525419" w:rsidP="0097281E">
      <w:pPr>
        <w:jc w:val="both"/>
        <w:rPr>
          <w:color w:val="000000" w:themeColor="text1"/>
        </w:rPr>
      </w:pPr>
      <w:r w:rsidRPr="0097281E">
        <w:rPr>
          <w:color w:val="000000" w:themeColor="text1"/>
        </w:rPr>
        <w:t xml:space="preserve">Dulbecco’s Modified Eagle Medium (DMEM; high glucose, pyruvate, and </w:t>
      </w:r>
      <w:proofErr w:type="spellStart"/>
      <w:r w:rsidRPr="0097281E">
        <w:rPr>
          <w:color w:val="000000" w:themeColor="text1"/>
        </w:rPr>
        <w:t>glutamax</w:t>
      </w:r>
      <w:proofErr w:type="spellEnd"/>
      <w:r w:rsidRPr="0097281E">
        <w:rPr>
          <w:color w:val="000000" w:themeColor="text1"/>
        </w:rPr>
        <w:t xml:space="preserve"> supplemented), </w:t>
      </w:r>
      <w:proofErr w:type="spellStart"/>
      <w:r w:rsidRPr="0097281E">
        <w:rPr>
          <w:color w:val="000000" w:themeColor="text1"/>
        </w:rPr>
        <w:t>Fluorobrite</w:t>
      </w:r>
      <w:proofErr w:type="spellEnd"/>
      <w:r w:rsidRPr="0097281E">
        <w:rPr>
          <w:color w:val="000000" w:themeColor="text1"/>
        </w:rPr>
        <w:t xml:space="preserve"> DMEM (phenol red-free media), reduced serum medium (Opti-MEM), trypsin-EDTA (0.05%) with phenol red, phosphate buffered saline (PBS) pH = 7.4, ultrapure </w:t>
      </w:r>
      <w:proofErr w:type="spellStart"/>
      <w:r w:rsidRPr="0097281E">
        <w:rPr>
          <w:color w:val="000000" w:themeColor="text1"/>
        </w:rPr>
        <w:t>DNAse</w:t>
      </w:r>
      <w:proofErr w:type="spellEnd"/>
      <w:r w:rsidRPr="0097281E">
        <w:rPr>
          <w:color w:val="000000" w:themeColor="text1"/>
        </w:rPr>
        <w:t>/</w:t>
      </w:r>
      <w:proofErr w:type="spellStart"/>
      <w:r w:rsidRPr="0097281E">
        <w:rPr>
          <w:color w:val="000000" w:themeColor="text1"/>
        </w:rPr>
        <w:t>RNAse</w:t>
      </w:r>
      <w:proofErr w:type="spellEnd"/>
      <w:r w:rsidRPr="0097281E">
        <w:rPr>
          <w:color w:val="000000" w:themeColor="text1"/>
        </w:rPr>
        <w:t>-free distilled water (DI H</w:t>
      </w:r>
      <w:r w:rsidRPr="0097281E">
        <w:rPr>
          <w:color w:val="000000" w:themeColor="text1"/>
          <w:vertAlign w:val="subscript"/>
        </w:rPr>
        <w:t>2</w:t>
      </w:r>
      <w:r w:rsidRPr="0097281E">
        <w:rPr>
          <w:color w:val="000000" w:themeColor="text1"/>
        </w:rPr>
        <w:t xml:space="preserve">O) antibiotic-antimycotic (100×), and heat inactivated fetal bovine serum (HI FBS) were purchased from Life Technologies </w:t>
      </w:r>
      <w:proofErr w:type="spellStart"/>
      <w:r w:rsidRPr="0097281E">
        <w:rPr>
          <w:color w:val="000000" w:themeColor="text1"/>
        </w:rPr>
        <w:t>ThermoFisher</w:t>
      </w:r>
      <w:proofErr w:type="spellEnd"/>
      <w:r w:rsidRPr="0097281E">
        <w:rPr>
          <w:color w:val="000000" w:themeColor="text1"/>
        </w:rPr>
        <w:t xml:space="preserve"> Scientific (Carlsbad, CA). The Mark Osborne laboratory at the University of Minnesota supplied the HEK293T cell line. </w:t>
      </w:r>
    </w:p>
    <w:p w14:paraId="35B3A2E1" w14:textId="77777777" w:rsidR="00521A48" w:rsidRPr="0097281E" w:rsidRDefault="00521A48" w:rsidP="0097281E">
      <w:pPr>
        <w:tabs>
          <w:tab w:val="left" w:pos="-180"/>
        </w:tabs>
        <w:jc w:val="both"/>
        <w:rPr>
          <w:color w:val="000000" w:themeColor="text1"/>
        </w:rPr>
      </w:pPr>
    </w:p>
    <w:p w14:paraId="12AA9FD7" w14:textId="54EA25A9" w:rsidR="00521A48" w:rsidRPr="0097281E" w:rsidRDefault="00521A48" w:rsidP="0097281E">
      <w:pPr>
        <w:pStyle w:val="Heading2"/>
        <w:rPr>
          <w:rFonts w:ascii="Times New Roman" w:hAnsi="Times New Roman" w:cs="Times New Roman"/>
          <w:b/>
          <w:bCs/>
          <w:color w:val="000000" w:themeColor="text1"/>
          <w:sz w:val="24"/>
          <w:szCs w:val="24"/>
        </w:rPr>
      </w:pPr>
      <w:bookmarkStart w:id="4" w:name="_Toc105366244"/>
      <w:r w:rsidRPr="0097281E">
        <w:rPr>
          <w:rFonts w:ascii="Times New Roman" w:hAnsi="Times New Roman" w:cs="Times New Roman"/>
          <w:b/>
          <w:bCs/>
          <w:color w:val="000000" w:themeColor="text1"/>
          <w:sz w:val="24"/>
          <w:szCs w:val="24"/>
        </w:rPr>
        <w:t>Size Exclusion Chromatography:</w:t>
      </w:r>
      <w:bookmarkEnd w:id="4"/>
      <w:r w:rsidRPr="0097281E">
        <w:rPr>
          <w:rFonts w:ascii="Times New Roman" w:hAnsi="Times New Roman" w:cs="Times New Roman"/>
          <w:b/>
          <w:bCs/>
          <w:color w:val="000000" w:themeColor="text1"/>
          <w:sz w:val="24"/>
          <w:szCs w:val="24"/>
        </w:rPr>
        <w:t xml:space="preserve"> </w:t>
      </w:r>
    </w:p>
    <w:p w14:paraId="0B7FBB35" w14:textId="65BCCCE7" w:rsidR="00521A48" w:rsidRPr="0097281E" w:rsidRDefault="00521A48" w:rsidP="0097281E">
      <w:pPr>
        <w:tabs>
          <w:tab w:val="left" w:pos="-180"/>
        </w:tabs>
        <w:jc w:val="both"/>
        <w:rPr>
          <w:color w:val="000000" w:themeColor="text1"/>
        </w:rPr>
      </w:pPr>
      <w:r w:rsidRPr="0097281E">
        <w:rPr>
          <w:color w:val="000000" w:themeColor="text1"/>
        </w:rPr>
        <w:tab/>
        <w:t xml:space="preserve">All </w:t>
      </w:r>
      <w:proofErr w:type="spellStart"/>
      <w:r w:rsidR="009148AC" w:rsidRPr="0097281E">
        <w:rPr>
          <w:color w:val="000000" w:themeColor="text1"/>
        </w:rPr>
        <w:t>pAMAm</w:t>
      </w:r>
      <w:proofErr w:type="spellEnd"/>
      <w:r w:rsidR="009148AC" w:rsidRPr="0097281E">
        <w:rPr>
          <w:color w:val="000000" w:themeColor="text1"/>
        </w:rPr>
        <w:t xml:space="preserve"> scaffold polymers</w:t>
      </w:r>
      <w:r w:rsidRPr="0097281E">
        <w:rPr>
          <w:color w:val="000000" w:themeColor="text1"/>
        </w:rPr>
        <w:t xml:space="preserve"> were analyzed on a SEC-MALS instrument in DMF containing 0.05 M </w:t>
      </w:r>
      <w:proofErr w:type="spellStart"/>
      <w:r w:rsidRPr="0097281E">
        <w:rPr>
          <w:color w:val="000000" w:themeColor="text1"/>
        </w:rPr>
        <w:t>LiBr</w:t>
      </w:r>
      <w:proofErr w:type="spellEnd"/>
      <w:r w:rsidRPr="0097281E">
        <w:rPr>
          <w:color w:val="000000" w:themeColor="text1"/>
        </w:rPr>
        <w:t>.</w:t>
      </w:r>
      <w:r w:rsidR="009148AC" w:rsidRPr="0097281E">
        <w:rPr>
          <w:color w:val="000000" w:themeColor="text1"/>
        </w:rPr>
        <w:t xml:space="preserve"> All 36 polymers in the library were analyzed on a SEC-MALS instrument in H</w:t>
      </w:r>
      <w:r w:rsidR="009148AC" w:rsidRPr="0097281E">
        <w:rPr>
          <w:color w:val="000000" w:themeColor="text1"/>
          <w:vertAlign w:val="subscript"/>
        </w:rPr>
        <w:t>2</w:t>
      </w:r>
      <w:r w:rsidR="009148AC" w:rsidRPr="0097281E">
        <w:rPr>
          <w:color w:val="000000" w:themeColor="text1"/>
        </w:rPr>
        <w:t>O containing 0.1 M Na</w:t>
      </w:r>
      <w:r w:rsidR="009148AC" w:rsidRPr="0097281E">
        <w:rPr>
          <w:color w:val="000000" w:themeColor="text1"/>
          <w:vertAlign w:val="subscript"/>
        </w:rPr>
        <w:t>2</w:t>
      </w:r>
      <w:r w:rsidR="009148AC" w:rsidRPr="0097281E">
        <w:rPr>
          <w:color w:val="000000" w:themeColor="text1"/>
        </w:rPr>
        <w:t>SO</w:t>
      </w:r>
      <w:r w:rsidR="009148AC" w:rsidRPr="0097281E">
        <w:rPr>
          <w:color w:val="000000" w:themeColor="text1"/>
          <w:vertAlign w:val="subscript"/>
        </w:rPr>
        <w:t>4</w:t>
      </w:r>
      <w:r w:rsidR="009148AC" w:rsidRPr="0097281E">
        <w:rPr>
          <w:color w:val="000000" w:themeColor="text1"/>
        </w:rPr>
        <w:t xml:space="preserve">, 1% acetic acid. </w:t>
      </w:r>
      <w:r w:rsidRPr="0097281E">
        <w:rPr>
          <w:color w:val="000000" w:themeColor="text1"/>
        </w:rPr>
        <w:t>Approximately 2-4 mg of sample was dissolved in 1 mL of the mobile phase and filtered through a 0.2 µm PTFE</w:t>
      </w:r>
      <w:r w:rsidR="009148AC" w:rsidRPr="0097281E">
        <w:rPr>
          <w:color w:val="000000" w:themeColor="text1"/>
        </w:rPr>
        <w:t xml:space="preserve"> (for DMF) or GDHP (for H</w:t>
      </w:r>
      <w:r w:rsidR="009148AC" w:rsidRPr="0097281E">
        <w:rPr>
          <w:color w:val="000000" w:themeColor="text1"/>
          <w:vertAlign w:val="subscript"/>
        </w:rPr>
        <w:t>2</w:t>
      </w:r>
      <w:r w:rsidR="009148AC" w:rsidRPr="0097281E">
        <w:rPr>
          <w:color w:val="000000" w:themeColor="text1"/>
        </w:rPr>
        <w:t>O)</w:t>
      </w:r>
      <w:r w:rsidRPr="0097281E">
        <w:rPr>
          <w:color w:val="000000" w:themeColor="text1"/>
        </w:rPr>
        <w:t xml:space="preserve"> membrane filter before introduction into an Agilent Infinity 1200 HPLC system operating at 50 °C and 1.0 mL/min. The instrument was equipped with a Wyatt </w:t>
      </w:r>
      <w:proofErr w:type="spellStart"/>
      <w:r w:rsidRPr="0097281E">
        <w:rPr>
          <w:color w:val="000000" w:themeColor="text1"/>
        </w:rPr>
        <w:t>Optilab</w:t>
      </w:r>
      <w:proofErr w:type="spellEnd"/>
      <w:r w:rsidRPr="0097281E">
        <w:rPr>
          <w:color w:val="000000" w:themeColor="text1"/>
        </w:rPr>
        <w:t xml:space="preserve"> T-</w:t>
      </w:r>
      <w:proofErr w:type="spellStart"/>
      <w:r w:rsidRPr="0097281E">
        <w:rPr>
          <w:color w:val="000000" w:themeColor="text1"/>
        </w:rPr>
        <w:t>rEX</w:t>
      </w:r>
      <w:proofErr w:type="spellEnd"/>
      <w:r w:rsidRPr="0097281E">
        <w:rPr>
          <w:color w:val="000000" w:themeColor="text1"/>
        </w:rPr>
        <w:t xml:space="preserve"> differential refractive index detector and a Wyatt HELEOS-II MALS detector.</w:t>
      </w:r>
      <w:r w:rsidR="00C424A6">
        <w:rPr>
          <w:color w:val="000000" w:themeColor="text1"/>
        </w:rPr>
        <w:t xml:space="preserve"> Data analysis was performed using ASTRA</w:t>
      </w:r>
      <w:r w:rsidR="00C424A6" w:rsidRPr="00C424A6">
        <w:rPr>
          <w:color w:val="000000" w:themeColor="text1"/>
        </w:rPr>
        <w:t>®</w:t>
      </w:r>
      <w:r w:rsidR="00C424A6">
        <w:rPr>
          <w:color w:val="000000" w:themeColor="text1"/>
        </w:rPr>
        <w:t xml:space="preserve"> software.</w:t>
      </w:r>
    </w:p>
    <w:p w14:paraId="381F26FC" w14:textId="77777777" w:rsidR="009148AC" w:rsidRPr="0097281E" w:rsidRDefault="009148AC" w:rsidP="0097281E">
      <w:pPr>
        <w:tabs>
          <w:tab w:val="left" w:pos="-180"/>
        </w:tabs>
        <w:jc w:val="both"/>
        <w:rPr>
          <w:color w:val="000000" w:themeColor="text1"/>
        </w:rPr>
      </w:pPr>
    </w:p>
    <w:p w14:paraId="6867FC80" w14:textId="1A6BDBB6" w:rsidR="00521A48" w:rsidRPr="0097281E" w:rsidRDefault="00521A48" w:rsidP="0097281E">
      <w:pPr>
        <w:pStyle w:val="Heading2"/>
        <w:rPr>
          <w:rFonts w:ascii="Times New Roman" w:hAnsi="Times New Roman" w:cs="Times New Roman"/>
          <w:b/>
          <w:bCs/>
          <w:color w:val="000000" w:themeColor="text1"/>
          <w:sz w:val="24"/>
          <w:szCs w:val="24"/>
        </w:rPr>
      </w:pPr>
      <w:bookmarkStart w:id="5" w:name="_Toc105366245"/>
      <w:r w:rsidRPr="0097281E">
        <w:rPr>
          <w:rFonts w:ascii="Times New Roman" w:hAnsi="Times New Roman" w:cs="Times New Roman"/>
          <w:b/>
          <w:bCs/>
          <w:color w:val="000000" w:themeColor="text1"/>
          <w:sz w:val="24"/>
          <w:szCs w:val="24"/>
        </w:rPr>
        <w:t>Nuclear Magnetic Resonance Spectroscopy</w:t>
      </w:r>
      <w:bookmarkEnd w:id="5"/>
    </w:p>
    <w:p w14:paraId="168BF7B5" w14:textId="6A7848A1" w:rsidR="00F950B6" w:rsidRPr="0097281E" w:rsidRDefault="00521A48" w:rsidP="0097281E">
      <w:pPr>
        <w:jc w:val="both"/>
        <w:rPr>
          <w:color w:val="000000" w:themeColor="text1"/>
        </w:rPr>
      </w:pPr>
      <w:r w:rsidRPr="0097281E">
        <w:rPr>
          <w:color w:val="000000" w:themeColor="text1"/>
          <w:vertAlign w:val="superscript"/>
        </w:rPr>
        <w:tab/>
        <w:t>1</w:t>
      </w:r>
      <w:r w:rsidRPr="0097281E">
        <w:rPr>
          <w:color w:val="000000" w:themeColor="text1"/>
        </w:rPr>
        <w:t>H NMR</w:t>
      </w:r>
      <w:r w:rsidR="009148AC" w:rsidRPr="0097281E">
        <w:rPr>
          <w:color w:val="000000" w:themeColor="text1"/>
        </w:rPr>
        <w:t xml:space="preserve"> and </w:t>
      </w:r>
      <w:r w:rsidR="009148AC" w:rsidRPr="0097281E">
        <w:rPr>
          <w:color w:val="000000" w:themeColor="text1"/>
          <w:vertAlign w:val="superscript"/>
        </w:rPr>
        <w:t>19</w:t>
      </w:r>
      <w:r w:rsidR="009148AC" w:rsidRPr="0097281E">
        <w:rPr>
          <w:color w:val="000000" w:themeColor="text1"/>
        </w:rPr>
        <w:t>F NMR</w:t>
      </w:r>
      <w:r w:rsidRPr="0097281E">
        <w:rPr>
          <w:color w:val="000000" w:themeColor="text1"/>
        </w:rPr>
        <w:t xml:space="preserve"> spectroscopy experiments were performed using a Bruker Advance III HD </w:t>
      </w:r>
      <w:r w:rsidR="009148AC" w:rsidRPr="0097281E">
        <w:rPr>
          <w:color w:val="000000" w:themeColor="text1"/>
        </w:rPr>
        <w:t>5</w:t>
      </w:r>
      <w:r w:rsidRPr="0097281E">
        <w:rPr>
          <w:color w:val="000000" w:themeColor="text1"/>
        </w:rPr>
        <w:t>00 spectrometer equipped with a 5 mm Prodigy TCI cryoprobe with z-axis gradients at 22 °C using a 10 second relaxation delay and at least 32 transients without spinning to reduce signal-</w:t>
      </w:r>
      <w:r w:rsidRPr="0097281E">
        <w:rPr>
          <w:color w:val="000000" w:themeColor="text1"/>
        </w:rPr>
        <w:lastRenderedPageBreak/>
        <w:t xml:space="preserve">to-noise ratio in </w:t>
      </w:r>
      <w:r w:rsidR="009148AC" w:rsidRPr="0097281E">
        <w:rPr>
          <w:color w:val="000000" w:themeColor="text1"/>
        </w:rPr>
        <w:t>D</w:t>
      </w:r>
      <w:r w:rsidR="009148AC" w:rsidRPr="0097281E">
        <w:rPr>
          <w:color w:val="000000" w:themeColor="text1"/>
          <w:vertAlign w:val="subscript"/>
        </w:rPr>
        <w:t>2</w:t>
      </w:r>
      <w:r w:rsidR="009148AC" w:rsidRPr="0097281E">
        <w:rPr>
          <w:color w:val="000000" w:themeColor="text1"/>
        </w:rPr>
        <w:t>O</w:t>
      </w:r>
      <w:r w:rsidRPr="0097281E">
        <w:rPr>
          <w:color w:val="000000" w:themeColor="text1"/>
        </w:rPr>
        <w:t xml:space="preserve">. </w:t>
      </w:r>
      <w:r w:rsidRPr="0097281E">
        <w:rPr>
          <w:color w:val="000000" w:themeColor="text1"/>
          <w:vertAlign w:val="superscript"/>
        </w:rPr>
        <w:t>1</w:t>
      </w:r>
      <w:r w:rsidRPr="0097281E">
        <w:rPr>
          <w:color w:val="000000" w:themeColor="text1"/>
        </w:rPr>
        <w:t xml:space="preserve">H NMR data was processed with Bruker </w:t>
      </w:r>
      <w:proofErr w:type="spellStart"/>
      <w:r w:rsidRPr="0097281E">
        <w:rPr>
          <w:color w:val="000000" w:themeColor="text1"/>
        </w:rPr>
        <w:t>TopSpin</w:t>
      </w:r>
      <w:proofErr w:type="spellEnd"/>
      <w:r w:rsidRPr="0097281E">
        <w:rPr>
          <w:color w:val="000000" w:themeColor="text1"/>
        </w:rPr>
        <w:t xml:space="preserve"> 3.5 pl 7 and </w:t>
      </w:r>
      <w:proofErr w:type="spellStart"/>
      <w:r w:rsidRPr="0097281E">
        <w:rPr>
          <w:color w:val="000000" w:themeColor="text1"/>
        </w:rPr>
        <w:t>MestReNova</w:t>
      </w:r>
      <w:proofErr w:type="spellEnd"/>
      <w:r w:rsidRPr="0097281E">
        <w:rPr>
          <w:color w:val="000000" w:themeColor="text1"/>
        </w:rPr>
        <w:t xml:space="preserve"> software.</w:t>
      </w:r>
    </w:p>
    <w:p w14:paraId="5D16CA8F" w14:textId="5BD040F5" w:rsidR="00521A48" w:rsidRPr="004A5476" w:rsidRDefault="00F950B6" w:rsidP="0097281E">
      <w:pPr>
        <w:pStyle w:val="Heading1"/>
        <w:rPr>
          <w:rFonts w:ascii="Times New Roman" w:hAnsi="Times New Roman" w:cs="Times New Roman"/>
          <w:b/>
          <w:color w:val="000000" w:themeColor="text1"/>
          <w:sz w:val="24"/>
          <w:szCs w:val="24"/>
        </w:rPr>
      </w:pPr>
      <w:bookmarkStart w:id="6" w:name="_Toc105366246"/>
      <w:r w:rsidRPr="004A5476">
        <w:rPr>
          <w:rFonts w:ascii="Times New Roman" w:hAnsi="Times New Roman" w:cs="Times New Roman"/>
          <w:b/>
          <w:color w:val="000000" w:themeColor="text1"/>
          <w:sz w:val="24"/>
          <w:szCs w:val="24"/>
        </w:rPr>
        <w:t>Synthesis</w:t>
      </w:r>
      <w:bookmarkEnd w:id="6"/>
    </w:p>
    <w:p w14:paraId="673B7921" w14:textId="58BE8F0F" w:rsidR="004D631A" w:rsidRPr="0097281E" w:rsidRDefault="0011190E" w:rsidP="0097281E">
      <w:pPr>
        <w:pStyle w:val="Heading2"/>
        <w:rPr>
          <w:rFonts w:ascii="Times New Roman" w:hAnsi="Times New Roman" w:cs="Times New Roman"/>
          <w:b/>
          <w:color w:val="000000" w:themeColor="text1"/>
          <w:sz w:val="24"/>
          <w:szCs w:val="24"/>
        </w:rPr>
      </w:pPr>
      <w:bookmarkStart w:id="7" w:name="_Toc105366247"/>
      <w:r w:rsidRPr="004A5476">
        <w:rPr>
          <w:rFonts w:ascii="Times New Roman" w:hAnsi="Times New Roman" w:cs="Times New Roman"/>
          <w:b/>
          <w:color w:val="000000" w:themeColor="text1"/>
          <w:sz w:val="24"/>
          <w:szCs w:val="24"/>
        </w:rPr>
        <w:t xml:space="preserve">Pentafluoro </w:t>
      </w:r>
      <w:proofErr w:type="spellStart"/>
      <w:r w:rsidRPr="004A5476">
        <w:rPr>
          <w:rFonts w:ascii="Times New Roman" w:hAnsi="Times New Roman" w:cs="Times New Roman"/>
          <w:b/>
          <w:color w:val="000000" w:themeColor="text1"/>
          <w:sz w:val="24"/>
          <w:szCs w:val="24"/>
        </w:rPr>
        <w:t>phenylmethacrylate</w:t>
      </w:r>
      <w:proofErr w:type="spellEnd"/>
      <w:r w:rsidRPr="004A5476">
        <w:rPr>
          <w:rFonts w:ascii="Times New Roman" w:hAnsi="Times New Roman" w:cs="Times New Roman"/>
          <w:b/>
          <w:color w:val="000000" w:themeColor="text1"/>
          <w:sz w:val="24"/>
          <w:szCs w:val="24"/>
        </w:rPr>
        <w:t xml:space="preserve"> (PFPMA) monomer synthesis</w:t>
      </w:r>
      <w:bookmarkEnd w:id="7"/>
    </w:p>
    <w:p w14:paraId="6FA2E5B0" w14:textId="21832A7D" w:rsidR="008F6DAF" w:rsidRPr="0097281E" w:rsidRDefault="00F950B6" w:rsidP="0097281E">
      <w:pPr>
        <w:jc w:val="both"/>
        <w:rPr>
          <w:i/>
          <w:color w:val="000000" w:themeColor="text1"/>
        </w:rPr>
      </w:pPr>
      <w:r w:rsidRPr="0097281E">
        <w:rPr>
          <w:b/>
          <w:noProof/>
          <w:color w:val="000000" w:themeColor="text1"/>
        </w:rPr>
        <w:drawing>
          <wp:anchor distT="0" distB="0" distL="114300" distR="114300" simplePos="0" relativeHeight="251668480" behindDoc="0" locked="0" layoutInCell="1" allowOverlap="1" wp14:anchorId="6344F660" wp14:editId="1A7BC988">
            <wp:simplePos x="0" y="0"/>
            <wp:positionH relativeFrom="margin">
              <wp:posOffset>1435100</wp:posOffset>
            </wp:positionH>
            <wp:positionV relativeFrom="paragraph">
              <wp:posOffset>186055</wp:posOffset>
            </wp:positionV>
            <wp:extent cx="3073400" cy="1219200"/>
            <wp:effectExtent l="0" t="0" r="0" b="0"/>
            <wp:wrapTopAndBottom/>
            <wp:docPr id="6" name="Picture 1">
              <a:extLst xmlns:a="http://schemas.openxmlformats.org/drawingml/2006/main">
                <a:ext uri="{FF2B5EF4-FFF2-40B4-BE49-F238E27FC236}">
                  <a16:creationId xmlns:a16="http://schemas.microsoft.com/office/drawing/2014/main" id="{7C7FC315-D15E-B84B-8246-AC741D0DD6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C7FC315-D15E-B84B-8246-AC741D0DD606}"/>
                        </a:ext>
                      </a:extLst>
                    </pic:cNvPr>
                    <pic:cNvPicPr>
                      <a:picLocks noChangeAspect="1"/>
                    </pic:cNvPicPr>
                  </pic:nvPicPr>
                  <pic:blipFill>
                    <a:blip r:embed="rId7">
                      <a:extLst>
                        <a:ext uri="{28A0092B-C50C-407E-A947-70E740481C1C}">
                          <a14:useLocalDpi xmlns:a14="http://schemas.microsoft.com/office/drawing/2010/main"/>
                        </a:ext>
                      </a:extLst>
                    </a:blip>
                    <a:stretch>
                      <a:fillRect/>
                    </a:stretch>
                  </pic:blipFill>
                  <pic:spPr>
                    <a:xfrm>
                      <a:off x="0" y="0"/>
                      <a:ext cx="3073400" cy="1219200"/>
                    </a:xfrm>
                    <a:prstGeom prst="rect">
                      <a:avLst/>
                    </a:prstGeom>
                  </pic:spPr>
                </pic:pic>
              </a:graphicData>
            </a:graphic>
            <wp14:sizeRelH relativeFrom="page">
              <wp14:pctWidth>0</wp14:pctWidth>
            </wp14:sizeRelH>
            <wp14:sizeRelV relativeFrom="page">
              <wp14:pctHeight>0</wp14:pctHeight>
            </wp14:sizeRelV>
          </wp:anchor>
        </w:drawing>
      </w:r>
    </w:p>
    <w:p w14:paraId="12F46645" w14:textId="25C9BD8C" w:rsidR="00180D75" w:rsidRPr="0097281E" w:rsidRDefault="00180D75" w:rsidP="0097281E">
      <w:pPr>
        <w:jc w:val="both"/>
        <w:rPr>
          <w:color w:val="000000" w:themeColor="text1"/>
        </w:rPr>
      </w:pPr>
      <w:r w:rsidRPr="0097281E">
        <w:rPr>
          <w:b/>
          <w:color w:val="000000" w:themeColor="text1"/>
        </w:rPr>
        <w:t>Scheme S</w:t>
      </w:r>
      <w:r w:rsidR="002D719E">
        <w:rPr>
          <w:b/>
          <w:color w:val="000000" w:themeColor="text1"/>
        </w:rPr>
        <w:t>1</w:t>
      </w:r>
      <w:r w:rsidRPr="0097281E">
        <w:rPr>
          <w:b/>
          <w:color w:val="000000" w:themeColor="text1"/>
        </w:rPr>
        <w:t>.</w:t>
      </w:r>
      <w:r w:rsidRPr="0097281E">
        <w:rPr>
          <w:color w:val="000000" w:themeColor="text1"/>
        </w:rPr>
        <w:t xml:space="preserve"> </w:t>
      </w:r>
      <w:r w:rsidR="00FB125F" w:rsidRPr="0097281E">
        <w:rPr>
          <w:color w:val="000000" w:themeColor="text1"/>
        </w:rPr>
        <w:t>E</w:t>
      </w:r>
      <w:r w:rsidRPr="0097281E">
        <w:rPr>
          <w:color w:val="000000" w:themeColor="text1"/>
        </w:rPr>
        <w:t xml:space="preserve">sterification of </w:t>
      </w:r>
      <w:proofErr w:type="spellStart"/>
      <w:r w:rsidRPr="0097281E">
        <w:rPr>
          <w:color w:val="000000" w:themeColor="text1"/>
        </w:rPr>
        <w:t>methacr</w:t>
      </w:r>
      <w:r w:rsidR="00FB125F" w:rsidRPr="0097281E">
        <w:rPr>
          <w:color w:val="000000" w:themeColor="text1"/>
        </w:rPr>
        <w:t>yloy</w:t>
      </w:r>
      <w:r w:rsidRPr="0097281E">
        <w:rPr>
          <w:color w:val="000000" w:themeColor="text1"/>
        </w:rPr>
        <w:t>l</w:t>
      </w:r>
      <w:proofErr w:type="spellEnd"/>
      <w:r w:rsidRPr="0097281E">
        <w:rPr>
          <w:color w:val="000000" w:themeColor="text1"/>
        </w:rPr>
        <w:t xml:space="preserve"> chloride </w:t>
      </w:r>
      <w:r w:rsidR="00FB125F" w:rsidRPr="0097281E">
        <w:rPr>
          <w:color w:val="000000" w:themeColor="text1"/>
        </w:rPr>
        <w:t>with pentafluoro phenol to make the PFPMA monomer.</w:t>
      </w:r>
    </w:p>
    <w:p w14:paraId="3756F67A" w14:textId="526EFF7A" w:rsidR="0011190E" w:rsidRPr="0097281E" w:rsidRDefault="0011190E" w:rsidP="0097281E">
      <w:pPr>
        <w:jc w:val="both"/>
        <w:rPr>
          <w:b/>
          <w:color w:val="000000" w:themeColor="text1"/>
        </w:rPr>
      </w:pPr>
    </w:p>
    <w:p w14:paraId="1E3A6C9B" w14:textId="77777777" w:rsidR="0011190E" w:rsidRPr="0097281E" w:rsidRDefault="0011190E" w:rsidP="0097281E">
      <w:pPr>
        <w:jc w:val="both"/>
        <w:rPr>
          <w:color w:val="000000" w:themeColor="text1"/>
        </w:rPr>
      </w:pPr>
      <w:proofErr w:type="spellStart"/>
      <w:r w:rsidRPr="0097281E">
        <w:rPr>
          <w:color w:val="000000" w:themeColor="text1"/>
        </w:rPr>
        <w:t>Pentafluorophenol</w:t>
      </w:r>
      <w:proofErr w:type="spellEnd"/>
      <w:r w:rsidRPr="0097281E">
        <w:rPr>
          <w:color w:val="000000" w:themeColor="text1"/>
        </w:rPr>
        <w:t xml:space="preserve"> (33 g, 0.179 mol) was dissolved in 100 mL anhydrous DCM and cooled in an ice bath for 30 min. After cooled to 0 °C, 2,6-lutidine (20.8 mL, 0.179 mol) was added and stirred over ice, followed by an additional 50 mL of anhydrous DCM. </w:t>
      </w:r>
      <w:proofErr w:type="spellStart"/>
      <w:r w:rsidRPr="0097281E">
        <w:rPr>
          <w:color w:val="000000" w:themeColor="text1"/>
        </w:rPr>
        <w:t>Methacryloyl</w:t>
      </w:r>
      <w:proofErr w:type="spellEnd"/>
      <w:r w:rsidRPr="0097281E">
        <w:rPr>
          <w:color w:val="000000" w:themeColor="text1"/>
        </w:rPr>
        <w:t xml:space="preserve"> chloride (21 mL, 0.215 mol) was mixed with 50 mL anhydrous DCM and slowly added to a round-bottom flask via an addition funnel over a span of 1 h. When the addition was complete, 2,6-lutidine-HCl, a white solid, crashed out of the solution. The reaction was stirred overnight at room temperature. The next day, the reaction mixture was filtered to remove the white salt, and then an aqueous work up was completed with DI water (3x200 mL) and brine (1x150 mL). The aqueous later was further extracted with DCM (1x200 mL). The reaction mixture was dried over magnesium sulfate, filtered, and then concentrated via </w:t>
      </w:r>
      <w:r w:rsidRPr="0097281E">
        <w:rPr>
          <w:i/>
          <w:color w:val="000000" w:themeColor="text1"/>
        </w:rPr>
        <w:t>vacuo</w:t>
      </w:r>
      <w:r w:rsidRPr="0097281E">
        <w:rPr>
          <w:color w:val="000000" w:themeColor="text1"/>
        </w:rPr>
        <w:t xml:space="preserve">. The slight yellow liquid product was further purified via vacuum distillation at 40 °C and 100 </w:t>
      </w:r>
      <w:proofErr w:type="spellStart"/>
      <w:r w:rsidRPr="0097281E">
        <w:rPr>
          <w:color w:val="000000" w:themeColor="text1"/>
        </w:rPr>
        <w:t>mTorr</w:t>
      </w:r>
      <w:proofErr w:type="spellEnd"/>
      <w:r w:rsidRPr="0097281E">
        <w:rPr>
          <w:color w:val="000000" w:themeColor="text1"/>
        </w:rPr>
        <w:t xml:space="preserve"> to yield a colorless non-viscous liquid of PFPMA (36 g, 80 %).</w:t>
      </w:r>
      <w:r w:rsidRPr="0097281E">
        <w:rPr>
          <w:color w:val="000000" w:themeColor="text1"/>
          <w:vertAlign w:val="superscript"/>
        </w:rPr>
        <w:t xml:space="preserve"> 1</w:t>
      </w:r>
      <w:r w:rsidRPr="0097281E">
        <w:rPr>
          <w:color w:val="000000" w:themeColor="text1"/>
        </w:rPr>
        <w:t>H NMR (400 MHz, Chloroform-</w:t>
      </w:r>
      <w:r w:rsidRPr="0097281E">
        <w:rPr>
          <w:i/>
          <w:iCs/>
          <w:color w:val="000000" w:themeColor="text1"/>
        </w:rPr>
        <w:t>d</w:t>
      </w:r>
      <w:r w:rsidRPr="0097281E">
        <w:rPr>
          <w:color w:val="000000" w:themeColor="text1"/>
        </w:rPr>
        <w:t xml:space="preserve">) </w:t>
      </w:r>
      <w:r w:rsidRPr="0097281E">
        <w:rPr>
          <w:color w:val="000000" w:themeColor="text1"/>
          <w:lang w:val="el-GR"/>
        </w:rPr>
        <w:t xml:space="preserve">δ </w:t>
      </w:r>
      <w:r w:rsidRPr="0097281E">
        <w:rPr>
          <w:color w:val="000000" w:themeColor="text1"/>
        </w:rPr>
        <w:t>6.45</w:t>
      </w:r>
      <w:r w:rsidRPr="0097281E">
        <w:rPr>
          <w:color w:val="000000" w:themeColor="text1"/>
          <w:lang w:val="el-GR"/>
        </w:rPr>
        <w:t xml:space="preserve"> (</w:t>
      </w:r>
      <w:r w:rsidRPr="0097281E">
        <w:rPr>
          <w:color w:val="000000" w:themeColor="text1"/>
        </w:rPr>
        <w:t xml:space="preserve">s, 1H), </w:t>
      </w:r>
      <w:r w:rsidRPr="0097281E">
        <w:rPr>
          <w:color w:val="000000" w:themeColor="text1"/>
          <w:lang w:val="el-GR"/>
        </w:rPr>
        <w:t xml:space="preserve">δ </w:t>
      </w:r>
      <w:r w:rsidRPr="0097281E">
        <w:rPr>
          <w:color w:val="000000" w:themeColor="text1"/>
        </w:rPr>
        <w:t>5.91</w:t>
      </w:r>
      <w:r w:rsidRPr="0097281E">
        <w:rPr>
          <w:color w:val="000000" w:themeColor="text1"/>
          <w:lang w:val="el-GR"/>
        </w:rPr>
        <w:t xml:space="preserve"> (</w:t>
      </w:r>
      <w:r w:rsidRPr="0097281E">
        <w:rPr>
          <w:color w:val="000000" w:themeColor="text1"/>
        </w:rPr>
        <w:t xml:space="preserve">s, 1H), </w:t>
      </w:r>
      <w:r w:rsidRPr="0097281E">
        <w:rPr>
          <w:color w:val="000000" w:themeColor="text1"/>
          <w:lang w:val="el-GR"/>
        </w:rPr>
        <w:t>δ</w:t>
      </w:r>
      <w:r w:rsidRPr="0097281E">
        <w:rPr>
          <w:color w:val="000000" w:themeColor="text1"/>
        </w:rPr>
        <w:t xml:space="preserve"> 2.09 (s, 3H). </w:t>
      </w:r>
      <w:r w:rsidRPr="0097281E">
        <w:rPr>
          <w:color w:val="000000" w:themeColor="text1"/>
          <w:vertAlign w:val="superscript"/>
        </w:rPr>
        <w:t>19</w:t>
      </w:r>
      <w:r w:rsidRPr="0097281E">
        <w:rPr>
          <w:color w:val="000000" w:themeColor="text1"/>
        </w:rPr>
        <w:t>F NMR (400 MHz, Chloroform-</w:t>
      </w:r>
      <w:r w:rsidRPr="0097281E">
        <w:rPr>
          <w:i/>
          <w:color w:val="000000" w:themeColor="text1"/>
        </w:rPr>
        <w:t>d</w:t>
      </w:r>
      <w:r w:rsidRPr="0097281E">
        <w:rPr>
          <w:color w:val="000000" w:themeColor="text1"/>
        </w:rPr>
        <w:t xml:space="preserve">) </w:t>
      </w:r>
      <w:r w:rsidRPr="0097281E">
        <w:rPr>
          <w:color w:val="000000" w:themeColor="text1"/>
          <w:lang w:val="el-GR"/>
        </w:rPr>
        <w:t>δ -15</w:t>
      </w:r>
      <w:r w:rsidRPr="0097281E">
        <w:rPr>
          <w:color w:val="000000" w:themeColor="text1"/>
        </w:rPr>
        <w:t>2</w:t>
      </w:r>
      <w:r w:rsidRPr="0097281E">
        <w:rPr>
          <w:color w:val="000000" w:themeColor="text1"/>
          <w:lang w:val="el-GR"/>
        </w:rPr>
        <w:t>.8 (</w:t>
      </w:r>
      <w:r w:rsidRPr="0097281E">
        <w:rPr>
          <w:color w:val="000000" w:themeColor="text1"/>
        </w:rPr>
        <w:t xml:space="preserve">d, 2 F), -158.2 (t, 1 F), -162.5 (d, 2 F). </w:t>
      </w:r>
    </w:p>
    <w:p w14:paraId="1679F9B0" w14:textId="77777777" w:rsidR="003D7286" w:rsidRPr="0097281E" w:rsidRDefault="003D7286" w:rsidP="0097281E">
      <w:pPr>
        <w:jc w:val="both"/>
        <w:rPr>
          <w:color w:val="000000" w:themeColor="text1"/>
        </w:rPr>
      </w:pPr>
    </w:p>
    <w:p w14:paraId="606C833E" w14:textId="77777777" w:rsidR="003D7286" w:rsidRPr="0097281E" w:rsidRDefault="003D7286" w:rsidP="0097281E">
      <w:pPr>
        <w:jc w:val="both"/>
        <w:rPr>
          <w:color w:val="000000" w:themeColor="text1"/>
        </w:rPr>
      </w:pPr>
    </w:p>
    <w:p w14:paraId="3DF3C51B" w14:textId="77777777" w:rsidR="008F6DAF" w:rsidRPr="0097281E" w:rsidRDefault="008F6DAF" w:rsidP="0097281E">
      <w:pPr>
        <w:jc w:val="both"/>
        <w:rPr>
          <w:color w:val="000000" w:themeColor="text1"/>
        </w:rPr>
      </w:pPr>
    </w:p>
    <w:p w14:paraId="4BDD5FA5" w14:textId="77777777" w:rsidR="008F6DAF" w:rsidRPr="0097281E" w:rsidRDefault="008F6DAF" w:rsidP="0097281E">
      <w:pPr>
        <w:jc w:val="both"/>
        <w:rPr>
          <w:color w:val="000000" w:themeColor="text1"/>
        </w:rPr>
      </w:pPr>
    </w:p>
    <w:p w14:paraId="06AB17AF" w14:textId="77777777" w:rsidR="008F6DAF" w:rsidRPr="0097281E" w:rsidRDefault="008F6DAF" w:rsidP="0097281E">
      <w:pPr>
        <w:jc w:val="both"/>
        <w:rPr>
          <w:color w:val="000000" w:themeColor="text1"/>
        </w:rPr>
      </w:pPr>
    </w:p>
    <w:p w14:paraId="6CB846C6" w14:textId="5C361525" w:rsidR="00C6714D" w:rsidRPr="0097281E" w:rsidRDefault="00180D75" w:rsidP="0097281E">
      <w:pPr>
        <w:jc w:val="both"/>
        <w:rPr>
          <w:color w:val="000000" w:themeColor="text1"/>
        </w:rPr>
      </w:pPr>
      <w:r w:rsidRPr="0097281E">
        <w:rPr>
          <w:noProof/>
          <w:color w:val="000000" w:themeColor="text1"/>
        </w:rPr>
        <w:lastRenderedPageBreak/>
        <w:drawing>
          <wp:anchor distT="0" distB="0" distL="114300" distR="114300" simplePos="0" relativeHeight="251667456" behindDoc="0" locked="0" layoutInCell="1" allowOverlap="1" wp14:anchorId="68109E1A" wp14:editId="389FB858">
            <wp:simplePos x="0" y="0"/>
            <wp:positionH relativeFrom="margin">
              <wp:align>center</wp:align>
            </wp:positionH>
            <wp:positionV relativeFrom="paragraph">
              <wp:posOffset>3802136</wp:posOffset>
            </wp:positionV>
            <wp:extent cx="5029200" cy="3513455"/>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screen">
                      <a:extLst>
                        <a:ext uri="{28A0092B-C50C-407E-A947-70E740481C1C}">
                          <a14:useLocalDpi xmlns:a14="http://schemas.microsoft.com/office/drawing/2010/main"/>
                        </a:ext>
                      </a:extLst>
                    </a:blip>
                    <a:stretch>
                      <a:fillRect/>
                    </a:stretch>
                  </pic:blipFill>
                  <pic:spPr>
                    <a:xfrm>
                      <a:off x="0" y="0"/>
                      <a:ext cx="5029200" cy="3513455"/>
                    </a:xfrm>
                    <a:prstGeom prst="rect">
                      <a:avLst/>
                    </a:prstGeom>
                  </pic:spPr>
                </pic:pic>
              </a:graphicData>
            </a:graphic>
            <wp14:sizeRelH relativeFrom="page">
              <wp14:pctWidth>0</wp14:pctWidth>
            </wp14:sizeRelH>
            <wp14:sizeRelV relativeFrom="page">
              <wp14:pctHeight>0</wp14:pctHeight>
            </wp14:sizeRelV>
          </wp:anchor>
        </w:drawing>
      </w:r>
      <w:r w:rsidR="00C6714D" w:rsidRPr="0097281E">
        <w:rPr>
          <w:noProof/>
          <w:color w:val="000000" w:themeColor="text1"/>
        </w:rPr>
        <w:drawing>
          <wp:anchor distT="0" distB="0" distL="114300" distR="114300" simplePos="0" relativeHeight="251666432" behindDoc="0" locked="0" layoutInCell="1" allowOverlap="1" wp14:anchorId="4A9D77A5" wp14:editId="626FDB96">
            <wp:simplePos x="0" y="0"/>
            <wp:positionH relativeFrom="margin">
              <wp:align>center</wp:align>
            </wp:positionH>
            <wp:positionV relativeFrom="paragraph">
              <wp:posOffset>532</wp:posOffset>
            </wp:positionV>
            <wp:extent cx="5029200" cy="3513992"/>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screen">
                      <a:extLst>
                        <a:ext uri="{28A0092B-C50C-407E-A947-70E740481C1C}">
                          <a14:useLocalDpi xmlns:a14="http://schemas.microsoft.com/office/drawing/2010/main"/>
                        </a:ext>
                      </a:extLst>
                    </a:blip>
                    <a:stretch>
                      <a:fillRect/>
                    </a:stretch>
                  </pic:blipFill>
                  <pic:spPr>
                    <a:xfrm>
                      <a:off x="0" y="0"/>
                      <a:ext cx="5029200" cy="3513992"/>
                    </a:xfrm>
                    <a:prstGeom prst="rect">
                      <a:avLst/>
                    </a:prstGeom>
                  </pic:spPr>
                </pic:pic>
              </a:graphicData>
            </a:graphic>
            <wp14:sizeRelH relativeFrom="page">
              <wp14:pctWidth>0</wp14:pctWidth>
            </wp14:sizeRelH>
            <wp14:sizeRelV relativeFrom="page">
              <wp14:pctHeight>0</wp14:pctHeight>
            </wp14:sizeRelV>
          </wp:anchor>
        </w:drawing>
      </w:r>
      <w:r w:rsidR="00C6714D" w:rsidRPr="0097281E">
        <w:rPr>
          <w:b/>
          <w:color w:val="000000" w:themeColor="text1"/>
        </w:rPr>
        <w:t>Figure</w:t>
      </w:r>
      <w:r w:rsidR="00492535" w:rsidRPr="0097281E">
        <w:rPr>
          <w:b/>
          <w:color w:val="000000" w:themeColor="text1"/>
        </w:rPr>
        <w:t xml:space="preserve"> S</w:t>
      </w:r>
      <w:r w:rsidR="008312ED">
        <w:rPr>
          <w:b/>
          <w:color w:val="000000" w:themeColor="text1"/>
        </w:rPr>
        <w:t>1</w:t>
      </w:r>
      <w:r w:rsidR="00C6714D" w:rsidRPr="0097281E">
        <w:rPr>
          <w:b/>
          <w:color w:val="000000" w:themeColor="text1"/>
        </w:rPr>
        <w:t xml:space="preserve">: </w:t>
      </w:r>
      <w:r w:rsidR="00C6714D" w:rsidRPr="0097281E">
        <w:rPr>
          <w:color w:val="000000" w:themeColor="text1"/>
          <w:vertAlign w:val="superscript"/>
        </w:rPr>
        <w:t>1</w:t>
      </w:r>
      <w:r w:rsidR="00C6714D" w:rsidRPr="0097281E">
        <w:rPr>
          <w:color w:val="000000" w:themeColor="text1"/>
        </w:rPr>
        <w:t xml:space="preserve">H NMR </w:t>
      </w:r>
      <w:r w:rsidR="00432110">
        <w:rPr>
          <w:color w:val="000000" w:themeColor="text1"/>
        </w:rPr>
        <w:t xml:space="preserve">spectrum </w:t>
      </w:r>
      <w:r w:rsidR="00C6714D" w:rsidRPr="0097281E">
        <w:rPr>
          <w:color w:val="000000" w:themeColor="text1"/>
        </w:rPr>
        <w:t>of PFPMA monomer.</w:t>
      </w:r>
    </w:p>
    <w:p w14:paraId="74800E97" w14:textId="2C0B25AB" w:rsidR="00C6714D" w:rsidRPr="0097281E" w:rsidRDefault="00C6714D" w:rsidP="0097281E">
      <w:pPr>
        <w:jc w:val="both"/>
        <w:rPr>
          <w:color w:val="000000" w:themeColor="text1"/>
        </w:rPr>
      </w:pPr>
      <w:r w:rsidRPr="0097281E">
        <w:rPr>
          <w:b/>
          <w:color w:val="000000" w:themeColor="text1"/>
        </w:rPr>
        <w:t>Figure</w:t>
      </w:r>
      <w:r w:rsidR="00492535" w:rsidRPr="0097281E">
        <w:rPr>
          <w:b/>
          <w:color w:val="000000" w:themeColor="text1"/>
        </w:rPr>
        <w:t xml:space="preserve"> S</w:t>
      </w:r>
      <w:r w:rsidR="008312ED">
        <w:rPr>
          <w:b/>
          <w:color w:val="000000" w:themeColor="text1"/>
        </w:rPr>
        <w:t>2</w:t>
      </w:r>
      <w:r w:rsidRPr="0097281E">
        <w:rPr>
          <w:b/>
          <w:color w:val="000000" w:themeColor="text1"/>
        </w:rPr>
        <w:t xml:space="preserve">: </w:t>
      </w:r>
      <w:r w:rsidRPr="0097281E">
        <w:rPr>
          <w:color w:val="000000" w:themeColor="text1"/>
          <w:vertAlign w:val="superscript"/>
        </w:rPr>
        <w:t>19</w:t>
      </w:r>
      <w:r w:rsidRPr="0097281E">
        <w:rPr>
          <w:color w:val="000000" w:themeColor="text1"/>
        </w:rPr>
        <w:t xml:space="preserve">F NMR </w:t>
      </w:r>
      <w:r w:rsidR="00432110">
        <w:rPr>
          <w:color w:val="000000" w:themeColor="text1"/>
        </w:rPr>
        <w:t>spectrum</w:t>
      </w:r>
      <w:r w:rsidR="00432110" w:rsidRPr="0097281E">
        <w:rPr>
          <w:color w:val="000000" w:themeColor="text1"/>
        </w:rPr>
        <w:t xml:space="preserve"> </w:t>
      </w:r>
      <w:r w:rsidRPr="0097281E">
        <w:rPr>
          <w:color w:val="000000" w:themeColor="text1"/>
        </w:rPr>
        <w:t>of PFPMA monomer.</w:t>
      </w:r>
    </w:p>
    <w:p w14:paraId="6FBCB003" w14:textId="46633370" w:rsidR="00C6714D" w:rsidRPr="0097281E" w:rsidRDefault="00C6714D" w:rsidP="0097281E">
      <w:pPr>
        <w:jc w:val="both"/>
        <w:rPr>
          <w:i/>
          <w:color w:val="000000" w:themeColor="text1"/>
        </w:rPr>
      </w:pPr>
    </w:p>
    <w:p w14:paraId="66B92E65" w14:textId="00B13117" w:rsidR="00180D75" w:rsidRPr="0097281E" w:rsidRDefault="00180D75" w:rsidP="0097281E">
      <w:pPr>
        <w:jc w:val="both"/>
        <w:rPr>
          <w:i/>
          <w:color w:val="000000" w:themeColor="text1"/>
        </w:rPr>
      </w:pPr>
    </w:p>
    <w:p w14:paraId="28B4F575" w14:textId="77777777" w:rsidR="00F950B6" w:rsidRPr="0097281E" w:rsidRDefault="00F950B6" w:rsidP="0097281E">
      <w:pPr>
        <w:jc w:val="both"/>
        <w:rPr>
          <w:i/>
          <w:color w:val="000000" w:themeColor="text1"/>
        </w:rPr>
      </w:pPr>
    </w:p>
    <w:p w14:paraId="4F78B5C3" w14:textId="77777777" w:rsidR="00180D75" w:rsidRPr="0097281E" w:rsidRDefault="00180D75" w:rsidP="0097281E">
      <w:pPr>
        <w:jc w:val="both"/>
        <w:rPr>
          <w:i/>
          <w:color w:val="000000" w:themeColor="text1"/>
        </w:rPr>
      </w:pPr>
    </w:p>
    <w:p w14:paraId="34B9585B" w14:textId="6B0A6346" w:rsidR="00C6714D" w:rsidRPr="0097281E" w:rsidRDefault="0011190E" w:rsidP="0097281E">
      <w:pPr>
        <w:pStyle w:val="Heading2"/>
        <w:rPr>
          <w:rFonts w:ascii="Times New Roman" w:hAnsi="Times New Roman" w:cs="Times New Roman"/>
          <w:b/>
          <w:color w:val="000000" w:themeColor="text1"/>
          <w:sz w:val="24"/>
          <w:szCs w:val="24"/>
        </w:rPr>
      </w:pPr>
      <w:bookmarkStart w:id="8" w:name="_Toc105366248"/>
      <w:r w:rsidRPr="0097281E">
        <w:rPr>
          <w:rFonts w:ascii="Times New Roman" w:hAnsi="Times New Roman" w:cs="Times New Roman"/>
          <w:b/>
          <w:color w:val="000000" w:themeColor="text1"/>
          <w:sz w:val="24"/>
          <w:szCs w:val="24"/>
        </w:rPr>
        <w:lastRenderedPageBreak/>
        <w:t>Benzimidazole ethanethiol (BET) synthesis</w:t>
      </w:r>
      <w:bookmarkEnd w:id="8"/>
    </w:p>
    <w:p w14:paraId="31AD9C45" w14:textId="5F55D509" w:rsidR="00FB125F" w:rsidRPr="0097281E" w:rsidRDefault="00F950B6" w:rsidP="0097281E">
      <w:pPr>
        <w:jc w:val="both"/>
        <w:rPr>
          <w:color w:val="000000" w:themeColor="text1"/>
        </w:rPr>
      </w:pPr>
      <w:r w:rsidRPr="0097281E">
        <w:rPr>
          <w:i/>
          <w:noProof/>
          <w:color w:val="000000" w:themeColor="text1"/>
        </w:rPr>
        <w:drawing>
          <wp:anchor distT="0" distB="0" distL="114300" distR="114300" simplePos="0" relativeHeight="251669504" behindDoc="0" locked="0" layoutInCell="1" allowOverlap="1" wp14:anchorId="4209C0A9" wp14:editId="3959546E">
            <wp:simplePos x="0" y="0"/>
            <wp:positionH relativeFrom="margin">
              <wp:posOffset>844550</wp:posOffset>
            </wp:positionH>
            <wp:positionV relativeFrom="paragraph">
              <wp:posOffset>383359</wp:posOffset>
            </wp:positionV>
            <wp:extent cx="4254500" cy="558800"/>
            <wp:effectExtent l="0" t="0" r="0" b="0"/>
            <wp:wrapTopAndBottom/>
            <wp:docPr id="3" name="Picture 2">
              <a:extLst xmlns:a="http://schemas.openxmlformats.org/drawingml/2006/main">
                <a:ext uri="{FF2B5EF4-FFF2-40B4-BE49-F238E27FC236}">
                  <a16:creationId xmlns:a16="http://schemas.microsoft.com/office/drawing/2014/main" id="{3E5A51A5-A282-D345-94A5-3782910CDA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5A51A5-A282-D345-94A5-3782910CDA03}"/>
                        </a:ext>
                      </a:extLst>
                    </pic:cNvPr>
                    <pic:cNvPicPr>
                      <a:picLocks noChangeAspect="1"/>
                    </pic:cNvPicPr>
                  </pic:nvPicPr>
                  <pic:blipFill>
                    <a:blip r:embed="rId10">
                      <a:extLst>
                        <a:ext uri="{28A0092B-C50C-407E-A947-70E740481C1C}">
                          <a14:useLocalDpi xmlns:a14="http://schemas.microsoft.com/office/drawing/2010/main"/>
                        </a:ext>
                      </a:extLst>
                    </a:blip>
                    <a:stretch>
                      <a:fillRect/>
                    </a:stretch>
                  </pic:blipFill>
                  <pic:spPr>
                    <a:xfrm>
                      <a:off x="0" y="0"/>
                      <a:ext cx="4254500" cy="558800"/>
                    </a:xfrm>
                    <a:prstGeom prst="rect">
                      <a:avLst/>
                    </a:prstGeom>
                  </pic:spPr>
                </pic:pic>
              </a:graphicData>
            </a:graphic>
            <wp14:sizeRelH relativeFrom="page">
              <wp14:pctWidth>0</wp14:pctWidth>
            </wp14:sizeRelH>
            <wp14:sizeRelV relativeFrom="page">
              <wp14:pctHeight>0</wp14:pctHeight>
            </wp14:sizeRelV>
          </wp:anchor>
        </w:drawing>
      </w:r>
      <w:r w:rsidR="00FB125F" w:rsidRPr="0097281E">
        <w:rPr>
          <w:b/>
          <w:color w:val="000000" w:themeColor="text1"/>
        </w:rPr>
        <w:t>Scheme S</w:t>
      </w:r>
      <w:r w:rsidR="008312ED">
        <w:rPr>
          <w:b/>
          <w:color w:val="000000" w:themeColor="text1"/>
        </w:rPr>
        <w:t>2</w:t>
      </w:r>
      <w:r w:rsidR="00FB125F" w:rsidRPr="0097281E">
        <w:rPr>
          <w:b/>
          <w:color w:val="000000" w:themeColor="text1"/>
        </w:rPr>
        <w:t>.</w:t>
      </w:r>
      <w:r w:rsidR="00FB125F" w:rsidRPr="0097281E">
        <w:rPr>
          <w:color w:val="000000" w:themeColor="text1"/>
        </w:rPr>
        <w:t xml:space="preserve"> Double condensation reaction of </w:t>
      </w:r>
      <w:r w:rsidR="00FB125F" w:rsidRPr="0097281E">
        <w:rPr>
          <w:i/>
          <w:color w:val="000000" w:themeColor="text1"/>
        </w:rPr>
        <w:t>o</w:t>
      </w:r>
      <w:r w:rsidR="00FB125F" w:rsidRPr="0097281E">
        <w:rPr>
          <w:color w:val="000000" w:themeColor="text1"/>
        </w:rPr>
        <w:t>-phenylenediamine with 3-mercaptopropionic acid to result in benzimidazole ethanethiol (BET).</w:t>
      </w:r>
    </w:p>
    <w:p w14:paraId="15DE0810" w14:textId="77777777" w:rsidR="001558EE" w:rsidRPr="0097281E" w:rsidRDefault="001558EE" w:rsidP="0097281E">
      <w:pPr>
        <w:jc w:val="both"/>
        <w:rPr>
          <w:color w:val="000000" w:themeColor="text1"/>
        </w:rPr>
      </w:pPr>
    </w:p>
    <w:p w14:paraId="5F1EBED5" w14:textId="739CAE18" w:rsidR="0011190E" w:rsidRPr="0097281E" w:rsidRDefault="0011190E" w:rsidP="0097281E">
      <w:pPr>
        <w:jc w:val="both"/>
        <w:rPr>
          <w:i/>
          <w:color w:val="000000" w:themeColor="text1"/>
        </w:rPr>
      </w:pPr>
      <w:r w:rsidRPr="0097281E">
        <w:rPr>
          <w:color w:val="000000" w:themeColor="text1"/>
        </w:rPr>
        <w:t xml:space="preserve">3-mercaptopropionic acid (3.214 mL, 36.9 mmol) was added to </w:t>
      </w:r>
      <w:r w:rsidRPr="0097281E">
        <w:rPr>
          <w:i/>
          <w:color w:val="000000" w:themeColor="text1"/>
        </w:rPr>
        <w:t>o</w:t>
      </w:r>
      <w:r w:rsidRPr="0097281E">
        <w:rPr>
          <w:color w:val="000000" w:themeColor="text1"/>
        </w:rPr>
        <w:t>-phenylenediamine (3.285g, 30.4 mmol) and refluxed in HCl (4 M, 15 mL) for 72 h. The mixture started out a deep orange/brown color and transitioned to a dark green. The solubility of the mixture also increased as the reaction continued. The crude reaction was removed from the heat source and diluted in a beaker with 200 mL nanopore H</w:t>
      </w:r>
      <w:r w:rsidRPr="0097281E">
        <w:rPr>
          <w:color w:val="000000" w:themeColor="text1"/>
          <w:vertAlign w:val="subscript"/>
        </w:rPr>
        <w:t>2</w:t>
      </w:r>
      <w:r w:rsidRPr="0097281E">
        <w:rPr>
          <w:color w:val="000000" w:themeColor="text1"/>
        </w:rPr>
        <w:t xml:space="preserve">O. A 50/50 </w:t>
      </w:r>
      <w:proofErr w:type="spellStart"/>
      <w:r w:rsidRPr="0097281E">
        <w:rPr>
          <w:color w:val="000000" w:themeColor="text1"/>
        </w:rPr>
        <w:t>wt</w:t>
      </w:r>
      <w:proofErr w:type="spellEnd"/>
      <w:r w:rsidRPr="0097281E">
        <w:rPr>
          <w:color w:val="000000" w:themeColor="text1"/>
        </w:rPr>
        <w:t xml:space="preserve">% NaOH solution was added dropwise to the beaker and white precipitates formed. Precipitates were filtered and freeze dried. The result was an off-white crystalline solid of benzimidazole ethanethiol (BET) (2.3 g, 42%). </w:t>
      </w:r>
      <w:r w:rsidRPr="0097281E">
        <w:rPr>
          <w:color w:val="000000" w:themeColor="text1"/>
          <w:vertAlign w:val="superscript"/>
        </w:rPr>
        <w:t>1</w:t>
      </w:r>
      <w:r w:rsidRPr="0097281E">
        <w:rPr>
          <w:color w:val="000000" w:themeColor="text1"/>
        </w:rPr>
        <w:t xml:space="preserve">H NMR (400 MHz, </w:t>
      </w:r>
      <w:proofErr w:type="spellStart"/>
      <w:r w:rsidRPr="0097281E">
        <w:rPr>
          <w:color w:val="000000" w:themeColor="text1"/>
        </w:rPr>
        <w:t>MeOD</w:t>
      </w:r>
      <w:proofErr w:type="spellEnd"/>
      <w:r w:rsidRPr="0097281E">
        <w:rPr>
          <w:color w:val="000000" w:themeColor="text1"/>
        </w:rPr>
        <w:t xml:space="preserve">) </w:t>
      </w:r>
      <w:r w:rsidRPr="0097281E">
        <w:rPr>
          <w:color w:val="000000" w:themeColor="text1"/>
          <w:lang w:val="el-GR"/>
        </w:rPr>
        <w:t>δ</w:t>
      </w:r>
      <w:r w:rsidRPr="0097281E">
        <w:rPr>
          <w:color w:val="000000" w:themeColor="text1"/>
        </w:rPr>
        <w:t xml:space="preserve"> 7.48 (</w:t>
      </w:r>
      <w:proofErr w:type="spellStart"/>
      <w:r w:rsidRPr="0097281E">
        <w:rPr>
          <w:color w:val="000000" w:themeColor="text1"/>
        </w:rPr>
        <w:t>nfom</w:t>
      </w:r>
      <w:proofErr w:type="spellEnd"/>
      <w:r w:rsidRPr="0097281E">
        <w:rPr>
          <w:color w:val="000000" w:themeColor="text1"/>
        </w:rPr>
        <w:t xml:space="preserve">, 2 H), </w:t>
      </w:r>
      <w:r w:rsidRPr="0097281E">
        <w:rPr>
          <w:color w:val="000000" w:themeColor="text1"/>
          <w:lang w:val="el-GR"/>
        </w:rPr>
        <w:t>δ</w:t>
      </w:r>
      <w:r w:rsidRPr="0097281E">
        <w:rPr>
          <w:color w:val="000000" w:themeColor="text1"/>
        </w:rPr>
        <w:t xml:space="preserve"> 7.19 (</w:t>
      </w:r>
      <w:proofErr w:type="spellStart"/>
      <w:r w:rsidRPr="0097281E">
        <w:rPr>
          <w:color w:val="000000" w:themeColor="text1"/>
        </w:rPr>
        <w:t>nfom</w:t>
      </w:r>
      <w:proofErr w:type="spellEnd"/>
      <w:r w:rsidRPr="0097281E">
        <w:rPr>
          <w:color w:val="000000" w:themeColor="text1"/>
        </w:rPr>
        <w:t xml:space="preserve">, 2H), </w:t>
      </w:r>
      <w:r w:rsidRPr="0097281E">
        <w:rPr>
          <w:color w:val="000000" w:themeColor="text1"/>
          <w:lang w:val="el-GR"/>
        </w:rPr>
        <w:t>δ</w:t>
      </w:r>
      <w:r w:rsidRPr="0097281E">
        <w:rPr>
          <w:color w:val="000000" w:themeColor="text1"/>
        </w:rPr>
        <w:t xml:space="preserve"> 3.16 (t, 2 H), </w:t>
      </w:r>
      <w:r w:rsidRPr="0097281E">
        <w:rPr>
          <w:color w:val="000000" w:themeColor="text1"/>
          <w:lang w:val="el-GR"/>
        </w:rPr>
        <w:t>δ</w:t>
      </w:r>
      <w:r w:rsidRPr="0097281E">
        <w:rPr>
          <w:color w:val="000000" w:themeColor="text1"/>
        </w:rPr>
        <w:t xml:space="preserve"> 2.94 (t, 2 H). Followed literature precedence.</w:t>
      </w:r>
      <w:r w:rsidR="00C527C4" w:rsidRPr="0097281E">
        <w:rPr>
          <w:color w:val="000000" w:themeColor="text1"/>
        </w:rPr>
        <w:fldChar w:fldCharType="begin" w:fldLock="1"/>
      </w:r>
      <w:r w:rsidR="00C527C4" w:rsidRPr="0097281E">
        <w:rPr>
          <w:color w:val="000000" w:themeColor="text1"/>
        </w:rPr>
        <w:instrText>ADDIN CSL_CITATION {"citationItems":[{"id":"ITEM-1","itemData":{"DOI":"10.1002/ange.201611973","ISSN":"00448249","abstract":"Novel supramolecular vesicles based on host–guest systems were coassembled from carboxylate</w:instrText>
      </w:r>
      <w:r w:rsidR="00C527C4" w:rsidRPr="0097281E">
        <w:rPr>
          <w:rFonts w:ascii="Cambria Math" w:hAnsi="Cambria Math" w:cs="Cambria Math"/>
          <w:color w:val="000000" w:themeColor="text1"/>
        </w:rPr>
        <w:instrText>‐</w:instrText>
      </w:r>
      <w:r w:rsidR="00C527C4" w:rsidRPr="0097281E">
        <w:rPr>
          <w:color w:val="000000" w:themeColor="text1"/>
        </w:rPr>
        <w:instrText>substituted pillar[6]arene (CPA[6]) and disulfide</w:instrText>
      </w:r>
      <w:r w:rsidR="00C527C4" w:rsidRPr="0097281E">
        <w:rPr>
          <w:rFonts w:ascii="Cambria Math" w:hAnsi="Cambria Math" w:cs="Cambria Math"/>
          <w:color w:val="000000" w:themeColor="text1"/>
        </w:rPr>
        <w:instrText>‐</w:instrText>
      </w:r>
      <w:r w:rsidR="00C527C4" w:rsidRPr="0097281E">
        <w:rPr>
          <w:color w:val="000000" w:themeColor="text1"/>
        </w:rPr>
        <w:instrText>linked benzimidazolium amphiphiles, and the microstructures of the CPA</w:instrText>
      </w:r>
      <w:r w:rsidR="00C527C4" w:rsidRPr="0097281E">
        <w:rPr>
          <w:rFonts w:ascii="Cambria Math" w:hAnsi="Cambria Math" w:cs="Cambria Math"/>
          <w:color w:val="000000" w:themeColor="text1"/>
        </w:rPr>
        <w:instrText>‐</w:instrText>
      </w:r>
      <w:r w:rsidR="00C527C4" w:rsidRPr="0097281E">
        <w:rPr>
          <w:color w:val="000000" w:themeColor="text1"/>
        </w:rPr>
        <w:instrText>based supramolecular vesicles were clearly elaborated. The supramolecular vesicles showed controlled drug release in response to five stimuli, with glutathione, pH, CO2, Zn2+ ions, and hexanediamine, leading to cleavage of the disulfide bonds, protonation of the carboxylate groups, metal chelation, and competitive binding. This is the first case of a smart pillararene</w:instrText>
      </w:r>
      <w:r w:rsidR="00C527C4" w:rsidRPr="0097281E">
        <w:rPr>
          <w:rFonts w:ascii="Cambria Math" w:hAnsi="Cambria Math" w:cs="Cambria Math"/>
          <w:color w:val="000000" w:themeColor="text1"/>
        </w:rPr>
        <w:instrText>‐</w:instrText>
      </w:r>
      <w:r w:rsidR="00C527C4" w:rsidRPr="0097281E">
        <w:rPr>
          <w:color w:val="000000" w:themeColor="text1"/>
        </w:rPr>
        <w:instrText>based supramolecular vesicle being integrated with five stimuli</w:instrText>
      </w:r>
      <w:r w:rsidR="00C527C4" w:rsidRPr="0097281E">
        <w:rPr>
          <w:rFonts w:ascii="Cambria Math" w:hAnsi="Cambria Math" w:cs="Cambria Math"/>
          <w:color w:val="000000" w:themeColor="text1"/>
        </w:rPr>
        <w:instrText>‐</w:instrText>
      </w:r>
      <w:r w:rsidR="00C527C4" w:rsidRPr="0097281E">
        <w:rPr>
          <w:color w:val="000000" w:themeColor="text1"/>
        </w:rPr>
        <w:instrText>responsive functions to meet the diverse requirements of controlled drug release. Importantly, each of the five stimuli is closely related to microenvironments of tumors and diseases of the human body. The smart stimuli</w:instrText>
      </w:r>
      <w:r w:rsidR="00C527C4" w:rsidRPr="0097281E">
        <w:rPr>
          <w:rFonts w:ascii="Cambria Math" w:hAnsi="Cambria Math" w:cs="Cambria Math"/>
          <w:color w:val="000000" w:themeColor="text1"/>
        </w:rPr>
        <w:instrText>‐</w:instrText>
      </w:r>
      <w:r w:rsidR="00C527C4" w:rsidRPr="0097281E">
        <w:rPr>
          <w:color w:val="000000" w:themeColor="text1"/>
        </w:rPr>
        <w:instrText>responsive supramolecular vesicles have promising applications in drug therapy of tumors and relevant diseases. Viele Wege zum Ziel: Carboxylat</w:instrText>
      </w:r>
      <w:r w:rsidR="00C527C4" w:rsidRPr="0097281E">
        <w:rPr>
          <w:rFonts w:ascii="Cambria Math" w:hAnsi="Cambria Math" w:cs="Cambria Math"/>
          <w:color w:val="000000" w:themeColor="text1"/>
        </w:rPr>
        <w:instrText>‐</w:instrText>
      </w:r>
      <w:r w:rsidR="00C527C4" w:rsidRPr="0097281E">
        <w:rPr>
          <w:color w:val="000000" w:themeColor="text1"/>
        </w:rPr>
        <w:instrText>substituierte Pillar[6]arene und Disulfid</w:instrText>
      </w:r>
      <w:r w:rsidR="00C527C4" w:rsidRPr="0097281E">
        <w:rPr>
          <w:rFonts w:ascii="Cambria Math" w:hAnsi="Cambria Math" w:cs="Cambria Math"/>
          <w:color w:val="000000" w:themeColor="text1"/>
        </w:rPr>
        <w:instrText>‐</w:instrText>
      </w:r>
      <w:r w:rsidR="00C527C4" w:rsidRPr="0097281E">
        <w:rPr>
          <w:color w:val="000000" w:themeColor="text1"/>
        </w:rPr>
        <w:instrText>verknüpfte Benzimidazolium</w:instrText>
      </w:r>
      <w:r w:rsidR="00C527C4" w:rsidRPr="0097281E">
        <w:rPr>
          <w:rFonts w:ascii="Cambria Math" w:hAnsi="Cambria Math" w:cs="Cambria Math"/>
          <w:color w:val="000000" w:themeColor="text1"/>
        </w:rPr>
        <w:instrText>‐</w:instrText>
      </w:r>
      <w:r w:rsidR="00C527C4" w:rsidRPr="0097281E">
        <w:rPr>
          <w:color w:val="000000" w:themeColor="text1"/>
        </w:rPr>
        <w:instrText>Amphiphile bilden gemeinsam supramolekulare Vesikel, die unter Einwirkung von Glutathion, CO2, Zn2+ und Hexandiamin sowie ausgelöst durch pH</w:instrText>
      </w:r>
      <w:r w:rsidR="00C527C4" w:rsidRPr="0097281E">
        <w:rPr>
          <w:rFonts w:ascii="Cambria Math" w:hAnsi="Cambria Math" w:cs="Cambria Math"/>
          <w:color w:val="000000" w:themeColor="text1"/>
        </w:rPr>
        <w:instrText>‐</w:instrText>
      </w:r>
      <w:r w:rsidR="00C527C4" w:rsidRPr="0097281E">
        <w:rPr>
          <w:color w:val="000000" w:themeColor="text1"/>
        </w:rPr>
        <w:instrText>Änderungen einen verkapselten Wirkstoff freisetzen können. Diese fünf Stimuli stehen in engem Zusammenhang mit der Mikroumgebung von Tumoren und Krankheitszuständen.","author":[{"dropping-particle":"","family":"Jiang","given":"Long","non-dropping-particle":"","parse-names":false,"suffix":""},{"dropping-particle":"","family":"Huang","given":"Xuan","non-dropping-particle":"","parse-names":false,"suffix":""},{"dropping-particle":"","family":"Chen","given":"Dong","non-dropping-particle":"","parse-names":false,"suffix":""},{"dropping-particle":"","family":"Yan","given":"Hua","non-dropping-particle":"","parse-names":false,"suffix":""},{"dropping-particle":"","family":"Li","given":"Xueyuan","non-dropping-particle":"","parse-names":false,"suffix":""},{"dropping-particle":"","family":"Du","given":"Xuezhong","non-dropping-particle":"","parse-names":false,"suffix":""}],"container-title":"Angewandte Chemie","id":"ITEM-1","issue":"10","issued":{"date-parts":[["2017","3","1"]]},"page":"2699-2703","title":"Supramolecular Vesicles Coassembled from Disulfide-Linked Benzimidazolium Amphiphiles and Carboxylate-Substituted Pillar[6]arenes that Are Responsive to Five Stimuli","type":"article-journal","volume":"129"},"uris":["http://www.mendeley.com/documents/?uuid=0ceb9c18-1459-41a4-ac8c-29a4a81b33f1"]}],"mendeley":{"formattedCitation":"&lt;sup&gt;1&lt;/sup&gt;","plainTextFormattedCitation":"1","previouslyFormattedCitation":"&lt;sup&gt;1&lt;/sup&gt;"},"properties":{"noteIndex":0},"schema":"https://github.com/citation-style-language/schema/raw/master/csl-citation.json"}</w:instrText>
      </w:r>
      <w:r w:rsidR="00C527C4" w:rsidRPr="0097281E">
        <w:rPr>
          <w:color w:val="000000" w:themeColor="text1"/>
        </w:rPr>
        <w:fldChar w:fldCharType="separate"/>
      </w:r>
      <w:r w:rsidR="00C527C4" w:rsidRPr="0097281E">
        <w:rPr>
          <w:noProof/>
          <w:color w:val="000000" w:themeColor="text1"/>
          <w:vertAlign w:val="superscript"/>
        </w:rPr>
        <w:t>1</w:t>
      </w:r>
      <w:r w:rsidR="00C527C4" w:rsidRPr="0097281E">
        <w:rPr>
          <w:color w:val="000000" w:themeColor="text1"/>
        </w:rPr>
        <w:fldChar w:fldCharType="end"/>
      </w:r>
      <w:r w:rsidRPr="0097281E">
        <w:rPr>
          <w:color w:val="000000" w:themeColor="text1"/>
        </w:rPr>
        <w:t xml:space="preserve">  </w:t>
      </w:r>
    </w:p>
    <w:p w14:paraId="457F58E0" w14:textId="26CD9457" w:rsidR="00F879B7" w:rsidRPr="0097281E" w:rsidRDefault="000E4E34" w:rsidP="0097281E">
      <w:pPr>
        <w:jc w:val="both"/>
        <w:rPr>
          <w:b/>
          <w:color w:val="000000" w:themeColor="text1"/>
          <w:vertAlign w:val="superscript"/>
        </w:rPr>
      </w:pPr>
      <w:r w:rsidRPr="0097281E">
        <w:rPr>
          <w:b/>
          <w:noProof/>
          <w:color w:val="000000" w:themeColor="text1"/>
          <w:vertAlign w:val="superscript"/>
        </w:rPr>
        <w:drawing>
          <wp:anchor distT="0" distB="0" distL="114300" distR="114300" simplePos="0" relativeHeight="251663360" behindDoc="0" locked="0" layoutInCell="1" allowOverlap="1" wp14:anchorId="2BBEB937" wp14:editId="7A6BBE7E">
            <wp:simplePos x="0" y="0"/>
            <wp:positionH relativeFrom="margin">
              <wp:align>center</wp:align>
            </wp:positionH>
            <wp:positionV relativeFrom="paragraph">
              <wp:posOffset>223911</wp:posOffset>
            </wp:positionV>
            <wp:extent cx="5029200" cy="351345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5029200" cy="3513455"/>
                    </a:xfrm>
                    <a:prstGeom prst="rect">
                      <a:avLst/>
                    </a:prstGeom>
                  </pic:spPr>
                </pic:pic>
              </a:graphicData>
            </a:graphic>
            <wp14:sizeRelH relativeFrom="page">
              <wp14:pctWidth>0</wp14:pctWidth>
            </wp14:sizeRelH>
            <wp14:sizeRelV relativeFrom="page">
              <wp14:pctHeight>0</wp14:pctHeight>
            </wp14:sizeRelV>
          </wp:anchor>
        </w:drawing>
      </w:r>
    </w:p>
    <w:p w14:paraId="41815D98" w14:textId="147B3BD9" w:rsidR="00AC4152" w:rsidRPr="0097281E" w:rsidRDefault="00AC4152" w:rsidP="0097281E">
      <w:pPr>
        <w:jc w:val="both"/>
        <w:rPr>
          <w:color w:val="000000" w:themeColor="text1"/>
        </w:rPr>
      </w:pPr>
      <w:r w:rsidRPr="0097281E">
        <w:rPr>
          <w:b/>
          <w:color w:val="000000" w:themeColor="text1"/>
        </w:rPr>
        <w:t>Figure</w:t>
      </w:r>
      <w:r w:rsidR="00C12297" w:rsidRPr="0097281E">
        <w:rPr>
          <w:b/>
          <w:color w:val="000000" w:themeColor="text1"/>
        </w:rPr>
        <w:t xml:space="preserve"> S</w:t>
      </w:r>
      <w:r w:rsidR="008312ED">
        <w:rPr>
          <w:b/>
          <w:color w:val="000000" w:themeColor="text1"/>
        </w:rPr>
        <w:t>3</w:t>
      </w:r>
      <w:r w:rsidRPr="0097281E">
        <w:rPr>
          <w:b/>
          <w:color w:val="000000" w:themeColor="text1"/>
        </w:rPr>
        <w:t xml:space="preserve">: </w:t>
      </w:r>
      <w:r w:rsidR="00F879B7" w:rsidRPr="0097281E">
        <w:rPr>
          <w:color w:val="000000" w:themeColor="text1"/>
          <w:vertAlign w:val="superscript"/>
        </w:rPr>
        <w:t>1</w:t>
      </w:r>
      <w:r w:rsidR="00F879B7" w:rsidRPr="0097281E">
        <w:rPr>
          <w:color w:val="000000" w:themeColor="text1"/>
        </w:rPr>
        <w:t xml:space="preserve">H NMR </w:t>
      </w:r>
      <w:r w:rsidR="00432110">
        <w:rPr>
          <w:color w:val="000000" w:themeColor="text1"/>
        </w:rPr>
        <w:t>spectrum</w:t>
      </w:r>
      <w:r w:rsidR="00432110" w:rsidRPr="0097281E">
        <w:rPr>
          <w:color w:val="000000" w:themeColor="text1"/>
        </w:rPr>
        <w:t xml:space="preserve"> </w:t>
      </w:r>
      <w:r w:rsidR="00F879B7" w:rsidRPr="0097281E">
        <w:rPr>
          <w:color w:val="000000" w:themeColor="text1"/>
        </w:rPr>
        <w:t>of BET product.</w:t>
      </w:r>
    </w:p>
    <w:p w14:paraId="632256EC" w14:textId="2937270E" w:rsidR="00D3461E" w:rsidRPr="0097281E" w:rsidRDefault="00D3461E" w:rsidP="0097281E">
      <w:pPr>
        <w:jc w:val="both"/>
        <w:rPr>
          <w:i/>
          <w:color w:val="000000" w:themeColor="text1"/>
        </w:rPr>
      </w:pPr>
    </w:p>
    <w:p w14:paraId="7F606152" w14:textId="15C63974" w:rsidR="00CA5E82" w:rsidRPr="0097281E" w:rsidRDefault="005E589A" w:rsidP="0097281E">
      <w:pPr>
        <w:pStyle w:val="Heading2"/>
        <w:rPr>
          <w:rFonts w:ascii="Times New Roman" w:hAnsi="Times New Roman" w:cs="Times New Roman"/>
          <w:b/>
          <w:color w:val="000000" w:themeColor="text1"/>
          <w:sz w:val="24"/>
          <w:szCs w:val="24"/>
        </w:rPr>
      </w:pPr>
      <w:bookmarkStart w:id="9" w:name="_Toc105366249"/>
      <w:r w:rsidRPr="0097281E">
        <w:rPr>
          <w:rFonts w:ascii="Times New Roman" w:hAnsi="Times New Roman" w:cs="Times New Roman"/>
          <w:b/>
          <w:i/>
          <w:noProof/>
          <w:color w:val="000000" w:themeColor="text1"/>
          <w:sz w:val="24"/>
          <w:szCs w:val="24"/>
        </w:rPr>
        <w:lastRenderedPageBreak/>
        <w:drawing>
          <wp:anchor distT="0" distB="0" distL="114300" distR="114300" simplePos="0" relativeHeight="251664384" behindDoc="0" locked="0" layoutInCell="1" allowOverlap="1" wp14:anchorId="616E0295" wp14:editId="53E8072D">
            <wp:simplePos x="0" y="0"/>
            <wp:positionH relativeFrom="margin">
              <wp:align>center</wp:align>
            </wp:positionH>
            <wp:positionV relativeFrom="paragraph">
              <wp:posOffset>459691</wp:posOffset>
            </wp:positionV>
            <wp:extent cx="5943600" cy="12484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a:ext>
                      </a:extLst>
                    </a:blip>
                    <a:stretch>
                      <a:fillRect/>
                    </a:stretch>
                  </pic:blipFill>
                  <pic:spPr>
                    <a:xfrm>
                      <a:off x="0" y="0"/>
                      <a:ext cx="5943600" cy="1248410"/>
                    </a:xfrm>
                    <a:prstGeom prst="rect">
                      <a:avLst/>
                    </a:prstGeom>
                  </pic:spPr>
                </pic:pic>
              </a:graphicData>
            </a:graphic>
            <wp14:sizeRelH relativeFrom="page">
              <wp14:pctWidth>0</wp14:pctWidth>
            </wp14:sizeRelH>
            <wp14:sizeRelV relativeFrom="page">
              <wp14:pctHeight>0</wp14:pctHeight>
            </wp14:sizeRelV>
          </wp:anchor>
        </w:drawing>
      </w:r>
      <w:r w:rsidR="00CA5E82" w:rsidRPr="0097281E">
        <w:rPr>
          <w:rFonts w:ascii="Times New Roman" w:hAnsi="Times New Roman" w:cs="Times New Roman"/>
          <w:b/>
          <w:noProof/>
          <w:color w:val="000000" w:themeColor="text1"/>
          <w:sz w:val="24"/>
          <w:szCs w:val="24"/>
        </w:rPr>
        <w:t>Synthesis of</w:t>
      </w:r>
      <w:r w:rsidR="00CA5E82" w:rsidRPr="0097281E">
        <w:rPr>
          <w:rFonts w:ascii="Times New Roman" w:hAnsi="Times New Roman" w:cs="Times New Roman"/>
          <w:b/>
          <w:color w:val="000000" w:themeColor="text1"/>
          <w:sz w:val="24"/>
          <w:szCs w:val="24"/>
        </w:rPr>
        <w:t xml:space="preserve"> </w:t>
      </w:r>
      <w:proofErr w:type="spellStart"/>
      <w:r w:rsidR="00CA5E82" w:rsidRPr="0097281E">
        <w:rPr>
          <w:rFonts w:ascii="Times New Roman" w:hAnsi="Times New Roman" w:cs="Times New Roman"/>
          <w:b/>
          <w:color w:val="000000" w:themeColor="text1"/>
          <w:sz w:val="24"/>
          <w:szCs w:val="24"/>
        </w:rPr>
        <w:t>polypentafluorophenyl</w:t>
      </w:r>
      <w:proofErr w:type="spellEnd"/>
      <w:r w:rsidR="00CA5E82" w:rsidRPr="0097281E">
        <w:rPr>
          <w:rFonts w:ascii="Times New Roman" w:hAnsi="Times New Roman" w:cs="Times New Roman"/>
          <w:b/>
          <w:color w:val="000000" w:themeColor="text1"/>
          <w:sz w:val="24"/>
          <w:szCs w:val="24"/>
        </w:rPr>
        <w:t xml:space="preserve"> methacrylate (</w:t>
      </w:r>
      <w:proofErr w:type="spellStart"/>
      <w:r w:rsidR="00CA5E82" w:rsidRPr="0097281E">
        <w:rPr>
          <w:rFonts w:ascii="Times New Roman" w:hAnsi="Times New Roman" w:cs="Times New Roman"/>
          <w:b/>
          <w:color w:val="000000" w:themeColor="text1"/>
          <w:sz w:val="24"/>
          <w:szCs w:val="24"/>
        </w:rPr>
        <w:t>pPFPMA</w:t>
      </w:r>
      <w:proofErr w:type="spellEnd"/>
      <w:r w:rsidR="00CA5E82" w:rsidRPr="0097281E">
        <w:rPr>
          <w:rFonts w:ascii="Times New Roman" w:hAnsi="Times New Roman" w:cs="Times New Roman"/>
          <w:b/>
          <w:color w:val="000000" w:themeColor="text1"/>
          <w:sz w:val="24"/>
          <w:szCs w:val="24"/>
        </w:rPr>
        <w:t>)</w:t>
      </w:r>
      <w:r w:rsidR="00CA5E82" w:rsidRPr="0097281E">
        <w:rPr>
          <w:rFonts w:ascii="Times New Roman" w:hAnsi="Times New Roman" w:cs="Times New Roman"/>
          <w:b/>
          <w:noProof/>
          <w:color w:val="000000" w:themeColor="text1"/>
          <w:sz w:val="24"/>
          <w:szCs w:val="24"/>
        </w:rPr>
        <w:t xml:space="preserve"> and post polymerization modification to polyallyl methacrylamide (pAMAm)</w:t>
      </w:r>
      <w:bookmarkEnd w:id="9"/>
    </w:p>
    <w:p w14:paraId="376D98F1" w14:textId="6F071FEB" w:rsidR="004D631A" w:rsidRPr="0097281E" w:rsidRDefault="004D631A" w:rsidP="0097281E">
      <w:pPr>
        <w:jc w:val="both"/>
        <w:rPr>
          <w:b/>
          <w:i/>
          <w:color w:val="000000" w:themeColor="text1"/>
        </w:rPr>
      </w:pPr>
    </w:p>
    <w:p w14:paraId="61D43D5B" w14:textId="77777777" w:rsidR="004C2E8C" w:rsidRPr="0097281E" w:rsidRDefault="004D631A" w:rsidP="0097281E">
      <w:pPr>
        <w:pStyle w:val="Caption"/>
        <w:rPr>
          <w:rFonts w:ascii="Times New Roman" w:hAnsi="Times New Roman"/>
          <w:szCs w:val="24"/>
        </w:rPr>
      </w:pPr>
      <w:r w:rsidRPr="0097281E">
        <w:rPr>
          <w:rFonts w:ascii="Times New Roman" w:hAnsi="Times New Roman"/>
          <w:szCs w:val="24"/>
        </w:rPr>
        <w:tab/>
      </w:r>
    </w:p>
    <w:p w14:paraId="1280C659" w14:textId="3167A5B4" w:rsidR="005E589A" w:rsidRPr="0097281E" w:rsidRDefault="005E589A" w:rsidP="0097281E">
      <w:pPr>
        <w:pStyle w:val="Caption"/>
        <w:rPr>
          <w:rFonts w:ascii="Times New Roman" w:hAnsi="Times New Roman"/>
          <w:b w:val="0"/>
          <w:szCs w:val="24"/>
        </w:rPr>
      </w:pPr>
      <w:r w:rsidRPr="0097281E">
        <w:rPr>
          <w:rFonts w:ascii="Times New Roman" w:hAnsi="Times New Roman"/>
          <w:szCs w:val="24"/>
        </w:rPr>
        <w:t>Scheme S</w:t>
      </w:r>
      <w:r w:rsidR="008312ED">
        <w:rPr>
          <w:rFonts w:ascii="Times New Roman" w:hAnsi="Times New Roman"/>
          <w:szCs w:val="24"/>
        </w:rPr>
        <w:t>3</w:t>
      </w:r>
      <w:r w:rsidRPr="0097281E">
        <w:rPr>
          <w:rFonts w:ascii="Times New Roman" w:hAnsi="Times New Roman"/>
          <w:szCs w:val="24"/>
        </w:rPr>
        <w:t xml:space="preserve">. </w:t>
      </w:r>
      <w:r w:rsidRPr="0097281E">
        <w:rPr>
          <w:rFonts w:ascii="Times New Roman" w:hAnsi="Times New Roman"/>
          <w:b w:val="0"/>
          <w:szCs w:val="24"/>
        </w:rPr>
        <w:t xml:space="preserve">RAFT polymerization of PFPMA and post polymerization modification to produce </w:t>
      </w:r>
      <w:proofErr w:type="spellStart"/>
      <w:r w:rsidRPr="0097281E">
        <w:rPr>
          <w:rFonts w:ascii="Times New Roman" w:hAnsi="Times New Roman"/>
          <w:b w:val="0"/>
          <w:szCs w:val="24"/>
        </w:rPr>
        <w:t>pAMAm</w:t>
      </w:r>
      <w:proofErr w:type="spellEnd"/>
      <w:r w:rsidRPr="0097281E">
        <w:rPr>
          <w:rFonts w:ascii="Times New Roman" w:hAnsi="Times New Roman"/>
          <w:b w:val="0"/>
          <w:szCs w:val="24"/>
        </w:rPr>
        <w:t>.</w:t>
      </w:r>
    </w:p>
    <w:p w14:paraId="76880CE2" w14:textId="0A26A531" w:rsidR="004C2E8C" w:rsidRPr="0097281E" w:rsidRDefault="00CA5E82" w:rsidP="0097281E">
      <w:pPr>
        <w:pStyle w:val="Caption"/>
        <w:jc w:val="both"/>
        <w:rPr>
          <w:rFonts w:ascii="Times New Roman" w:hAnsi="Times New Roman"/>
          <w:b w:val="0"/>
          <w:szCs w:val="24"/>
        </w:rPr>
      </w:pPr>
      <w:r w:rsidRPr="0097281E">
        <w:rPr>
          <w:rFonts w:ascii="Times New Roman" w:hAnsi="Times New Roman"/>
          <w:b w:val="0"/>
          <w:szCs w:val="24"/>
        </w:rPr>
        <w:t>Three polymerizations were done with varying equivalence on monomer (20, 50, and 100 equiv.) while keeping the CTA: initiator ratios used set (1:0.05) to produce three polymer lengths. The monomer of PFPMA was mixed with 4-cyano-4-[(</w:t>
      </w:r>
      <w:proofErr w:type="spellStart"/>
      <w:r w:rsidRPr="0097281E">
        <w:rPr>
          <w:rFonts w:ascii="Times New Roman" w:hAnsi="Times New Roman"/>
          <w:b w:val="0"/>
          <w:szCs w:val="24"/>
        </w:rPr>
        <w:t>dodecylsulfanylthiocarbonyl</w:t>
      </w:r>
      <w:proofErr w:type="spellEnd"/>
      <w:r w:rsidRPr="0097281E">
        <w:rPr>
          <w:rFonts w:ascii="Times New Roman" w:hAnsi="Times New Roman"/>
          <w:b w:val="0"/>
          <w:szCs w:val="24"/>
        </w:rPr>
        <w:t xml:space="preserve">) </w:t>
      </w:r>
      <w:proofErr w:type="spellStart"/>
      <w:r w:rsidRPr="0097281E">
        <w:rPr>
          <w:rFonts w:ascii="Times New Roman" w:hAnsi="Times New Roman"/>
          <w:b w:val="0"/>
          <w:szCs w:val="24"/>
        </w:rPr>
        <w:t>sulfanyl</w:t>
      </w:r>
      <w:proofErr w:type="spellEnd"/>
      <w:r w:rsidRPr="0097281E">
        <w:rPr>
          <w:rFonts w:ascii="Times New Roman" w:hAnsi="Times New Roman"/>
          <w:b w:val="0"/>
          <w:szCs w:val="24"/>
        </w:rPr>
        <w:t xml:space="preserve">] </w:t>
      </w:r>
      <w:proofErr w:type="spellStart"/>
      <w:r w:rsidRPr="0097281E">
        <w:rPr>
          <w:rFonts w:ascii="Times New Roman" w:hAnsi="Times New Roman"/>
          <w:b w:val="0"/>
          <w:szCs w:val="24"/>
        </w:rPr>
        <w:t>pentanoic</w:t>
      </w:r>
      <w:proofErr w:type="spellEnd"/>
      <w:r w:rsidRPr="0097281E">
        <w:rPr>
          <w:rFonts w:ascii="Times New Roman" w:hAnsi="Times New Roman"/>
          <w:b w:val="0"/>
          <w:szCs w:val="24"/>
        </w:rPr>
        <w:t xml:space="preserve"> acid, and V-501 in 1,4-dioxane (4 M). The solution was degassed for 40 min via nitrogen purging before heating to 70 °C for 6.5 h under nitrogen positive pressure. Polymerization was quenched by cooling the reaction in liquid nitrogen and exposure to atmosphere. An aliquot was precipitated into pentanes and then filtered for </w:t>
      </w:r>
      <w:proofErr w:type="spellStart"/>
      <w:r w:rsidRPr="0097281E">
        <w:rPr>
          <w:rFonts w:ascii="Times New Roman" w:hAnsi="Times New Roman"/>
          <w:b w:val="0"/>
          <w:szCs w:val="24"/>
        </w:rPr>
        <w:t>pPFPMA</w:t>
      </w:r>
      <w:proofErr w:type="spellEnd"/>
      <w:r w:rsidRPr="0097281E">
        <w:rPr>
          <w:rFonts w:ascii="Times New Roman" w:hAnsi="Times New Roman"/>
          <w:b w:val="0"/>
          <w:szCs w:val="24"/>
        </w:rPr>
        <w:t xml:space="preserve"> NMR (</w:t>
      </w:r>
      <w:r w:rsidRPr="0097281E">
        <w:rPr>
          <w:rFonts w:ascii="Times New Roman" w:hAnsi="Times New Roman"/>
          <w:b w:val="0"/>
          <w:szCs w:val="24"/>
          <w:vertAlign w:val="superscript"/>
        </w:rPr>
        <w:t>1</w:t>
      </w:r>
      <w:r w:rsidRPr="0097281E">
        <w:rPr>
          <w:rFonts w:ascii="Times New Roman" w:hAnsi="Times New Roman"/>
          <w:b w:val="0"/>
          <w:szCs w:val="24"/>
        </w:rPr>
        <w:t xml:space="preserve">H and </w:t>
      </w:r>
      <w:r w:rsidRPr="0097281E">
        <w:rPr>
          <w:rFonts w:ascii="Times New Roman" w:hAnsi="Times New Roman"/>
          <w:b w:val="0"/>
          <w:szCs w:val="24"/>
          <w:vertAlign w:val="superscript"/>
        </w:rPr>
        <w:t>19</w:t>
      </w:r>
      <w:r w:rsidRPr="0097281E">
        <w:rPr>
          <w:rFonts w:ascii="Times New Roman" w:hAnsi="Times New Roman"/>
          <w:b w:val="0"/>
          <w:szCs w:val="24"/>
        </w:rPr>
        <w:t xml:space="preserve">F) and ATR-FTIR analysis. </w:t>
      </w:r>
      <w:r w:rsidRPr="0097281E">
        <w:rPr>
          <w:rFonts w:ascii="Times New Roman" w:hAnsi="Times New Roman"/>
          <w:b w:val="0"/>
          <w:szCs w:val="24"/>
          <w:vertAlign w:val="superscript"/>
        </w:rPr>
        <w:t>1</w:t>
      </w:r>
      <w:r w:rsidRPr="0097281E">
        <w:rPr>
          <w:rFonts w:ascii="Times New Roman" w:hAnsi="Times New Roman"/>
          <w:b w:val="0"/>
          <w:szCs w:val="24"/>
        </w:rPr>
        <w:t>H NMR (400 MHz, Chloroform-</w:t>
      </w:r>
      <w:r w:rsidRPr="0097281E">
        <w:rPr>
          <w:rFonts w:ascii="Times New Roman" w:hAnsi="Times New Roman"/>
          <w:b w:val="0"/>
          <w:i/>
          <w:szCs w:val="24"/>
        </w:rPr>
        <w:t>d</w:t>
      </w:r>
      <w:r w:rsidRPr="0097281E">
        <w:rPr>
          <w:rFonts w:ascii="Times New Roman" w:hAnsi="Times New Roman"/>
          <w:b w:val="0"/>
          <w:szCs w:val="24"/>
        </w:rPr>
        <w:t xml:space="preserve">) </w:t>
      </w:r>
      <w:r w:rsidRPr="0097281E">
        <w:rPr>
          <w:rFonts w:ascii="Times New Roman" w:hAnsi="Times New Roman"/>
          <w:b w:val="0"/>
          <w:szCs w:val="24"/>
          <w:lang w:val="el-GR"/>
        </w:rPr>
        <w:t>δ 2.25 (</w:t>
      </w:r>
      <w:r w:rsidRPr="0097281E">
        <w:rPr>
          <w:rFonts w:ascii="Times New Roman" w:hAnsi="Times New Roman"/>
          <w:b w:val="0"/>
          <w:szCs w:val="24"/>
        </w:rPr>
        <w:t xml:space="preserve">d, 2H), 1.52 – 0.99 (m, 3H). </w:t>
      </w:r>
      <w:r w:rsidRPr="0097281E">
        <w:rPr>
          <w:rFonts w:ascii="Times New Roman" w:hAnsi="Times New Roman"/>
          <w:b w:val="0"/>
          <w:szCs w:val="24"/>
          <w:vertAlign w:val="superscript"/>
        </w:rPr>
        <w:t>19</w:t>
      </w:r>
      <w:r w:rsidRPr="0097281E">
        <w:rPr>
          <w:rFonts w:ascii="Times New Roman" w:hAnsi="Times New Roman"/>
          <w:b w:val="0"/>
          <w:szCs w:val="24"/>
        </w:rPr>
        <w:t>F NMR (400 MHz, Chloroform-</w:t>
      </w:r>
      <w:r w:rsidRPr="0097281E">
        <w:rPr>
          <w:rFonts w:ascii="Times New Roman" w:hAnsi="Times New Roman"/>
          <w:b w:val="0"/>
          <w:i/>
          <w:szCs w:val="24"/>
        </w:rPr>
        <w:t>d</w:t>
      </w:r>
      <w:r w:rsidRPr="0097281E">
        <w:rPr>
          <w:rFonts w:ascii="Times New Roman" w:hAnsi="Times New Roman"/>
          <w:b w:val="0"/>
          <w:szCs w:val="24"/>
        </w:rPr>
        <w:t xml:space="preserve">) </w:t>
      </w:r>
      <w:r w:rsidRPr="0097281E">
        <w:rPr>
          <w:rFonts w:ascii="Times New Roman" w:hAnsi="Times New Roman"/>
          <w:b w:val="0"/>
          <w:szCs w:val="24"/>
          <w:lang w:val="el-GR"/>
        </w:rPr>
        <w:t>δ -150.80 (</w:t>
      </w:r>
      <w:r w:rsidRPr="0097281E">
        <w:rPr>
          <w:rFonts w:ascii="Times New Roman" w:hAnsi="Times New Roman"/>
          <w:b w:val="0"/>
          <w:szCs w:val="24"/>
        </w:rPr>
        <w:t xml:space="preserve">2 F), -156.99 </w:t>
      </w:r>
      <w:r w:rsidRPr="0097281E">
        <w:rPr>
          <w:rFonts w:ascii="Times New Roman" w:hAnsi="Times New Roman"/>
          <w:b w:val="0"/>
          <w:szCs w:val="24"/>
          <w:lang w:val="el-GR"/>
        </w:rPr>
        <w:t>(</w:t>
      </w:r>
      <w:r w:rsidRPr="0097281E">
        <w:rPr>
          <w:rFonts w:ascii="Times New Roman" w:hAnsi="Times New Roman"/>
          <w:b w:val="0"/>
          <w:szCs w:val="24"/>
        </w:rPr>
        <w:t xml:space="preserve">1 F), -161.86 </w:t>
      </w:r>
      <w:r w:rsidRPr="0097281E">
        <w:rPr>
          <w:rFonts w:ascii="Times New Roman" w:hAnsi="Times New Roman"/>
          <w:b w:val="0"/>
          <w:szCs w:val="24"/>
          <w:lang w:val="el-GR"/>
        </w:rPr>
        <w:t>(</w:t>
      </w:r>
      <w:r w:rsidRPr="0097281E">
        <w:rPr>
          <w:rFonts w:ascii="Times New Roman" w:hAnsi="Times New Roman"/>
          <w:b w:val="0"/>
          <w:szCs w:val="24"/>
        </w:rPr>
        <w:t>2 F). ATR-FTIR: 1778 cm</w:t>
      </w:r>
      <w:r w:rsidRPr="0097281E">
        <w:rPr>
          <w:rFonts w:ascii="Times New Roman" w:hAnsi="Times New Roman"/>
          <w:b w:val="0"/>
          <w:szCs w:val="24"/>
          <w:vertAlign w:val="superscript"/>
        </w:rPr>
        <w:t>-1</w:t>
      </w:r>
      <w:r w:rsidRPr="0097281E">
        <w:rPr>
          <w:rFonts w:ascii="Times New Roman" w:hAnsi="Times New Roman"/>
          <w:b w:val="0"/>
          <w:szCs w:val="24"/>
        </w:rPr>
        <w:t xml:space="preserve"> (C=O, ester), 1518 cm</w:t>
      </w:r>
      <w:r w:rsidRPr="0097281E">
        <w:rPr>
          <w:rFonts w:ascii="Times New Roman" w:hAnsi="Times New Roman"/>
          <w:b w:val="0"/>
          <w:szCs w:val="24"/>
          <w:vertAlign w:val="superscript"/>
        </w:rPr>
        <w:t>-1</w:t>
      </w:r>
      <w:r w:rsidRPr="0097281E">
        <w:rPr>
          <w:rFonts w:ascii="Times New Roman" w:hAnsi="Times New Roman"/>
          <w:b w:val="0"/>
          <w:szCs w:val="24"/>
        </w:rPr>
        <w:t xml:space="preserve"> (C=C, aromatic), 998 cm</w:t>
      </w:r>
      <w:r w:rsidRPr="0097281E">
        <w:rPr>
          <w:rFonts w:ascii="Times New Roman" w:hAnsi="Times New Roman"/>
          <w:b w:val="0"/>
          <w:szCs w:val="24"/>
          <w:vertAlign w:val="superscript"/>
        </w:rPr>
        <w:t>-1</w:t>
      </w:r>
      <w:r w:rsidRPr="0097281E">
        <w:rPr>
          <w:rFonts w:ascii="Times New Roman" w:hAnsi="Times New Roman"/>
          <w:b w:val="0"/>
          <w:szCs w:val="24"/>
        </w:rPr>
        <w:t xml:space="preserve"> (C</w:t>
      </w:r>
      <w:r w:rsidRPr="0097281E">
        <w:rPr>
          <w:rFonts w:ascii="Times New Roman" w:hAnsi="Times New Roman"/>
          <w:b w:val="0"/>
          <w:szCs w:val="24"/>
        </w:rPr>
        <w:softHyphen/>
        <w:t>-O), 989 cm</w:t>
      </w:r>
      <w:r w:rsidRPr="0097281E">
        <w:rPr>
          <w:rFonts w:ascii="Times New Roman" w:hAnsi="Times New Roman"/>
          <w:b w:val="0"/>
          <w:szCs w:val="24"/>
          <w:vertAlign w:val="superscript"/>
        </w:rPr>
        <w:t>-1</w:t>
      </w:r>
      <w:r w:rsidRPr="0097281E">
        <w:rPr>
          <w:rFonts w:ascii="Times New Roman" w:hAnsi="Times New Roman"/>
          <w:b w:val="0"/>
          <w:szCs w:val="24"/>
        </w:rPr>
        <w:t xml:space="preserve"> (C-O). The remaining </w:t>
      </w:r>
      <w:proofErr w:type="spellStart"/>
      <w:r w:rsidRPr="0097281E">
        <w:rPr>
          <w:rFonts w:ascii="Times New Roman" w:hAnsi="Times New Roman"/>
          <w:b w:val="0"/>
          <w:szCs w:val="24"/>
        </w:rPr>
        <w:t>pPFPMA</w:t>
      </w:r>
      <w:proofErr w:type="spellEnd"/>
      <w:r w:rsidRPr="0097281E">
        <w:rPr>
          <w:rFonts w:ascii="Times New Roman" w:hAnsi="Times New Roman"/>
          <w:b w:val="0"/>
          <w:szCs w:val="24"/>
        </w:rPr>
        <w:t xml:space="preserve"> was immediately reacted with a solution of allylamine and triethylamine mixture (2 equiv. to PFPMA monomer) through dropwise addition over 10 min. Solution was stirred at 50 °C under inert atmosphere for 16 hours. Reaction was quenched by cooling the reaction in ice. The obtained polymer was diluted and purified in a 1 </w:t>
      </w:r>
      <w:proofErr w:type="spellStart"/>
      <w:r w:rsidRPr="0097281E">
        <w:rPr>
          <w:rFonts w:ascii="Times New Roman" w:hAnsi="Times New Roman"/>
          <w:b w:val="0"/>
          <w:szCs w:val="24"/>
        </w:rPr>
        <w:t>kDa</w:t>
      </w:r>
      <w:proofErr w:type="spellEnd"/>
      <w:r w:rsidRPr="0097281E">
        <w:rPr>
          <w:rFonts w:ascii="Times New Roman" w:hAnsi="Times New Roman"/>
          <w:b w:val="0"/>
          <w:szCs w:val="24"/>
        </w:rPr>
        <w:t xml:space="preserve"> dialysis bag in MeOH and further concentrated via </w:t>
      </w:r>
      <w:r w:rsidRPr="0097281E">
        <w:rPr>
          <w:rFonts w:ascii="Times New Roman" w:hAnsi="Times New Roman"/>
          <w:b w:val="0"/>
          <w:i/>
          <w:szCs w:val="24"/>
        </w:rPr>
        <w:t>vacuo</w:t>
      </w:r>
      <w:r w:rsidRPr="0097281E">
        <w:rPr>
          <w:rFonts w:ascii="Times New Roman" w:hAnsi="Times New Roman"/>
          <w:b w:val="0"/>
          <w:szCs w:val="24"/>
        </w:rPr>
        <w:t xml:space="preserve"> to obtain a clear flaky yellowish-brown solid. </w:t>
      </w:r>
      <w:r w:rsidRPr="0097281E">
        <w:rPr>
          <w:rFonts w:ascii="Times New Roman" w:hAnsi="Times New Roman"/>
          <w:b w:val="0"/>
          <w:szCs w:val="24"/>
          <w:vertAlign w:val="superscript"/>
        </w:rPr>
        <w:t>1</w:t>
      </w:r>
      <w:r w:rsidRPr="0097281E">
        <w:rPr>
          <w:rFonts w:ascii="Times New Roman" w:hAnsi="Times New Roman"/>
          <w:b w:val="0"/>
          <w:szCs w:val="24"/>
        </w:rPr>
        <w:t>H NMR (400 MHz, DMSO-</w:t>
      </w:r>
      <w:r w:rsidRPr="0097281E">
        <w:rPr>
          <w:rFonts w:ascii="Times New Roman" w:hAnsi="Times New Roman"/>
          <w:b w:val="0"/>
          <w:i/>
          <w:szCs w:val="24"/>
        </w:rPr>
        <w:t>d</w:t>
      </w:r>
      <w:r w:rsidRPr="0097281E">
        <w:rPr>
          <w:rFonts w:ascii="Times New Roman" w:hAnsi="Times New Roman"/>
          <w:b w:val="0"/>
          <w:szCs w:val="24"/>
          <w:vertAlign w:val="subscript"/>
        </w:rPr>
        <w:t>6</w:t>
      </w:r>
      <w:r w:rsidRPr="0097281E">
        <w:rPr>
          <w:rFonts w:ascii="Times New Roman" w:hAnsi="Times New Roman"/>
          <w:b w:val="0"/>
          <w:szCs w:val="24"/>
        </w:rPr>
        <w:t>) δ 7.69 (s, 1H), 5.76 (s, 1H), 5.04 (s, 2H), 3.88 (d, 2H), 1.87 (s, 1H), 1.26 (s, 5H). ATR-FTIR: 1662 cm</w:t>
      </w:r>
      <w:r w:rsidRPr="0097281E">
        <w:rPr>
          <w:rFonts w:ascii="Times New Roman" w:hAnsi="Times New Roman"/>
          <w:b w:val="0"/>
          <w:szCs w:val="24"/>
          <w:vertAlign w:val="superscript"/>
        </w:rPr>
        <w:t>-1</w:t>
      </w:r>
      <w:r w:rsidRPr="0097281E">
        <w:rPr>
          <w:rFonts w:ascii="Times New Roman" w:hAnsi="Times New Roman"/>
          <w:b w:val="0"/>
          <w:szCs w:val="24"/>
        </w:rPr>
        <w:t xml:space="preserve"> (C=C, allyl), 1632 cm</w:t>
      </w:r>
      <w:r w:rsidRPr="0097281E">
        <w:rPr>
          <w:rFonts w:ascii="Times New Roman" w:hAnsi="Times New Roman"/>
          <w:b w:val="0"/>
          <w:szCs w:val="24"/>
          <w:vertAlign w:val="superscript"/>
        </w:rPr>
        <w:t>-1</w:t>
      </w:r>
      <w:r w:rsidRPr="0097281E">
        <w:rPr>
          <w:rFonts w:ascii="Times New Roman" w:hAnsi="Times New Roman"/>
          <w:b w:val="0"/>
          <w:szCs w:val="24"/>
        </w:rPr>
        <w:t xml:space="preserve"> (C=O, amide). Polymers were analyzed using DMF SEC-MALLS (0.05 M </w:t>
      </w:r>
      <w:proofErr w:type="spellStart"/>
      <w:r w:rsidRPr="0097281E">
        <w:rPr>
          <w:rFonts w:ascii="Times New Roman" w:hAnsi="Times New Roman"/>
          <w:b w:val="0"/>
          <w:szCs w:val="24"/>
        </w:rPr>
        <w:t>LiBr</w:t>
      </w:r>
      <w:proofErr w:type="spellEnd"/>
      <w:r w:rsidRPr="0097281E">
        <w:rPr>
          <w:rFonts w:ascii="Times New Roman" w:hAnsi="Times New Roman"/>
          <w:b w:val="0"/>
          <w:szCs w:val="24"/>
        </w:rPr>
        <w:t>).</w:t>
      </w:r>
      <w:r w:rsidR="003E6987">
        <w:rPr>
          <w:rFonts w:ascii="Times New Roman" w:hAnsi="Times New Roman"/>
          <w:b w:val="0"/>
          <w:szCs w:val="24"/>
        </w:rPr>
        <w:t xml:space="preserve"> The </w:t>
      </w:r>
      <w:r w:rsidR="00E75565" w:rsidRPr="00E75565">
        <w:rPr>
          <w:rFonts w:ascii="Times New Roman" w:hAnsi="Times New Roman"/>
          <w:b w:val="0"/>
          <w:szCs w:val="24"/>
        </w:rPr>
        <w:t>∂n/∂c</w:t>
      </w:r>
      <w:r w:rsidR="00E75565">
        <w:rPr>
          <w:rFonts w:ascii="Times New Roman" w:hAnsi="Times New Roman"/>
          <w:b w:val="0"/>
          <w:szCs w:val="24"/>
        </w:rPr>
        <w:t xml:space="preserve"> values were calculated by 100% mass recovery and ranged between 0.0969 and 0.1030 depending on polymer size.</w:t>
      </w:r>
    </w:p>
    <w:p w14:paraId="5B1E316B" w14:textId="3A8C5D54" w:rsidR="00BC5C0C" w:rsidRPr="0097281E" w:rsidRDefault="006B1356" w:rsidP="0097281E">
      <w:pPr>
        <w:jc w:val="both"/>
        <w:rPr>
          <w:color w:val="000000" w:themeColor="text1"/>
        </w:rPr>
      </w:pPr>
      <w:proofErr w:type="spellStart"/>
      <w:r w:rsidRPr="0097281E">
        <w:rPr>
          <w:color w:val="000000" w:themeColor="text1"/>
        </w:rPr>
        <w:t>pAMAm</w:t>
      </w:r>
      <w:proofErr w:type="spellEnd"/>
      <w:r w:rsidR="00F950B6" w:rsidRPr="0097281E">
        <w:rPr>
          <w:color w:val="000000" w:themeColor="text1"/>
        </w:rPr>
        <w:t xml:space="preserve"> characterization</w:t>
      </w:r>
      <w:r w:rsidRPr="0097281E">
        <w:rPr>
          <w:color w:val="000000" w:themeColor="text1"/>
        </w:rPr>
        <w:t xml:space="preserve"> for s</w:t>
      </w:r>
      <w:r w:rsidR="00BC5C0C" w:rsidRPr="0097281E">
        <w:rPr>
          <w:color w:val="000000" w:themeColor="text1"/>
        </w:rPr>
        <w:t>tatistical polymer</w:t>
      </w:r>
      <w:r w:rsidR="00353897" w:rsidRPr="0097281E">
        <w:rPr>
          <w:color w:val="000000" w:themeColor="text1"/>
        </w:rPr>
        <w:t xml:space="preserve"> scaffolds:</w:t>
      </w:r>
    </w:p>
    <w:p w14:paraId="305AB4CE" w14:textId="6EA7ABA6" w:rsidR="00BC5C0C" w:rsidRPr="0097281E" w:rsidRDefault="00BC5C0C" w:rsidP="0097281E">
      <w:pPr>
        <w:ind w:firstLine="720"/>
        <w:jc w:val="both"/>
        <w:rPr>
          <w:color w:val="000000" w:themeColor="text1"/>
        </w:rPr>
      </w:pPr>
      <w:r w:rsidRPr="0097281E">
        <w:rPr>
          <w:color w:val="000000" w:themeColor="text1"/>
        </w:rPr>
        <w:t>Short</w:t>
      </w:r>
      <w:r w:rsidR="00CA5E82" w:rsidRPr="0097281E">
        <w:rPr>
          <w:color w:val="000000" w:themeColor="text1"/>
        </w:rPr>
        <w:t xml:space="preserve"> (</w:t>
      </w:r>
      <w:proofErr w:type="spellStart"/>
      <w:r w:rsidR="00CA5E82" w:rsidRPr="0097281E">
        <w:rPr>
          <w:color w:val="000000" w:themeColor="text1"/>
        </w:rPr>
        <w:t>Sh</w:t>
      </w:r>
      <w:proofErr w:type="spellEnd"/>
      <w:r w:rsidR="00CA5E82" w:rsidRPr="0097281E">
        <w:rPr>
          <w:color w:val="000000" w:themeColor="text1"/>
        </w:rPr>
        <w:t>)</w:t>
      </w:r>
      <w:r w:rsidRPr="0097281E">
        <w:rPr>
          <w:color w:val="000000" w:themeColor="text1"/>
        </w:rPr>
        <w:t>:</w:t>
      </w:r>
      <w:r w:rsidRPr="0097281E">
        <w:rPr>
          <w:rFonts w:eastAsiaTheme="minorEastAsia"/>
          <w:b/>
          <w:i/>
          <w:color w:val="000000" w:themeColor="text1"/>
          <w:kern w:val="24"/>
        </w:rPr>
        <w:t xml:space="preserve"> </w:t>
      </w:r>
      <w:r w:rsidRPr="0097281E">
        <w:rPr>
          <w:i/>
          <w:color w:val="000000" w:themeColor="text1"/>
        </w:rPr>
        <w:t>M</w:t>
      </w:r>
      <w:r w:rsidRPr="0097281E">
        <w:rPr>
          <w:color w:val="000000" w:themeColor="text1"/>
          <w:vertAlign w:val="subscript"/>
        </w:rPr>
        <w:t>n</w:t>
      </w:r>
      <w:r w:rsidRPr="0097281E">
        <w:rPr>
          <w:color w:val="000000" w:themeColor="text1"/>
        </w:rPr>
        <w:t xml:space="preserve">=11 </w:t>
      </w:r>
      <w:proofErr w:type="spellStart"/>
      <w:r w:rsidRPr="0097281E">
        <w:rPr>
          <w:color w:val="000000" w:themeColor="text1"/>
        </w:rPr>
        <w:t>kDa</w:t>
      </w:r>
      <w:proofErr w:type="spellEnd"/>
      <w:r w:rsidRPr="0097281E">
        <w:rPr>
          <w:i/>
          <w:color w:val="000000" w:themeColor="text1"/>
        </w:rPr>
        <w:t>, M</w:t>
      </w:r>
      <w:r w:rsidRPr="0097281E">
        <w:rPr>
          <w:color w:val="000000" w:themeColor="text1"/>
          <w:vertAlign w:val="subscript"/>
        </w:rPr>
        <w:t>w</w:t>
      </w:r>
      <w:r w:rsidRPr="0097281E">
        <w:rPr>
          <w:color w:val="000000" w:themeColor="text1"/>
        </w:rPr>
        <w:t xml:space="preserve">=14 </w:t>
      </w:r>
      <w:proofErr w:type="spellStart"/>
      <w:r w:rsidRPr="0097281E">
        <w:rPr>
          <w:color w:val="000000" w:themeColor="text1"/>
        </w:rPr>
        <w:t>kDa</w:t>
      </w:r>
      <w:proofErr w:type="spellEnd"/>
      <w:r w:rsidRPr="0097281E">
        <w:rPr>
          <w:color w:val="000000" w:themeColor="text1"/>
        </w:rPr>
        <w:t xml:space="preserve">, </w:t>
      </w:r>
      <w:r w:rsidRPr="0097281E">
        <w:rPr>
          <w:i/>
          <w:color w:val="000000" w:themeColor="text1"/>
        </w:rPr>
        <w:t>N</w:t>
      </w:r>
      <w:r w:rsidRPr="0097281E">
        <w:rPr>
          <w:color w:val="000000" w:themeColor="text1"/>
        </w:rPr>
        <w:t xml:space="preserve">=90, </w:t>
      </w:r>
      <w:r w:rsidRPr="0097281E">
        <w:rPr>
          <w:i/>
          <w:color w:val="000000" w:themeColor="text1"/>
        </w:rPr>
        <w:t>Đ</w:t>
      </w:r>
      <w:r w:rsidRPr="0097281E">
        <w:rPr>
          <w:color w:val="000000" w:themeColor="text1"/>
        </w:rPr>
        <w:t>= 1.25</w:t>
      </w:r>
    </w:p>
    <w:p w14:paraId="22D721FF" w14:textId="463316EA" w:rsidR="00BC5C0C" w:rsidRPr="0097281E" w:rsidRDefault="00BC5C0C" w:rsidP="0097281E">
      <w:pPr>
        <w:ind w:firstLine="720"/>
        <w:jc w:val="both"/>
        <w:rPr>
          <w:color w:val="000000" w:themeColor="text1"/>
        </w:rPr>
      </w:pPr>
      <w:r w:rsidRPr="0097281E">
        <w:rPr>
          <w:color w:val="000000" w:themeColor="text1"/>
        </w:rPr>
        <w:t>Medium</w:t>
      </w:r>
      <w:r w:rsidR="00CA5E82" w:rsidRPr="0097281E">
        <w:rPr>
          <w:color w:val="000000" w:themeColor="text1"/>
        </w:rPr>
        <w:t xml:space="preserve"> (Md)</w:t>
      </w:r>
      <w:r w:rsidRPr="0097281E">
        <w:rPr>
          <w:color w:val="000000" w:themeColor="text1"/>
        </w:rPr>
        <w:t xml:space="preserve">: </w:t>
      </w:r>
      <w:r w:rsidRPr="0097281E">
        <w:rPr>
          <w:i/>
          <w:color w:val="000000" w:themeColor="text1"/>
        </w:rPr>
        <w:t>M</w:t>
      </w:r>
      <w:r w:rsidRPr="0097281E">
        <w:rPr>
          <w:color w:val="000000" w:themeColor="text1"/>
          <w:vertAlign w:val="subscript"/>
        </w:rPr>
        <w:t>n</w:t>
      </w:r>
      <w:r w:rsidRPr="0097281E">
        <w:rPr>
          <w:color w:val="000000" w:themeColor="text1"/>
        </w:rPr>
        <w:t xml:space="preserve">=24 </w:t>
      </w:r>
      <w:proofErr w:type="spellStart"/>
      <w:r w:rsidRPr="0097281E">
        <w:rPr>
          <w:color w:val="000000" w:themeColor="text1"/>
        </w:rPr>
        <w:t>kDa</w:t>
      </w:r>
      <w:proofErr w:type="spellEnd"/>
      <w:r w:rsidRPr="0097281E">
        <w:rPr>
          <w:i/>
          <w:color w:val="000000" w:themeColor="text1"/>
        </w:rPr>
        <w:t>, M</w:t>
      </w:r>
      <w:r w:rsidRPr="0097281E">
        <w:rPr>
          <w:color w:val="000000" w:themeColor="text1"/>
          <w:vertAlign w:val="subscript"/>
        </w:rPr>
        <w:t>w</w:t>
      </w:r>
      <w:r w:rsidRPr="0097281E">
        <w:rPr>
          <w:color w:val="000000" w:themeColor="text1"/>
        </w:rPr>
        <w:t xml:space="preserve">=30 </w:t>
      </w:r>
      <w:proofErr w:type="spellStart"/>
      <w:r w:rsidRPr="0097281E">
        <w:rPr>
          <w:color w:val="000000" w:themeColor="text1"/>
        </w:rPr>
        <w:t>kDa</w:t>
      </w:r>
      <w:proofErr w:type="spellEnd"/>
      <w:r w:rsidRPr="0097281E">
        <w:rPr>
          <w:color w:val="000000" w:themeColor="text1"/>
        </w:rPr>
        <w:t xml:space="preserve">, </w:t>
      </w:r>
      <w:r w:rsidRPr="0097281E">
        <w:rPr>
          <w:i/>
          <w:color w:val="000000" w:themeColor="text1"/>
        </w:rPr>
        <w:t>N</w:t>
      </w:r>
      <w:r w:rsidRPr="0097281E">
        <w:rPr>
          <w:color w:val="000000" w:themeColor="text1"/>
        </w:rPr>
        <w:t xml:space="preserve">=190, </w:t>
      </w:r>
      <w:r w:rsidRPr="0097281E">
        <w:rPr>
          <w:i/>
          <w:color w:val="000000" w:themeColor="text1"/>
        </w:rPr>
        <w:t>Đ</w:t>
      </w:r>
      <w:r w:rsidRPr="0097281E">
        <w:rPr>
          <w:color w:val="000000" w:themeColor="text1"/>
        </w:rPr>
        <w:t>= 1.28</w:t>
      </w:r>
    </w:p>
    <w:p w14:paraId="0373F27E" w14:textId="50E77041" w:rsidR="00F950B6" w:rsidRPr="0097281E" w:rsidRDefault="00F950B6" w:rsidP="0097281E">
      <w:pPr>
        <w:ind w:firstLine="720"/>
        <w:jc w:val="both"/>
        <w:rPr>
          <w:color w:val="000000" w:themeColor="text1"/>
        </w:rPr>
      </w:pPr>
      <w:r w:rsidRPr="0097281E">
        <w:rPr>
          <w:color w:val="000000" w:themeColor="text1"/>
        </w:rPr>
        <w:t xml:space="preserve">Long (Lg): </w:t>
      </w:r>
      <w:r w:rsidRPr="0097281E">
        <w:rPr>
          <w:i/>
          <w:color w:val="000000" w:themeColor="text1"/>
        </w:rPr>
        <w:t>M</w:t>
      </w:r>
      <w:r w:rsidRPr="0097281E">
        <w:rPr>
          <w:color w:val="000000" w:themeColor="text1"/>
          <w:vertAlign w:val="subscript"/>
        </w:rPr>
        <w:t>n</w:t>
      </w:r>
      <w:r w:rsidRPr="0097281E">
        <w:rPr>
          <w:color w:val="000000" w:themeColor="text1"/>
        </w:rPr>
        <w:t xml:space="preserve">=31 </w:t>
      </w:r>
      <w:proofErr w:type="spellStart"/>
      <w:r w:rsidRPr="0097281E">
        <w:rPr>
          <w:color w:val="000000" w:themeColor="text1"/>
        </w:rPr>
        <w:t>kDa</w:t>
      </w:r>
      <w:proofErr w:type="spellEnd"/>
      <w:r w:rsidRPr="0097281E">
        <w:rPr>
          <w:i/>
          <w:color w:val="000000" w:themeColor="text1"/>
        </w:rPr>
        <w:t>, M</w:t>
      </w:r>
      <w:r w:rsidRPr="0097281E">
        <w:rPr>
          <w:color w:val="000000" w:themeColor="text1"/>
          <w:vertAlign w:val="subscript"/>
        </w:rPr>
        <w:t>w</w:t>
      </w:r>
      <w:r w:rsidRPr="0097281E">
        <w:rPr>
          <w:color w:val="000000" w:themeColor="text1"/>
        </w:rPr>
        <w:t xml:space="preserve">=43 </w:t>
      </w:r>
      <w:proofErr w:type="spellStart"/>
      <w:r w:rsidRPr="0097281E">
        <w:rPr>
          <w:color w:val="000000" w:themeColor="text1"/>
        </w:rPr>
        <w:t>kDa</w:t>
      </w:r>
      <w:proofErr w:type="spellEnd"/>
      <w:r w:rsidRPr="0097281E">
        <w:rPr>
          <w:color w:val="000000" w:themeColor="text1"/>
        </w:rPr>
        <w:t xml:space="preserve">, </w:t>
      </w:r>
      <w:r w:rsidRPr="0097281E">
        <w:rPr>
          <w:i/>
          <w:color w:val="000000" w:themeColor="text1"/>
        </w:rPr>
        <w:t>N</w:t>
      </w:r>
      <w:r w:rsidRPr="0097281E">
        <w:rPr>
          <w:color w:val="000000" w:themeColor="text1"/>
        </w:rPr>
        <w:t xml:space="preserve">=250, </w:t>
      </w:r>
      <w:r w:rsidRPr="0097281E">
        <w:rPr>
          <w:i/>
          <w:color w:val="000000" w:themeColor="text1"/>
        </w:rPr>
        <w:t>Đ</w:t>
      </w:r>
      <w:r w:rsidRPr="0097281E">
        <w:rPr>
          <w:color w:val="000000" w:themeColor="text1"/>
        </w:rPr>
        <w:t>= 1.37</w:t>
      </w:r>
    </w:p>
    <w:p w14:paraId="3102EE2B" w14:textId="5877B552" w:rsidR="00F950B6" w:rsidRPr="0097281E" w:rsidRDefault="00F950B6" w:rsidP="0097281E">
      <w:pPr>
        <w:ind w:firstLine="720"/>
        <w:jc w:val="both"/>
        <w:rPr>
          <w:color w:val="000000" w:themeColor="text1"/>
        </w:rPr>
      </w:pPr>
    </w:p>
    <w:p w14:paraId="32400157" w14:textId="59CA6067" w:rsidR="00BC5C0C" w:rsidRPr="0097281E" w:rsidRDefault="00F950B6" w:rsidP="0097281E">
      <w:pPr>
        <w:jc w:val="both"/>
        <w:rPr>
          <w:color w:val="000000" w:themeColor="text1"/>
        </w:rPr>
      </w:pPr>
      <w:r w:rsidRPr="0097281E">
        <w:rPr>
          <w:noProof/>
          <w:color w:val="000000" w:themeColor="text1"/>
        </w:rPr>
        <w:lastRenderedPageBreak/>
        <w:drawing>
          <wp:anchor distT="0" distB="0" distL="114300" distR="114300" simplePos="0" relativeHeight="251670528" behindDoc="0" locked="0" layoutInCell="1" allowOverlap="1" wp14:anchorId="05F920B7" wp14:editId="4D24621F">
            <wp:simplePos x="0" y="0"/>
            <wp:positionH relativeFrom="margin">
              <wp:posOffset>914400</wp:posOffset>
            </wp:positionH>
            <wp:positionV relativeFrom="paragraph">
              <wp:posOffset>226060</wp:posOffset>
            </wp:positionV>
            <wp:extent cx="4114800" cy="2655717"/>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a:ext>
                      </a:extLst>
                    </a:blip>
                    <a:stretch>
                      <a:fillRect/>
                    </a:stretch>
                  </pic:blipFill>
                  <pic:spPr>
                    <a:xfrm>
                      <a:off x="0" y="0"/>
                      <a:ext cx="4114800" cy="2655717"/>
                    </a:xfrm>
                    <a:prstGeom prst="rect">
                      <a:avLst/>
                    </a:prstGeom>
                  </pic:spPr>
                </pic:pic>
              </a:graphicData>
            </a:graphic>
            <wp14:sizeRelH relativeFrom="page">
              <wp14:pctWidth>0</wp14:pctWidth>
            </wp14:sizeRelH>
            <wp14:sizeRelV relativeFrom="page">
              <wp14:pctHeight>0</wp14:pctHeight>
            </wp14:sizeRelV>
          </wp:anchor>
        </w:drawing>
      </w:r>
    </w:p>
    <w:p w14:paraId="643952F8" w14:textId="236DB3B6" w:rsidR="00680730" w:rsidRPr="0097281E" w:rsidRDefault="006C782B" w:rsidP="0097281E">
      <w:pPr>
        <w:jc w:val="both"/>
        <w:rPr>
          <w:color w:val="000000" w:themeColor="text1"/>
        </w:rPr>
      </w:pPr>
      <w:r w:rsidRPr="0097281E">
        <w:rPr>
          <w:b/>
          <w:color w:val="000000" w:themeColor="text1"/>
        </w:rPr>
        <w:t>Figure</w:t>
      </w:r>
      <w:r w:rsidR="008312ED">
        <w:rPr>
          <w:b/>
          <w:color w:val="000000" w:themeColor="text1"/>
        </w:rPr>
        <w:t xml:space="preserve"> S4</w:t>
      </w:r>
      <w:r w:rsidRPr="0097281E">
        <w:rPr>
          <w:color w:val="000000" w:themeColor="text1"/>
        </w:rPr>
        <w:t xml:space="preserve">: </w:t>
      </w:r>
      <w:r w:rsidR="006B1356" w:rsidRPr="0097281E">
        <w:rPr>
          <w:color w:val="000000" w:themeColor="text1"/>
        </w:rPr>
        <w:t>DMF SEC-</w:t>
      </w:r>
      <w:proofErr w:type="spellStart"/>
      <w:r w:rsidR="006B1356" w:rsidRPr="0097281E">
        <w:rPr>
          <w:color w:val="000000" w:themeColor="text1"/>
        </w:rPr>
        <w:t>dRI</w:t>
      </w:r>
      <w:proofErr w:type="spellEnd"/>
      <w:r w:rsidR="006B1356" w:rsidRPr="0097281E">
        <w:rPr>
          <w:color w:val="000000" w:themeColor="text1"/>
        </w:rPr>
        <w:t xml:space="preserve"> trace of the three </w:t>
      </w:r>
      <w:proofErr w:type="spellStart"/>
      <w:r w:rsidR="006B1356" w:rsidRPr="0097281E">
        <w:rPr>
          <w:color w:val="000000" w:themeColor="text1"/>
        </w:rPr>
        <w:t>pAMAm</w:t>
      </w:r>
      <w:proofErr w:type="spellEnd"/>
      <w:r w:rsidR="006B1356" w:rsidRPr="0097281E">
        <w:rPr>
          <w:color w:val="000000" w:themeColor="text1"/>
        </w:rPr>
        <w:t xml:space="preserve"> scaffolds.</w:t>
      </w:r>
    </w:p>
    <w:p w14:paraId="23F1C7A6" w14:textId="77777777" w:rsidR="004C2E8C" w:rsidRPr="0097281E" w:rsidRDefault="004C2E8C" w:rsidP="0097281E">
      <w:pPr>
        <w:jc w:val="both"/>
        <w:rPr>
          <w:color w:val="000000" w:themeColor="text1"/>
        </w:rPr>
      </w:pPr>
    </w:p>
    <w:p w14:paraId="745A4666"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10" w:name="_Toc105366250"/>
      <w:r w:rsidRPr="0097281E">
        <w:rPr>
          <w:rFonts w:ascii="Times New Roman" w:hAnsi="Times New Roman" w:cs="Times New Roman"/>
          <w:b/>
          <w:color w:val="000000" w:themeColor="text1"/>
          <w:sz w:val="24"/>
          <w:szCs w:val="24"/>
        </w:rPr>
        <w:t>Post polymerization functionalization through thiol-</w:t>
      </w:r>
      <w:proofErr w:type="spellStart"/>
      <w:r w:rsidRPr="0097281E">
        <w:rPr>
          <w:rFonts w:ascii="Times New Roman" w:hAnsi="Times New Roman" w:cs="Times New Roman"/>
          <w:b/>
          <w:color w:val="000000" w:themeColor="text1"/>
          <w:sz w:val="24"/>
          <w:szCs w:val="24"/>
        </w:rPr>
        <w:t>ene</w:t>
      </w:r>
      <w:proofErr w:type="spellEnd"/>
      <w:r w:rsidRPr="0097281E">
        <w:rPr>
          <w:rFonts w:ascii="Times New Roman" w:hAnsi="Times New Roman" w:cs="Times New Roman"/>
          <w:b/>
          <w:color w:val="000000" w:themeColor="text1"/>
          <w:sz w:val="24"/>
          <w:szCs w:val="24"/>
        </w:rPr>
        <w:t xml:space="preserve"> click chemistry</w:t>
      </w:r>
      <w:bookmarkEnd w:id="10"/>
    </w:p>
    <w:p w14:paraId="212026AC" w14:textId="2353B06E" w:rsidR="00CA5E82" w:rsidRPr="0097281E" w:rsidRDefault="00CA5E82" w:rsidP="0097281E">
      <w:pPr>
        <w:pStyle w:val="Heading3"/>
        <w:rPr>
          <w:rFonts w:ascii="Times New Roman" w:hAnsi="Times New Roman" w:cs="Times New Roman"/>
          <w:i/>
          <w:color w:val="000000" w:themeColor="text1"/>
        </w:rPr>
      </w:pPr>
      <w:bookmarkStart w:id="11" w:name="_Toc105366251"/>
      <w:r w:rsidRPr="0097281E">
        <w:rPr>
          <w:rFonts w:ascii="Times New Roman" w:hAnsi="Times New Roman" w:cs="Times New Roman"/>
          <w:i/>
          <w:noProof/>
          <w:color w:val="000000" w:themeColor="text1"/>
        </w:rPr>
        <w:drawing>
          <wp:anchor distT="0" distB="0" distL="114300" distR="114300" simplePos="0" relativeHeight="251673600" behindDoc="0" locked="0" layoutInCell="1" allowOverlap="1" wp14:anchorId="6B9E38CF" wp14:editId="3E0DB3FC">
            <wp:simplePos x="0" y="0"/>
            <wp:positionH relativeFrom="column">
              <wp:posOffset>585470</wp:posOffset>
            </wp:positionH>
            <wp:positionV relativeFrom="paragraph">
              <wp:posOffset>280369</wp:posOffset>
            </wp:positionV>
            <wp:extent cx="4572000" cy="129984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a:ext>
                      </a:extLst>
                    </a:blip>
                    <a:stretch>
                      <a:fillRect/>
                    </a:stretch>
                  </pic:blipFill>
                  <pic:spPr>
                    <a:xfrm>
                      <a:off x="0" y="0"/>
                      <a:ext cx="4572000" cy="1299845"/>
                    </a:xfrm>
                    <a:prstGeom prst="rect">
                      <a:avLst/>
                    </a:prstGeom>
                  </pic:spPr>
                </pic:pic>
              </a:graphicData>
            </a:graphic>
            <wp14:sizeRelH relativeFrom="page">
              <wp14:pctWidth>0</wp14:pctWidth>
            </wp14:sizeRelH>
            <wp14:sizeRelV relativeFrom="page">
              <wp14:pctHeight>0</wp14:pctHeight>
            </wp14:sizeRelV>
          </wp:anchor>
        </w:drawing>
      </w:r>
      <w:r w:rsidRPr="0097281E">
        <w:rPr>
          <w:rFonts w:ascii="Times New Roman" w:hAnsi="Times New Roman" w:cs="Times New Roman"/>
          <w:i/>
          <w:color w:val="000000" w:themeColor="text1"/>
        </w:rPr>
        <w:t>Homopolymer</w:t>
      </w:r>
      <w:r w:rsidRPr="0097281E">
        <w:rPr>
          <w:rFonts w:ascii="Times New Roman" w:hAnsi="Times New Roman" w:cs="Times New Roman"/>
          <w:i/>
          <w:noProof/>
          <w:color w:val="000000" w:themeColor="text1"/>
        </w:rPr>
        <w:t xml:space="preserve"> functionization</w:t>
      </w:r>
      <w:bookmarkEnd w:id="11"/>
    </w:p>
    <w:p w14:paraId="04977EA2" w14:textId="42940397" w:rsidR="00492535" w:rsidRPr="0097281E" w:rsidRDefault="00BB4C9D" w:rsidP="0097281E">
      <w:pPr>
        <w:jc w:val="both"/>
        <w:rPr>
          <w:color w:val="000000" w:themeColor="text1"/>
        </w:rPr>
      </w:pPr>
      <w:r w:rsidRPr="0097281E">
        <w:rPr>
          <w:b/>
          <w:color w:val="000000" w:themeColor="text1"/>
        </w:rPr>
        <w:t>Scheme S</w:t>
      </w:r>
      <w:r w:rsidR="008312ED">
        <w:rPr>
          <w:b/>
          <w:color w:val="000000" w:themeColor="text1"/>
        </w:rPr>
        <w:t>4</w:t>
      </w:r>
      <w:r w:rsidRPr="0097281E">
        <w:rPr>
          <w:b/>
          <w:color w:val="000000" w:themeColor="text1"/>
        </w:rPr>
        <w:t>.</w:t>
      </w:r>
      <w:r w:rsidRPr="0097281E">
        <w:rPr>
          <w:color w:val="000000" w:themeColor="text1"/>
        </w:rPr>
        <w:t xml:space="preserve"> Homo functionalization of </w:t>
      </w:r>
      <w:proofErr w:type="spellStart"/>
      <w:r w:rsidRPr="0097281E">
        <w:rPr>
          <w:color w:val="000000" w:themeColor="text1"/>
        </w:rPr>
        <w:t>pAMAm</w:t>
      </w:r>
      <w:proofErr w:type="spellEnd"/>
      <w:r w:rsidRPr="0097281E">
        <w:rPr>
          <w:color w:val="000000" w:themeColor="text1"/>
        </w:rPr>
        <w:t xml:space="preserve"> polymers</w:t>
      </w:r>
    </w:p>
    <w:p w14:paraId="3CC582B6" w14:textId="77777777" w:rsidR="001558EE" w:rsidRPr="0097281E" w:rsidRDefault="001558EE" w:rsidP="0097281E">
      <w:pPr>
        <w:jc w:val="both"/>
        <w:rPr>
          <w:color w:val="000000" w:themeColor="text1"/>
        </w:rPr>
      </w:pPr>
    </w:p>
    <w:p w14:paraId="1B717645" w14:textId="4A7C632C" w:rsidR="00CA5E82" w:rsidRPr="0097281E" w:rsidRDefault="00CA5E82" w:rsidP="0097281E">
      <w:pPr>
        <w:jc w:val="both"/>
        <w:rPr>
          <w:color w:val="000000" w:themeColor="text1"/>
        </w:rPr>
      </w:pPr>
      <w:r w:rsidRPr="0097281E">
        <w:rPr>
          <w:color w:val="000000" w:themeColor="text1"/>
        </w:rPr>
        <w:t xml:space="preserve">The three different lengths of </w:t>
      </w:r>
      <w:proofErr w:type="spellStart"/>
      <w:r w:rsidRPr="0097281E">
        <w:rPr>
          <w:color w:val="000000" w:themeColor="text1"/>
        </w:rPr>
        <w:t>pAMAm</w:t>
      </w:r>
      <w:proofErr w:type="spellEnd"/>
      <w:r w:rsidRPr="0097281E">
        <w:rPr>
          <w:color w:val="000000" w:themeColor="text1"/>
        </w:rPr>
        <w:t xml:space="preserve"> (</w:t>
      </w:r>
      <w:proofErr w:type="spellStart"/>
      <w:r w:rsidRPr="0097281E">
        <w:rPr>
          <w:color w:val="000000" w:themeColor="text1"/>
        </w:rPr>
        <w:t>ru</w:t>
      </w:r>
      <w:proofErr w:type="spellEnd"/>
      <w:r w:rsidRPr="0097281E">
        <w:rPr>
          <w:color w:val="000000" w:themeColor="text1"/>
        </w:rPr>
        <w:t xml:space="preserve">: 90, 190, 250), 1 equiv., 4 mmol relative to monomeric form, 0.5 g) were dissolved in MeOH (1 M, 4 mL) and mixed with one of three thiol-amine salts, cysteamine hydrochloride, </w:t>
      </w:r>
      <w:proofErr w:type="spellStart"/>
      <w:r w:rsidRPr="0097281E">
        <w:rPr>
          <w:color w:val="000000" w:themeColor="text1"/>
        </w:rPr>
        <w:t>captamine</w:t>
      </w:r>
      <w:proofErr w:type="spellEnd"/>
      <w:r w:rsidRPr="0097281E">
        <w:rPr>
          <w:color w:val="000000" w:themeColor="text1"/>
        </w:rPr>
        <w:t xml:space="preserve"> hydrochloride, diethylamino ethanethiol hydrochloride (5 equiv., 2.0 mmol) and 2,2-dimethoxy-2-phenylacetophenone (DMPA) </w:t>
      </w:r>
      <w:proofErr w:type="spellStart"/>
      <w:r w:rsidRPr="0097281E">
        <w:rPr>
          <w:color w:val="000000" w:themeColor="text1"/>
        </w:rPr>
        <w:t>photoinitiator</w:t>
      </w:r>
      <w:proofErr w:type="spellEnd"/>
      <w:r w:rsidRPr="0097281E">
        <w:rPr>
          <w:color w:val="000000" w:themeColor="text1"/>
        </w:rPr>
        <w:t xml:space="preserve"> (0.05 </w:t>
      </w:r>
      <w:proofErr w:type="spellStart"/>
      <w:r w:rsidRPr="0097281E">
        <w:rPr>
          <w:color w:val="000000" w:themeColor="text1"/>
        </w:rPr>
        <w:t>equiv</w:t>
      </w:r>
      <w:proofErr w:type="spellEnd"/>
      <w:r w:rsidRPr="0097281E">
        <w:rPr>
          <w:color w:val="000000" w:themeColor="text1"/>
        </w:rPr>
        <w:t xml:space="preserve">). The solutions ran in an open capped 20 mL scintillation vial with a stir bar at room temperature in a UV (~365 nm) gel nail curing box for 4 h. The resulting polymer solution was acidified with 0.5 mL HCl (1M) and then purified in a 1 </w:t>
      </w:r>
      <w:proofErr w:type="spellStart"/>
      <w:r w:rsidRPr="0097281E">
        <w:rPr>
          <w:color w:val="000000" w:themeColor="text1"/>
        </w:rPr>
        <w:t>kDa</w:t>
      </w:r>
      <w:proofErr w:type="spellEnd"/>
      <w:r w:rsidRPr="0097281E">
        <w:rPr>
          <w:color w:val="000000" w:themeColor="text1"/>
        </w:rPr>
        <w:t xml:space="preserve"> dialysis bag in </w:t>
      </w:r>
      <w:proofErr w:type="spellStart"/>
      <w:r w:rsidRPr="0097281E">
        <w:rPr>
          <w:color w:val="000000" w:themeColor="text1"/>
        </w:rPr>
        <w:t>millipore</w:t>
      </w:r>
      <w:proofErr w:type="spellEnd"/>
      <w:r w:rsidRPr="0097281E">
        <w:rPr>
          <w:color w:val="000000" w:themeColor="text1"/>
        </w:rPr>
        <w:t xml:space="preserve"> water and further concentrated via lyophilization to obtain a fluffy off-white powder. The cysteamine HCl functionalized polymer collapsed overtime to a glassy looking tacky solid. The mass of each polymer obtained was about 100-150 mg.</w:t>
      </w:r>
    </w:p>
    <w:p w14:paraId="6778D2FC" w14:textId="2143012A" w:rsidR="0002342B" w:rsidRPr="0097281E" w:rsidRDefault="0002342B" w:rsidP="0097281E">
      <w:pPr>
        <w:jc w:val="both"/>
        <w:rPr>
          <w:color w:val="000000" w:themeColor="text1"/>
        </w:rPr>
      </w:pPr>
    </w:p>
    <w:p w14:paraId="0D67A233" w14:textId="77777777" w:rsidR="00CA5E82" w:rsidRPr="0097281E" w:rsidRDefault="00CA5E82" w:rsidP="0097281E">
      <w:pPr>
        <w:pStyle w:val="Heading3"/>
        <w:rPr>
          <w:rFonts w:ascii="Times New Roman" w:hAnsi="Times New Roman" w:cs="Times New Roman"/>
          <w:i/>
          <w:noProof/>
          <w:color w:val="000000" w:themeColor="text1"/>
        </w:rPr>
      </w:pPr>
      <w:bookmarkStart w:id="12" w:name="_Toc105366252"/>
      <w:r w:rsidRPr="0097281E">
        <w:rPr>
          <w:rFonts w:ascii="Times New Roman" w:hAnsi="Times New Roman" w:cs="Times New Roman"/>
          <w:i/>
          <w:color w:val="000000" w:themeColor="text1"/>
        </w:rPr>
        <w:t>Time kinetics of thiol-</w:t>
      </w:r>
      <w:proofErr w:type="spellStart"/>
      <w:r w:rsidRPr="0097281E">
        <w:rPr>
          <w:rFonts w:ascii="Times New Roman" w:hAnsi="Times New Roman" w:cs="Times New Roman"/>
          <w:i/>
          <w:color w:val="000000" w:themeColor="text1"/>
        </w:rPr>
        <w:t>ene</w:t>
      </w:r>
      <w:proofErr w:type="spellEnd"/>
      <w:r w:rsidRPr="0097281E">
        <w:rPr>
          <w:rFonts w:ascii="Times New Roman" w:hAnsi="Times New Roman" w:cs="Times New Roman"/>
          <w:i/>
          <w:color w:val="000000" w:themeColor="text1"/>
        </w:rPr>
        <w:t xml:space="preserve"> click</w:t>
      </w:r>
      <w:bookmarkEnd w:id="12"/>
      <w:r w:rsidRPr="0097281E">
        <w:rPr>
          <w:rFonts w:ascii="Times New Roman" w:hAnsi="Times New Roman" w:cs="Times New Roman"/>
          <w:i/>
          <w:noProof/>
          <w:color w:val="000000" w:themeColor="text1"/>
        </w:rPr>
        <w:t xml:space="preserve"> </w:t>
      </w:r>
    </w:p>
    <w:p w14:paraId="5BC631DA" w14:textId="77777777" w:rsidR="00CA5E82" w:rsidRPr="0097281E" w:rsidRDefault="00CA5E82" w:rsidP="0097281E">
      <w:pPr>
        <w:jc w:val="both"/>
        <w:rPr>
          <w:color w:val="000000" w:themeColor="text1"/>
        </w:rPr>
      </w:pPr>
      <w:r w:rsidRPr="0097281E">
        <w:rPr>
          <w:color w:val="000000" w:themeColor="text1"/>
        </w:rPr>
        <w:t xml:space="preserve">The scaffold </w:t>
      </w:r>
      <w:proofErr w:type="spellStart"/>
      <w:r w:rsidRPr="0097281E">
        <w:rPr>
          <w:color w:val="000000" w:themeColor="text1"/>
        </w:rPr>
        <w:t>pAMAm</w:t>
      </w:r>
      <w:proofErr w:type="spellEnd"/>
      <w:r w:rsidRPr="0097281E">
        <w:rPr>
          <w:color w:val="000000" w:themeColor="text1"/>
        </w:rPr>
        <w:t xml:space="preserve"> polymer (1 equiv., 0.8 mmol, 0.1 g) was mixed with cysteamine HCl (1 equiv., 0.8 mmol, 0.091 g) and DMPA </w:t>
      </w:r>
      <w:proofErr w:type="spellStart"/>
      <w:r w:rsidRPr="0097281E">
        <w:rPr>
          <w:color w:val="000000" w:themeColor="text1"/>
        </w:rPr>
        <w:t>photoinitiator</w:t>
      </w:r>
      <w:proofErr w:type="spellEnd"/>
      <w:r w:rsidRPr="0097281E">
        <w:rPr>
          <w:color w:val="000000" w:themeColor="text1"/>
        </w:rPr>
        <w:t xml:space="preserve"> (5 mol% relative to thiol) in d-DMSO (0.1 M, 8 mL). The resulting stock solution was split into 10 samples and reacted under UV light. Samples were taken out at varying timepoints (time = 0, 0.25, 0.5, 1.0, 1.5, 2.0, 2.5, 3.0, and 4.0 </w:t>
      </w:r>
      <w:r w:rsidRPr="0097281E">
        <w:rPr>
          <w:color w:val="000000" w:themeColor="text1"/>
        </w:rPr>
        <w:lastRenderedPageBreak/>
        <w:t xml:space="preserve">h). To establish an internal standard, samples were spiked with a stock solution of phenol in d-DMSO. Timepoints were measured by </w:t>
      </w:r>
      <w:r w:rsidRPr="0097281E">
        <w:rPr>
          <w:color w:val="000000" w:themeColor="text1"/>
          <w:vertAlign w:val="superscript"/>
        </w:rPr>
        <w:t>1</w:t>
      </w:r>
      <w:r w:rsidRPr="0097281E">
        <w:rPr>
          <w:color w:val="000000" w:themeColor="text1"/>
        </w:rPr>
        <w:t xml:space="preserve">H NMR to monitor alkene depletion over the 4 h window and it was found that the reaction kinetics were complete after 0.5 h. </w:t>
      </w:r>
    </w:p>
    <w:p w14:paraId="6147EB59" w14:textId="1B5B01FA" w:rsidR="008104BB" w:rsidRPr="0097281E" w:rsidRDefault="008104BB" w:rsidP="0097281E">
      <w:pPr>
        <w:jc w:val="both"/>
        <w:rPr>
          <w:i/>
          <w:noProof/>
          <w:color w:val="000000" w:themeColor="text1"/>
        </w:rPr>
      </w:pPr>
      <w:r w:rsidRPr="0097281E">
        <w:rPr>
          <w:i/>
          <w:noProof/>
          <w:color w:val="000000" w:themeColor="text1"/>
        </w:rPr>
        <w:t xml:space="preserve"> </w:t>
      </w:r>
    </w:p>
    <w:p w14:paraId="5AC71C87" w14:textId="435A93B8" w:rsidR="001558EE" w:rsidRPr="0097281E" w:rsidRDefault="001558EE" w:rsidP="0097281E">
      <w:pPr>
        <w:jc w:val="both"/>
        <w:rPr>
          <w:color w:val="000000" w:themeColor="text1"/>
        </w:rPr>
      </w:pPr>
      <w:r w:rsidRPr="0097281E">
        <w:rPr>
          <w:noProof/>
          <w:color w:val="000000" w:themeColor="text1"/>
        </w:rPr>
        <mc:AlternateContent>
          <mc:Choice Requires="wpg">
            <w:drawing>
              <wp:anchor distT="0" distB="0" distL="114300" distR="114300" simplePos="0" relativeHeight="251680768" behindDoc="0" locked="0" layoutInCell="1" allowOverlap="1" wp14:anchorId="0D2AC44B" wp14:editId="7B2A3A08">
                <wp:simplePos x="0" y="0"/>
                <wp:positionH relativeFrom="margin">
                  <wp:posOffset>-45720</wp:posOffset>
                </wp:positionH>
                <wp:positionV relativeFrom="paragraph">
                  <wp:posOffset>47825</wp:posOffset>
                </wp:positionV>
                <wp:extent cx="6035809" cy="1932188"/>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6035809" cy="1932188"/>
                          <a:chOff x="0" y="0"/>
                          <a:chExt cx="6035809" cy="1932188"/>
                        </a:xfrm>
                      </wpg:grpSpPr>
                      <pic:pic xmlns:pic="http://schemas.openxmlformats.org/drawingml/2006/picture">
                        <pic:nvPicPr>
                          <pic:cNvPr id="42" name="Picture 42"/>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2835409" y="138313"/>
                            <a:ext cx="3200400" cy="17938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Picture 43"/>
                          <pic:cNvPicPr>
                            <a:picLocks noChangeAspect="1"/>
                          </pic:cNvPicPr>
                        </pic:nvPicPr>
                        <pic:blipFill>
                          <a:blip r:embed="rId16" cstate="screen">
                            <a:extLst>
                              <a:ext uri="{28A0092B-C50C-407E-A947-70E740481C1C}">
                                <a14:useLocalDpi xmlns:a14="http://schemas.microsoft.com/office/drawing/2010/main"/>
                              </a:ext>
                            </a:extLst>
                          </a:blip>
                          <a:stretch>
                            <a:fillRect/>
                          </a:stretch>
                        </pic:blipFill>
                        <pic:spPr>
                          <a:xfrm>
                            <a:off x="0" y="0"/>
                            <a:ext cx="2831465" cy="1828800"/>
                          </a:xfrm>
                          <a:prstGeom prst="rect">
                            <a:avLst/>
                          </a:prstGeom>
                        </pic:spPr>
                      </pic:pic>
                    </wpg:wgp>
                  </a:graphicData>
                </a:graphic>
              </wp:anchor>
            </w:drawing>
          </mc:Choice>
          <mc:Fallback>
            <w:pict>
              <v:group w14:anchorId="07AF4EF6" id="Group 38" o:spid="_x0000_s1026" style="position:absolute;margin-left:-3.6pt;margin-top:3.75pt;width:475.25pt;height:152.15pt;z-index:251680768;mso-position-horizontal-relative:margin" coordsize="60358,19321"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AgIFw6OjqnExMTO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wsLIEBAQLhZWVn/WVlZ/yEhIW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MDClRUVPNQUFDmOzs7q1lZWf8hISF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YpKSl4BAQEDR4eHldZ&#13;&#10;WVn/ISEhY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Hh5XWVlZ/yEhIW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h4eV1lZWf8hISFhAAAAAAAA&#13;&#10;AAAAAAAAAAAAAAAAAAAAAAAAAAAAAAAAAAAAAAAAAAAAAAAAAAAAAAAAAAAAAAAAAAAAAAAAAAAA&#13;&#10;AAAAAAAAAAAAAAAAAAAAAAC/v7//v7+//7+/v/+/v7//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4eHldZWVn/ISEhYQAAAAAAAAAAAAAAAAAAAAAAAAAAAAAAAAAAAAAAAAAAAAAAAAAAAAAA&#13;&#10;AAAAAAAAAAAAAAAAAAAAAAAAAAAAAAAAAAAAAAAAAAAAAAC/v7//v7+//7+/v/+/v7//v7+//7+/&#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Hh5XWVlZ/yEhIWEAAAAAAAAAAAAAAAAAAAAAAAAA&#13;&#10;AAAAAAAAAAAAAAAAAAAAAAAAAAAAAAAAAAAAAAAAAAAAAAAAAAAAAAAAAAAAAAAAAAAAAAAAAAAA&#13;&#10;v7+//7+/v/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Hh4eV1lZWf8h&#13;&#10;ISFhAAAAAAAAAAAAAAAAAAAAAAAAAAAAAAAAAAAAAAAAAAAAAAAAAAAAAAAAAAAAAAAAAAAAAAAA&#13;&#10;AAAAAAAAAAAAAAAAAAAAAAAAAAAAAL+/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4eHldZWVn/ISEhYQAAAAAAAAAAAAAAAAAAAAAAAAAAAAAAAAAAAAAAAAAA&#13;&#10;AAAAAAAAAAAAAAAAAAAAAAAAAAAAAAAAAAAAAAAAAAAAAAAAAAAAAAAAAAC/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IyMjZSUlJWs3NzegWVlZ/zk5OaUlJSVrGBgYRwAA&#13;&#10;AAAAAAAAAAAAAAAAAAAAAAAAAAAAAAAAAAAAAAAAAAAAAAAAAAAAAAAAAAAAAAAAAAAAAAAAAAAA&#13;&#10;AAAAAAAAAAAAv7+//7+/v/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EBBFZWVvlZWVn/&#13;&#10;WVlZ/1lZWf9ZWVn/WVlZ/z4+PrMAAAAAAAAAAAAAAAAAAAAAAAAAAAAAAAAAAAAAAAAAAAAAAAAA&#13;&#10;AAAAAAAAAAAAAAAAAAAAAAAAAAAAAAAAAAAAAAAAAL+/v/+/v7//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v7//&#13;&#10;v7+//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7+//7+/v/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v/+/v7//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v7//v7+//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7+//7+/v/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v/+/v7//&#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v7//v7+//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v/+/v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v7//v7+//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QMiIiJiNzc3nj09PbErKyt+CQkJGwAAAAAAAAAA&#13;&#10;AAAAAAAAAAAAAAAAAAAAAAAAAAAAAAAABQUFECoqKns7OzurPj4+sioqKnsEBAQNAAAAAAAAAAAA&#13;&#10;AAAAAAAAAAAAAAAAAAAAAAAAAAAAAAAAAAAAAAAAAAAAAAAAAAAAAAAAAAAAAAAAAAAAAAAAAAAA&#13;&#10;AAAAAAAAv7+//7+/v/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QM6OjqpWVlZ/09P&#13;&#10;T+VGRkbLWVlZ/01NTd8KCgodAAAAAAAAAAAAAAAAAAAAAAAAAAAAAAAACAgIGE5OTuJYWFj+RUVF&#13;&#10;xkpKStVZWVn/RUVFyAEBAQUAAAAAAAAAAAAAAAAAAAAAAAAAAAAAAAAAAAAAAAAAAAAAAAAAAAAA&#13;&#10;AAAAAAAAAAAAAAAAAAAAAAAAAAAAAAAAAAAAAL+/v/+/v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gIIMTExjTMzM5QzMzOUMzMzlDMzM5QuLi6F&#13;&#10;AAAAAAAAAAAAAAAAAAAAAAAAAAAAAAAAAAAAACIiImIzMzOUMzMzlDMzM5QzMzOUMzMzlDMzM5Qq&#13;&#10;Kip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hpNWVlZ/zg4OKMAAAAAAAAAACYmJm1ZWVn/Ly8viQAAAAAAAAAAAAAAAAAAAAAA&#13;&#10;AAAAAAAAADMzM5RZWVn/IiIiYwAAAAAAAAABOTk5pVlZWf8eHh5XAAAAAAAAAAAAAAAAAAAAAAAA&#13;&#10;AAAAAAAAAAAAAAAAAAAAAAAAAAAAAAAAAAAAAAAAAAAAAAAAAAAAAAAAAAAAAAAAAAC/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jIiJN&#13;&#10;V1RUvnBra/Nwa2vzV1RUviMiIk0AAAAAAAAAAAAAAAAAAAAAAAAAAAAAAAAAAAAAAAAAAAAAAAAA&#13;&#10;AAAAAAAAAAAAAAAAAAAAAAAAAAAAAAAAAAAAAAAAAAAAAAAAAAAAAAAAAAAAAAAAAAAADAwMI1lZ&#13;&#10;Wf9WVlb4VFRU8VRUVPFUVFTxTExM2wAAAAAAAAAAAAAAAAAAAAAAAAAAAAAAAAAAAAA5OTmkVVVV&#13;&#10;9FVVVfRVVVX0VVVV9FVVVfVZWVn/TExM2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jo6qVlZWf8KCgofAAAAAAAAAAABAQEFU1NT&#13;&#10;8ExMTNwAAAAAAAAAAAAAAAAAAAAAAAAAAAAAAABHR0fNU1NT8AAAAAEAAAAAAAAAABERETJZWVn/&#13;&#10;NjY2nQAAAAAAAAAAAAAAAAAAAAAAAAAAAAAAAAAAAAAAAAAAAAAAAAAAAAAAAAAAAAAAAAAAAAAA&#13;&#10;AAAAAAAAAAAAAAAAAAAAv7+//7+/v/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zuGdnFx/3Zxcf92cXH/dnFx/3Zxcf92cXH/Pjs7hgAAAAAAAAAAAAAA&#13;&#10;AAAAAAAAAAAAAAAAAAAAAAAAAAAAAAAAAAAAAAAAAAAAAAAAAAAAAAAAAAAAAAAAAAAAAAAAAAAA&#13;&#10;AAAAAAAAAAAAAAAAAAAAAAwMDCNZWVn/IiIiZAAAAAAAAAAAAAAAAAAAAAAAAAAAAAAAAAAAAAAA&#13;&#10;AAAAAAAAAAAAAAAAAAAAAAAAAAAAAAAAAAAAAAAAAAAAAAAYGBhHWVlZ/zQ0NJ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lJSdNQ&#13;&#10;UFDmAAAAAAAAAAAAAAAAAAAAAERERMVXV1f7AAAAAAAAAAAAAAAAAAAAAAAAAAAAAAAAS0tL2FJS&#13;&#10;Uu0AAAAAAAAAAAAAAAACAgIHWVlZ/0NDQ8AAAAAAAAAAAAAAAAAAAAAAAAAAAAAAAAAAAAAAAAAA&#13;&#10;AAAAAAAAAAAAAAAAAAAAAAAAAAAAAAAAAAAAAAAAAAAAAAAAAL+/v/+/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RUVHqSUlJ0wAAAAAAAAAAAAAAAAAAAAA9PT2wWVlZ/wUFBQ8AAAAA&#13;&#10;AAAAAAAAAAAAAAAAAAAAAD09Pa9ZWVn/Hx8fWwAAAAAAAAAAFBQUO1lZWf9GRkbKAAAAAAAAAAAA&#13;&#10;AAAAAAAAAAAAAAAAAAAAAAAAAAAAAAAAAAAAAAAAAAAAAAAAAAAAAAAAAAAAAAAAAAAAAAAAAAAA&#13;&#10;AAC/v7//v7+//7+/v/+/v7//v7+//7+/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VVV9EhISNAAAAAAAAAAAAAA&#13;&#10;AAAAAAAAPDw8rVlZWf8FBQURAAAAAAAAAAAAAAAAAAAAAAAAAAASEhI2VFRU81lZWf9NTU3eUFBQ&#13;&#10;6FlZWf9ZWVn/RUVFxgAAAAAAAAAAAAAAAAAAAAAAAAAAAAAAAAAAAAAAAAAAAAAAAAAAAAAAAAAA&#13;&#10;AAAAAAAAAAAAAAAAAAAAAAAAAAAAAAAAv7+//7+/v/+/v7//v7+//7+/v/+/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5OTuJNTU3fAAAAAAAAAAAAAAAAAAAAAD8/P7ZYWFj9AAAAAgAAAAAAAAAAAAAAAAAAAAAA&#13;&#10;AAAAAAAAAAsLCyApKSl2NDQ0lysrK30YGBhHWFhY/T09Pa8AAAAAAAAAAAAAAAAAAAAAAAAAAAAA&#13;&#10;AAAAAAAAAAAAAAAAAAAAAAAAAAAAAAAAAAAAAAAAAAAAAAAAAAAAAAAAAAAAAL+/v/+/v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HR0fNVlZW+AMDAwkAAAAAAAAAAAAAAABMTEzcT09P&#13;&#10;5QAAAAAAAAAAAAAAAAAAAAAAAAAAAAAAAAAAAAAAAAAAAAAAAAAAAAAAAAAAFRUVPllZWf8rKyt8&#13;&#10;AAAAAAAAAAAAAAAAAAAAAAAAAAAAAAAAAAAAAAAAAAAAAAAAAAAAAAAAAAAAAAAAAAAAAAAAAAAA&#13;&#10;AAAAAAAAAAAAAAC/v7//v7+//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DAwjFlZWf8d&#13;&#10;HR1UAAAAAAAAAAASEhI0WVlZ/zU1NZgAAAAAAAAAAAAAAAAKCgodBQUFDwAAAAAAAAAAAAAAAAAA&#13;&#10;AAAAAAAAAgICBkFBQb1YWFj9DAwMIwAAAAAAAAAAAAAAAAAAAAAAAAAAAAAAAAAAAAAAAAAAAAAA&#13;&#10;AAAAAAAAAAAAAAAAAAAAAAAAAAAAAAAAAAAAAAAAAAAA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AQEC5XV1f6U1NT7iYmJm8jIyNlTk5O4VZWVvcQEBAwAAAAAAAAAAAQEBAv&#13;&#10;WVlZ/0BAQLkAAAAAICAgXC4uLoQbGxtQJCQkaURERMVZWVn/MDAwigAAAAAAAAAAAAAAAAAAAAAA&#13;&#10;AAAAAAAAAAAAAAAAAAAAAAAAAAAAAAAAAAAAAAAAAAAAAAAAAAAAAAAAAAAAAAAAAAAAAAAAAL+/&#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hoaS05OTuFZWVn/WFhY/ktL&#13;&#10;S9cWFhZBAAAAAAAAAAAAAAAADg4OKVhYWP08PDytAAAAACMjI2ZXV1f6WVlZ/1lZWf9RUVHpKCgo&#13;&#10;cwAAAAIAAAAAAAAAAAAAAAAAAAAAAAAAAAAAAAAAAAAAAAAAAAAAAAAAAAAAAAAAAAAAAAAAAAAA&#13;&#10;AAAAAAAAAAAAAAAAAAAAAAAAAAC/v7//v7+//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gIFwYGBhIAAAAAAAAAAAAAAAAAAAAAAAAAAAAAAAAEBAQMAAAAAAAAAAAA&#13;&#10;AAAAAwMDCQ0NDSYHBwcVAAAAAAAAAAAAAAAAAAAAAAAAAAAAAAAAAAAAAAAAAAAAAAAAAAAAAAAA&#13;&#10;AAAAAAAAAAAAAAAAAAAAAAAAAAAAAAAAAAAAAAAAAAAAAAAAAAAAAAAAv7+//7+/v/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UlJWxSUlLsWVlZ/1lZ&#13;&#10;Wf9XV1f8Pz8/tw4ODikAAAAAAAAAAAAAAAAODg4pWFhY/Tw8PK0AAAAAAAAAABQUFDtZWVn/Ozs7&#13;&#10;qwAAAAAAAAAAAAAAAAAAAAAAAAAAAAAAAAAAAAAAAAAAFxcXQllZWf86OjqoT09P5FlZWf9XV1f7&#13;&#10;OTk5pAMDAwkAAAAAAAAAABcXF0JZWVn/Ojo6qE9PT+RZWVn/V1dX+zk5OaQDAwMJAAAAAAAAAAAV&#13;&#10;FRU/WVlZ/yIiImMAAAAAAAAAAAkJCRtZWVn/Ly8vhwAAAAAAAAAAAAAAAFZWVvg7Ozu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v/+/v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v7//v7+//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FxdCWVlZ/yMjI2YAAAAAAAAAAAAAAAAAAAAAAAAAAAAAAAAA&#13;&#10;AAAAFxcXQllZWf8jIyN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7+//7+/&#13;&#10;v/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xcXQllZWf8jIyNmAAAA&#13;&#10;AAAAAAAAAAAAAAAAAAAAAAAAAAAAAAAAABcXF0JZWVn/IyMjZ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CAgYRERExBAQEDQAAAAAAAAAAAAAAAAAAAAAAAAAAAAAAAAAAAAACAgIGERERMQQE&#13;&#10;BA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7//v7+//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7+//7+/v/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v/+/v7//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v7//v7+//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7+//7+/v/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v/+/v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13;&#10;v7//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7+//7+/v/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v/+/v7//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v7//v7+//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7+//7+/v/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v/+/&#13;&#10;v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EBAyIiImI3NzeePT09sSsrK34J&#13;&#10;CQkbAAAAAAAAAAAAAAAAAAAAAAAAAAAAAAAAAAAAAAAAAAAFBQUQKioqezs7O6tAQEC5MjIykg0N&#13;&#10;DScAAAAAAAAAAAAAAAAAAAAAAAAAAAAAAAAAAAAAAAAAAAAAAAAAAAAAAAAAAAAAAAAAAAAAAAAA&#13;&#10;AAAAAAAAAAAAAAAAAAAAAAC/v7//v7+//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EB&#13;&#10;Azo6OqlZWVn/T09P5UZGRstZWVn/TU1N3woKCh0AAAAAAAAAAAAAAAAAAAAAAAAAAAAAAAAEBAQN&#13;&#10;TExM3FlZWf9KSkrVQEBAuVdXV/tVVVX2Dg4OKQAAAAAAAAAAAAAAAAAAAAAAAAAAAAAAAAAAAAAA&#13;&#10;AAAAAAAAAAAAAAAAAAAAAAAAAAAAAAAAAAAAAAAAAAAAAAAAAAAAv7+//7+/v/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oaGk1ZWVn/ODg4owAAAAAAAAAAJiYmbVlZWf8vLy+JAAAAAAAA&#13;&#10;AAAAAAAAAAAAAAAAAAAAAAAAICAgXllZWf8wMDCKAAAAAAAAAAAfHx9aWVlZ/y0tLYIAAAAAAAAA&#13;&#10;AAAAAAAAAAAAAAAAAAAAAAAAAAAAAAAAAAAAAAAAAAAAAAAAAAAAAAAAAAAAAAAAAAAAAAAAAAAA&#13;&#10;AAAAAL+/v/+/v7//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6OjqpWVlZ/woKCh8AAAAA&#13;&#10;AAAAAAEBAQVTU1PwTExM3AAAAAAAAAAAAAAAAAAAAAAAAAAAAAAAACgoKHNZWVn/Hx8fWQAAAAAA&#13;&#10;AAAAGxsbUFlZWf8uLi6EAAAAAAAAAAAAAAAAAAAAAAAAAAAAAAAAAAAAAAAAAAAAAAAAAAAAAAAA&#13;&#10;AAAAAAAAAAAAAAAAAAAAAAAAAAAAAAAAAAC/v7//v7+//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SUlJ01BQUOYAAAAAAAAAAAAAAAAAAAAARERExVdXV/sAAAAAAAAAAAAAAAAAAAAAAAAA&#13;&#10;AAAAAAAPDw8tWFhY/U5OTuEQEBAwCwsLIUhISNFWVlb4Dg4OKQAAAAAAAAAAAAAAAAAAAAAAAAAA&#13;&#10;AAAAAAAAAAAAAAAAAAAAAAAAAAAAAAAAAAAAAAAAAAAAAAAAAAAAAAAAAAAAAAAAv7+//7+/v/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FRUepJSUnTAAAAAAAAAAAAAAAAAAAAAD09PbBZ&#13;&#10;WVn/BQUFDwAAAAAAAAAAAAAAAAAAAAAAAAAAAAAAACAgIF1VVVX0V1dX/FVVVfVSUlLtGBgYRQAA&#13;&#10;AAAAAAAAAAAAAAAAAAAAAAAAAAAAAAAAAAAAAAAAAAAAAAAAAAAAAAAAAAAAAAAAAAAAAAAAAAAA&#13;&#10;AAAAAAAAAAAAAAAAAL+/v/+/v7//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VVVX0SEhI&#13;&#10;0AAAAAAAAAAAAAAAAAAAAAA8PDytWVlZ/wUFBREAAAAAAAAAAAAAAAAAAAAAAAAAAAAAAAAYGBhG&#13;&#10;T09P5VZWVvlXV1f7VlZW+SwsLH8AAAABAAAAAAAAAAAAAAAAAAAAAAAAAAAAAAAAAAAAAAAAAAAA&#13;&#10;AAAAAAAAAAAAAAAAAAAAAAAAAAAAAAAAAAAAAAAAAAAAAAC/v7//v7+//7+/v/+/v7//v7+//7+/&#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ICCDExMY0zMzOUMzMzlDMzM5Qz&#13;&#10;MzOULi4uhQAAAAAAAAAAAAAAAAAAAAAAAAAAAAAAAAAAAAAAAAAAAQEBAyIiImI3NzeePT09sSsr&#13;&#10;K34JCQk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k5O4k1NTd8AAAAAAAAAAAAAAAAAAAAAPz8/tlhYWP0AAAACAAAAAAAA&#13;&#10;AAAAAAAAAAAAAAAAAAAaGhpLV1dX/EVFRccKCgofDAwMJURERMVZWVn/Li4uhQAAAAAAAAAAAAAA&#13;&#10;AAAAAAAAAAAAAAAAAAAAAAAAAAAAAAAAAAAAAAAAAAAAAAAAAAAAAAAAAAAAAAAAAAAAAAAAAAAA&#13;&#10;v7+//7+/v/+/v7//v7+//7+/v/+/v7//v7+//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TQVTVOANL5qpEPzaqRD81OANL4hNBVNAAAAAAAAAAAAAAAAAAAAAAAAAAAAAAAAAAAAAAAA&#13;&#10;AAAAAAAAAAAAAAAAAAAAAAAAAAAAAAAAAAAAAAAAAAAAAAAAAAAAAAAAAAAAAAAAAAAAAAAAAAAA&#13;&#10;AAwMDCNZWVn/VlZW+FRUVPFUVFTxVFRU8UxMTNsAAAAAAAAAAAAAAAAAAAAAAAAAAAAAAAAAAAAA&#13;&#10;AQEBAzo6OqlZWVn/T09P5UZGRstZWVn/TU1N3woKCh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dHR81WVlb4AwMDCQAAAAAAAAAA&#13;&#10;AAAAAExMTNxPT0/lAAAAAAAAAAAAAAAAAAAAAAAAAAAAAAAAREREw1ZWVvgGBgYTAAAAAAAAAAAE&#13;&#10;BAQMUlJS61FRUekAAAAAAAAAAAAAAAAAAAAAAAAAAAAAAAAAAAAAAAAAAAAAAAAAAAAAAAAAAAAA&#13;&#10;AAAAAAAAAAAAAAAAAAAAAAAAAAAAAL+/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OlolhnCtR/9wrUf/cK1H/3CtR/9wrUf/cK1H/zpaJYYAAAAA&#13;&#10;AAAAAAAAAAAAAAAAAAAAAAAAAAAAAAAAAAAAAAAAAAAAAAAAAAAAAAAAAAAAAAAAAAAAAAAAAAAA&#13;&#10;AAAAAAAAAAAAAAAAAAAAAAAAAAAAAAAMDAwjWVlZ/yIiImQAAAAAAAAAAAAAAAAAAAAAAAAAAAAA&#13;&#10;AAAAAAAAAAAAAAAAAAAAAAAAAAAAABoaGk1ZWVn/ODg4owAAAAAAAAAAJiYmbVlZWf8vLy+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wMDCMWVlZ/x0dHVQAAAAAAAAAABISEjRZWVn/NTU1mAAAAAAAAAAAAAAAAAoKCh0FBQUPAAAA&#13;&#10;AEpKStZXV1f7CAgIGQAAAAAAAAAAAwMDCVNTU/BQUFDmAAAAAAAAAAAAAAAAAAAAAAAAAAAAAAAA&#13;&#10;AAAAAAAAAAAAAAAAAAAAAAAAAAAAAAAAAAAAAAAAAAAAAAAAAAAAAAAAAAC/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BAQLldXV/pTU1PuJiYmbyMjI2VOTk7hVlZW9xAQEDAA&#13;&#10;AAAAAAAAABAQEC9ZWVn/QEBAuQAAAAAzMzOTWVlZ/0NDQ8IjIyNnICAgXj4+PrRZWVn/NTU1mQAA&#13;&#10;AAAAAAAAAAAAAAAAAAAAAAAAAAAAAAAAAAAAAAAAAAAAAAAAAAAAAAAAAAAAAAAAAAAAAAAAAAAA&#13;&#10;AAAAAAAAAAAAv7+//7+/v/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hpLTk5O&#13;&#10;4VlZWf9YWFj+S0tL1xYWFkEAAAAAAAAAAAAAAAAODg4pWFhY/Tw8PK0AAAAAAwMDCjY2Np1WVlb5&#13;&#10;WVlZ/1lZWf9WVlb4NjY2nQMDAwoAAAAAAAAAAAAAAAAAAAAAAAAAAAAAAAAAAAAAAAAAAAAAAAAA&#13;&#10;AAAAAAAAAAAAAAAAAAAAAAAAAAAAAAAAAAAAAAAAAL+/v/+/v7//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ICAgXBgYGEgAAAAAAAAAAAAAAAAAAAAAAAAAAAAAAAAQE&#13;&#10;BAwAAAAAAAAAAAAAAAAAAAAAAQEBBAoKCh8KCgodAQEBAwAAAAAAAAAAAAAAAAAAAAAAAAAAAAAA&#13;&#10;AAAAAAAAAAAAAAAAAAAAAAAAAAAAAAAAAAAAAAAAAAAAAAAAAAAAAAAAAAAAAAAAAAAAAAC/v7//&#13;&#10;v7+//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7+//7+/v/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v/+/v7//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v7//v7+//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7+//7+/v/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v/+/v7//&#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v7//v7+//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xcXQllZWf8jIyNmAAAAAAAAAAAAAAAAAAAAAAAA&#13;&#10;AAAAAAAAAAAAABcXF0JZWVn/IyMjZ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cXF0JZWVn/&#13;&#10;IyMjZgAAAAAAAAAAAAAAAAAAAAAAAAAAAAAAAAAAAAAXFxdCWVlZ/yMjI2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gIGERERMQQEBA0AAAAAAAAAAAAAAAAAAAAAAAAAAAAAAAAAAAAAAgIC&#13;&#10;BhERETEEBAQ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v/+/v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v7//v7+//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QMiIiJiNzc3nj09PbErKyt+CQkJGwAAAAAAAAAA&#13;&#10;AAAAAAAAAAAAAAAAAAAAAAAAAAAiIiJiMzMzlDMzM5QzMzOUMzMzlDMzM5QzMzOUKioqeQAAAAAA&#13;&#10;AAAAAAAAAAAAAAAAAAAAAAAAAAAAAAAAAAAAAAAAAAAAAAAAAAAAAAAAAAAAAAAAAAAAAAAAAAAA&#13;&#10;AAAAAAAAv7+//7+/v/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BAQM6OjqpWVlZ/09P&#13;&#10;T+VGRkbLWVlZ/01NTd8KCgodAAAAAAAAAAAAAAAAAAAAAAAAAAAAAAAAOTk5pFVVVfRVVVX0VVVV&#13;&#10;9FVVVfRVVVX1WVlZ/0xMTNsAAAAAAAAAAAAAAAAAAAAAAAAAAAAAAAAAAAAAAAAAAAAAAAAAAAAA&#13;&#10;AAAAAAAAAAAAAAAAAAAAAAAAAAAAAAAAAAAAAL+/v/+/v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hpNWVlZ/zg4OKMAAAAAAAAAACYmJm1ZWVn/Ly8viQAAAAAAAAAAAAAAAAAAAAAA&#13;&#10;AAAAAAAAAAAAAAAAAAAAAAAAAAAAAAAAAAAAGBgYR1lZWf80NDSWAAAAAAAAAAAAAAAAAAAAAAAA&#13;&#10;AAAAAAAAAAAAAAAAAAAAAAAAAAAAAAAAAAAAAAAAAAAAAAAAAAAAAAAAAAAAAAAAAAC/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jo6qVlZWf8KCgofAAAAAAAAAAABAQEFU1NT&#13;&#10;8ExMTNwAAAAAAAAAAAAAAAAAAAAAAAAAAAAAAAAAAAAAAAAAAAAAAAAAAAAAAAAAAEBAQLlYWFj+&#13;&#10;Dg4OKQAAAAAAAAAAAAAAAAAAAAAAAAAAAAAAAAAAAAAAAAAAAAAAAAAAAAAAAAAAAAAAAAAAAAAA&#13;&#10;AAAAAAAAAAAAAAAAAAAAv7+//7+/v/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lJSdNQ&#13;&#10;UFDmAAAAAAAAAAAAAAAAAAAAAERERMVXV1f7AAAAAAAAAAAAAAAAAAAAAAAAAAAAAAAAAAAAAAAA&#13;&#10;AAAAAAAAAAAAAA8PDy1ZWVn/QEBAuQAAAAAAAAAAAAAAAAAAAAAAAAAAAAAAAAAAAAAAAAAAAAAA&#13;&#10;AAAAAAAAAAAAAAAAAAAAAAAAAAAAAAAAAAAAAAAAAAAAAAAAAL+/v/+/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RUVHqSUlJ0wAAAAAAAAAAAAAAAAAAAAA9PT2wWVlZ/wUFBQ8AAAAA&#13;&#10;AAAAAAAAAAAAAAAAAAAAAAAAAAAAAAAAAAAAAAAAAAA3NzeeWVlZ/xkZGUoAAAAAAAAAAAAAAAAA&#13;&#10;AAAAAAAAAAAAAAAAAAAAAAAAAAAAAAAAAAAAAAAAAAAAAAAAAAAAAAAAAAAAAAAAAAAAAAAAAAAA&#13;&#10;AAC/v7//v7+//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VVVV9EhISNAAAAAAAAAAAAAA&#13;&#10;AAAAAAAAPDw8rVlZWf8FBQURAAAAAAAAAAAAAAAAAAAAAAAAAAAAAAAAAAAAAAAAAAAICAgXVlZW&#13;&#10;+EtLS9kAAAABAAAAAAAAAAAAAAAAAAAAAAAAAAAAAAAAAAAAAAAAAAAAAAAAAAAAAAAAAAAAAAAA&#13;&#10;AAAAAAAAAAAAAAAAAAAAAAAAAAAAAAAAv7+//7+/v/+/v7//v7+//7+/v/+/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5OTuJNTU3fAAAAAAAAAAAAAAAAAAAAAD8/P7ZYWFj9AAAAAgAAAAAAAAAAAAAAAAAAAAAA&#13;&#10;AAAAAAAAAAAAAAAAAAAALS0tgllZWf8lJSVrAAAAAAAAAAAAAAAAAAAAAAAAAAAAAAAAAAAAAAAA&#13;&#10;AAAAAAAAAAAAAAAAAAAAAAAAAAAAAAAAAAAAAAAAAAAAAAAAAAAAAAAAAAAAAL+/v/+/v7//v7+/&#13;&#10;/7+/v/+/v7//v7+//7+/v/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HR0fNVlZW+AMDAwkAAAAAAAAAAAAAAABMTEzcT09P&#13;&#10;5QAAAAAAAAAAAAAAAAAAAAAAAAAAAAAAAAAAAAAAAAAAAwMDCVJSUutTU1PwBAQEDAAAAAAAAAAA&#13;&#10;AAAAAAAAAAAAAAAAAAAAAAAAAAAAAAAAAAAAAAAAAAAAAAAAAAAAAAAAAAAAAAAAAAAAAAAAAAAA&#13;&#10;AAAAAAAAAAAAAAC/v7//v7+//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DAwjFlZWf8d&#13;&#10;HR1UAAAAAAAAAAASEhI0WVlZ/zU1NZgAAAAAAAAAAAAAAAAKCgodBQUFDwAAAAAAAAAAAAAAACMj&#13;&#10;I2dZWVn/MTExjQAAAAAAAAAAAAAAAAAAAAAAAAAAAAAAAAAAAAAAAAAAAAAAAAAAAAAAAAAAAAAA&#13;&#10;AAAAAAAAAAAAAAAAAAAAAAAAAAAAAAAAAAAAAAAAAAAA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AQEC5XV1f6U1NT7iYmJm8jIyNlTk5O4VZWVvcQEBAwAAAAAAAAAAAQEBAv&#13;&#10;WVlZ/0BAQLkAAAAAAAAAAAAAAAFLS0vXWFhY/QsLCyEAAAAAAAAAAAAAAAAAAAAAAAAAAAAAAAAA&#13;&#10;AAAAAAAAAAAAAAAAAAAAAAAAAAAAAAAAAAAAAAAAAAAAAAAAAAAAAAAAAAAAAAAAAAAAAAAAAL+/&#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hoaS05OTuFZWVn/WFhY/ktL&#13;&#10;S9cWFhZBAAAAAAAAAAAAAAAADg4OKVhYWP08PDytAAAAAAAAAAAUFBQ7WVlZ/zs7O6sAAAAAAAAA&#13;&#10;AAAAAAAAAAAAAAAAAAAAAAAAAAAAAAAAAAAAAAAAAAAAAAAAAAAAAAAAAAAAAAAAAAAAAAAAAAAA&#13;&#10;AAAAAAAAAAAAAAAAAAAAAAAAAAC/v7//v7+//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gIFwYGBhIAAAAAAAAAAAAAAAAAAAAAAAAAAAAAAAAEBAQMAAAAAAAAAAAA&#13;&#10;AAAAAAAAAAMDAwsAAAABAAAAAAAAAAAAAAAAAAAAAAAAAAAAAAAAAAAAAAAAAAAAAAAAAAAAAAAA&#13;&#10;AAAAAAAAAAAAAAAAAAAAAAAAAAAAAAAAAAAAAAAAAAAAAAAAAAAAAAAAv7+//7+/v/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v/+/v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v7//v7+//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7+//7+/&#13;&#10;v/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7//v7+//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UVFxllZWf9OTk7gNzc3njEx&#13;&#10;MY0wMDCMMDAwjDAwMIwwMDCMHR0dVAAAAAAAAAAAAAAAAAAAAAAAAAAAAAAAAAAAAAAAAAAAAAAA&#13;&#10;AAAAAAAAAAAAAAAAAAAAAAAAAAAAAAAAAAAAAAAAAAAAAAAAAAAAAAAAAAAAAAAAAAAAAAAAAAAA&#13;&#10;AAAAAAAAAAAAAAAAAAAAAAAAAAAAAAAAAAAAAAAAAAAAAAAAAAAAAAAAAAAAAAAAAAAAAAAAAAAA&#13;&#10;AAAAAAAAAAAAAAAAAAAAAAAAAAAAAAAAAAAAAAAAAAAAAAAAAAAAAAAAAAAAAAC/v7//v7+//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ICCFdXV/tISEjRAgICB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7+//7+/v/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QVVVVX0PDw8r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v/+/v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Ozs7q1VVVfUO&#13;&#10;Dg4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13;&#10;v7//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TU1PwWVlZ/1lZWf9ZWVn/WVlZ/1lZ&#13;&#10;Wf9ZWVn/WVlZ/1lZWf87OzuqAAAAAAAAAAAAAAAAAAAAAAAAAAAAAAAAAAAAAAAAAAAAAAAAAAAA&#13;&#10;AAAAAAAAAAAAAAAAAAAAAAAAAAAAAAAAAAAAAAAAAAAAAAAAAAAAAAAAAAAAAAAAAAAAAAAAAAAA&#13;&#10;AAAAAAAAAAAAAAAAAAAAAAAAAAAAAAAAAAAAAAAAAAAAAAAAAAAAAAAAAAAAAAAAAAAAAAAAAAAA&#13;&#10;AAAAAAAAAAAAAAAAAAAAAAAAAAAAAAAAAAAAAAAAAAAAAAAAAAAAAAAAAL+/v/+/v7//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7+//7+/v/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09PbFZWVn/PT09sBQUFDwHBwcWCgoKHR4e&#13;&#10;HlhMTEzcWVlZ/xoaGk0AAAAAAAAAAAAAAAAAAAAAAAAAAAAAAAAAAAAAAAAAAAAAAAAAAAAAGhoa&#13;&#10;TVlZWf84ODijAAAAAAAAAAAmJiZtWVlZ/y8vL4kAAAAAAAAAAAAAAAAAAAAAAAAAAAAAAAAAAAAA&#13;&#10;SEhI0FVVVfYZGRlIAAAAAAAAAAAAAAACAQEBBQAAAAAAAAAAAAAAAAAAAAAAAAAAAAAAAAAAAAAA&#13;&#10;AAAAAAAAAAAAAAAAAAAAAAAAAAAAAAAAAAAAAAAAAAAAAAAAAAAAv7+//7+/v/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JSUu1BQUG7AAAAAAAAAAAA&#13;&#10;AAAAAAAAAAAAAAADAwMKVlZW+T09Pa8AAAAAAAAAAAAAAAAAAAAAAAAAAAAAAAAAAAAAAAAAAAAA&#13;&#10;AAAAAAAAUVFR6klJSdMAAAAAAAAAAAAAAAAAAAAAPT09sFlZWf8FBQUPAAAAAAAAAAAAAAAAAAAA&#13;&#10;AAAAAAA2NjabWVlZ/0pKStVYWFj+WVlZ/1lZWf9DQ0PCCgoKHQAAAAAAAAAAAAAAAAAAAAAAAAAA&#13;&#10;AAAAAAAAAAAAAAAAAAAAAAAAAAAAAAAAAAAAAAAAAAAAAAAAAAAAAAAAAAAAAAAAv7+//7+/v/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sLIlRUVPFZWVn/VlZW+ExMTNtOTk7gWFhY/VlZ&#13;&#10;Wf9NTU3fBAQEDgAAAAAAAAAAAAAAAAAAAAAAAAAAAAAAAAAAAAAAAAAAAAAAAAAAAABOTk7iTU1N&#13;&#10;3wAAAAAAAAAAAAAAAAAAAAA/Pz+2WFhY/QAAAAIAAAAAAAAAAAAAAAAAAAAAAAAAADg4OKFZWVn/&#13;&#10;CwsLIQAAAAAAAAAAAAAAAU1NTd9TU1PwAAAAAAAAAAAAAAAAAAAAAAAAAAAAAAAAAAAAAAAAAAAA&#13;&#10;AAAAAAAAAAAAAAAAAAAAAAAAAAAAAAAAAAAAAAAAAAAAAAC/v7//v7+//7+/v/+/v7//v7+//7+/&#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gYGEgUFBQ8AAAAAAAAAAAAAAAAAAAAAAAAA&#13;&#10;AAAAAAAAAAAAAAAAAAAAAAAAAAAAAAAAAAAAAAAAAAAAAAAAADAwMIxZWVn/HR0dVAAAAAAAAAAA&#13;&#10;EhISNFlZWf81NTWYAAAAAAAAAAAAAAAACgoKHQUFBQ8AAAAAICAgXVlZWf8uLi6EAAAAAAAAAAAG&#13;&#10;BgYSVFRU80hISNEAAAAAAAAAAAAAAAAAAAAAAAAAAAAAAAAAAAAAAAAAAAAAAAAAAAAAAAAAAAAA&#13;&#10;AAAAAAAAAAAAAAAAAAAAAAAAAAAAAL+/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EBAuV1dX+lNTU+4mJiZvIyMjZU5OTuFWVlb3EBAQMAAAAAAAAAAAEBAQL1lZWf9AQEC5AAAA&#13;&#10;AAQEBA1TU1PuVlZW+SkpKXcgICBcR0dHzFlZWf8gICBdAAAAAAAAAAAAAAAAAAAAAAAAAAAAAAAA&#13;&#10;AAAAAAAAAAAAAAAAAAAAAAAAAAAAAAAAAAAAAAAAAAAAAAAAAAAAAAAAAAC/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7+//7+/v/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QUP&#13;&#10;Dw8tCwsLI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v/+/v7//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YGBhJZWVn/JycncgAAAAAEBAQN&#13;&#10;VFRU809PT+QDAwMLAQEBA09PT+M/Pz+1AAAAAAAAAAAAAAAAAAAAAAAAAAAAAAAAAAAAAAAAAAAA&#13;&#10;AAAAAAAAAAAAAAAAAAAAAAAAAAAAAAAAAAAAAAAAAAAAAAAAAAAAAAAAAAAAAAAAAAAAAAAAAAAA&#13;&#10;AAAAAAAAAAAAAAAAAAAAAAAAAAAAAAAAAAAAAAAAAAAAAAAAAAAAAAAAAAAAAAAAAAAAAAAAAAAA&#13;&#10;AAAAAAAAAAAAAAAAAAAAAAAAAAAAAAAAAAAAAAAAAAAAAAAAAAAAAAAAAAAAAAAAAL+/v/+/v7//&#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09PbBZWVn/Tk5O4VlZWf9TU1PvBgYGEwAAAAAE&#13;&#10;BAQMVFRU8zw8PK0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JCQkaPz8/&#13;&#10;t1VVVfZKSkrWFhYWQQAAAAAAAAAAJycncllZWf8gICBc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HBxYQEBAu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ZGRspBQUG9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G&#13;&#10;BhNZWVn/QUFBu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TExM2lVVVfUQEB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sbG1BZWVn/VFRU&#13;&#10;8ygoKHUeHh5WHh4eVh4eHlYeHh5WHh4eVhERETE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Cgocy0tLYEtLS2BLS0tgS0tLYEtLS2B&#13;&#10;LS0tgS0tLYEtLS2BGhoaTQAAAAAAAAAAAAAAAAAAAAAAAAAAAAAAAAAAAAAAAAAAAAAAAAAAAAAA&#13;&#10;AAAAAQEBAyIiImI3NzeePT09sSsrK34JCQkbAAAAAAAAAAAAAAAAAAAAAAAAAAAAAAAAAAAAAAIC&#13;&#10;AggxMTGNMzMzlDMzM5QzMzOUMzMzlC4uLoUAAAAAAAAAAAAAAAAAAAAAAAAAAAAAAAAAAAAAAAAA&#13;&#10;AAAAAAAAAAAAAAAAAAAAAAAAAAAAAAAAAAAAAAAAAAAAAAAAAAAAAAC/v7//v7+//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BAzo6OqlZWVn/T09P5UZGRstZWVn/TU1N3woKCh0AAAAA&#13;&#10;AAAAAAAAAAAAAAAAAAAAAAAAAAAMDAwjWVlZ/1ZWVvhUVFTxVFRU8VRUVPFMTEzbAAAAAAAAAAAA&#13;&#10;AAAAAAAAAAAAAAAAAAAAAAAAAAAAAAAAAAAAAAAAAAAAAAAAAAAAAAAAAAAAAAAAAAAAAAAAAAAA&#13;&#10;AAAAAAAAv7+//7+/v/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CAgYMDAwlEhISNAAAAAIAAAAAAAAAAAAAAAAA&#13;&#10;AAAAAAAAAAAAAAAAAAAAAAAAAAAAAAAAAAAAAAAAAAAAAAAAAAAAAAAAABoaGk1ZWVn/ODg4owAA&#13;&#10;AAAAAAAAJiYmbVlZWf8vLy+JAAAAAAAAAAAAAAAAAAAAAAAAAAAAAAAADAwMI1lZWf8iIiJkAAAA&#13;&#10;AAAAAAAAAAAAAAAAAAAAAAAAAAAAAAAAAAAAAAAAAAAAAAAAAAAAAAAAAAAAAAAAAAAAAAAAAAAA&#13;&#10;AAAAAAAAAAAAAAAAAAAAAAAAAAAAAAAAAAAAAL+/v/+/v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SwsLH9UVFTyWVlZ&#13;&#10;/1lZWf8YGBhFAAAAABoaGk1KSkrWDw8PLQAAAAAAAAAAAAAAAAAAAAAAAAAAAAAAAAAAAAAAAAAA&#13;&#10;AAAAAAAAAAA6OjqpWVlZ/woKCh8AAAAAAAAAAAEBAQVTU1PwTExM3AAAAAAAAAAAAAAAAAAAAAAA&#13;&#10;AAAAAAAAAAwMDCNZWVn/IiIiZAAAAAAAAAAAAAAAAAAAAAAAAAAAAAAAAAAAAAAAAAAAAAAAAAAA&#13;&#10;AAAAAAAAAAAAAAAAAAAAAAAAAAAAAAAAAAAAAAAAAAAAAAAAAAAAAAAAAAAAAAAAAAC/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NTU3fVFRU8gkJCRoKCgodWVlZ/xoaGkwAAAAA&#13;&#10;AAAAAEtLS9lAQEC4AAAAAAAAAAAAAAAAAAAAAAAAAAAAAAAAAAAAAAAAAAAAAAAAAAAAAFFRUepJ&#13;&#10;SUnTAAAAAAAAAAAAAAAAAAAAAD09PbBZWVn/BQUFDwAAAAAAAAAAAAAAAAAAAAAAAAAACwsLIllZ&#13;&#10;Wf9ZWVn/WVlZ/1lZWf9LS0vXGxsbUAAAAAAAAAAAAAAAAAAAAAAAAAAAAAAAAAAAAAAAAAAAAAAA&#13;&#10;AAAAAAAAAAAAAAAAAAAAAAAAAAAAAAAAAAAAAAAAAAAAAAAAAL+/v/+/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0FU1TgDS+aqRD82qkQ/NTgDS+&#13;&#10;ITQVT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pa&#13;&#10;JYZwrUf/cK1H/3CtR/9wrUf/cK1H/3CtR/86WiW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BQUG8V1dX+iAgIFwKCgoeWVlZ&#13;&#10;/xoaGkwHBwcVOjo6qFlZWf8qKip5AAAAAAAAAAAAAAAAAAAAAAAAAAAAAAAAAAAAAAAAAAAAAAAA&#13;&#10;AAAAAEdHR81WVlb4AwMDCQAAAAAAAAAAAAAAAExMTNxPT0/lAAAAAAAAAAAAAAAAAAAAAAAAAAAA&#13;&#10;AAAAAAAAAAAAAAAAAAAAAAAAAAAAAAASEhI0WVlZ/zc3N54AAAAAAAAAAAAAAAAAAAAAAAAAAAAA&#13;&#10;AAAAAAAAAAAAAAAAAAAAAAAAAAAAAAAAAAAAAAAAAAAAAAAAAAAAAAAAAAAAAL+/v/+/v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E0FU1wrUf/b6xG/nCtR/9wrUf/cK1H/3CtR/9vrEb+cK1H/yE0FU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TgDS+cK1H/3CtR/9wrUf/cK1H&#13;&#10;/3CtR/9wrUf/cK1H/3CtR/9TgD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LCwsiOTk5plBQUOhZWVn/WFhY/k9PT+Q0NDSX&#13;&#10;CAgIGAAAAAAAAAAAAAAAAAAAAAAAAAAAAAAAAAAAAAAAAAAAAAAAAAAAAAAAAAAAEBAQLldXV/pT&#13;&#10;U1PuJiYmbyMjI2VOTk7hVlZW9xAQEDAAAAAAAAAAABAQEC9ZWVn/QEBAuQAAAAA8PDysPDw8rCIi&#13;&#10;ImQeHh5XMjIykVdXV/pQUFDmBgYGFAAAAAAAAAAAAAAAAAAAAAAAAAAAAAAAAAAAAAAAAAAAAAAA&#13;&#10;AAAAAAAAAAAAAAAAAAAAAAAAAAAAAAAAAAAAAAAAAAAA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KZF93CtR/9wrUf/cK1H/3CtR/9wrUf/cK1H/3CtR/9wrUf/bKZF9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AQEDAICAggAAAAAAAAAAAAAAAAAAAAAAAAAAAAAAAAAAAAAAAAAAAAAAAAAAAAAAAAA&#13;&#10;AAAAAAAAAAAAAAAAAAAAAAAaGhpLTk5O4VlZWf9YWFj+S0tL1xYWFkEAAAAAAAAAAAAAAAAODg4p&#13;&#10;WFhY/Tw8PK0AAAAAJSUlbFJSUuxZWVn/WVlZ/1dXV/w/Pz+3Dg4OKQAAAAAAAAAAAAAAAAAAAAAA&#13;&#10;AAAAAAAAAAAAAAAAAAAAAAAAAAAAAAAAAAAAAAAAAAAAAAAAAAAAAAAAAAAAAAAAAAAAAAAAAL+/&#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6oR/xwrUf/cK1H/3CtR/9wrUf/cK1H/3CtR/9wrUf/&#13;&#10;cK1H/26oR/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E0FU1T&#13;&#10;gDS+aqRD82qkQ/NTgDS+ITQVT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CBgoEDwwTCB0THQwsGSgQOyAxFEkqPhhbPVEcd01iII9bciSlZ4AouXCMLMtwp0n+cK1H/3Ct&#13;&#10;R/9wrUf/cK1H/3CtR/9wrUf/cK1H/3CtR/9wqUj/hKMz64OeL+OBlyvYfY8nzHeFI75wfB+vZ3Ab&#13;&#10;nl1jF4xRVBN4REYPYjQ0C0sjIwcyEBADFwICAA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5OTuFZWVn/WVlZ/1JSUuw0NDSWFBQU&#13;&#10;O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7+//7+/v/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wMJHBwcUzo6OqlVVVX1WVlZ/1lZWf9NTU3eLS0tgw0NDS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v/+/v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NBVNU4A0vmqkQ/NqpEPzU4A0viE0FU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MDCx4eHlc8PDytVlZW91lZWf9ZWVn/&#13;&#10;Ly8vhwAAAAAAAAAAAAAAAAAAAAAAAAAAAAAAAAAAAAAAAAAAAAAAAAAAAAAAAAAAAAAAAAAAAAAA&#13;&#10;AAAAAAAAAAAAAAAAAAAAAAAAAAAAAAAAAAAAAAAAAAAAAAAAAAAAAAAAAAAAAAAAAAAAAAAAAAAA&#13;&#10;AAAAAAAAAAAAAAAAAAAAAAAAAAAAAAAAAAAAAAAAAAAAAAAAAAAAAAAAAAAAAAAAAAAAAAAAAAAA&#13;&#10;AAAAAAAAAAAAAAAAAAAAAAAAAAAAAAAAAAAAAAC/v7//v7+//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6WiWGcK1H&#13;&#10;/3CtR/9wrUf/cK1H/3CtR/9wrUf/Ololh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ITQVTVOANL5qpEPzaqRD81OANL4hNBV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EBA4gICBePz8/tVdXV/pZWVn/WVlZ/01NTd8eHh5X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7//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OlolhnCtR/9w&#13;&#10;rUf/cK1H/3CtR/9wrUf/cK1H/zpaJY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GxsbTzw8PK5WVlb4WVlZ/1lZWf9SUlLtNDQ0&#13;&#10;lxQUFDw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7//v7+//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ITQVTXCtR/9vrEb+cK1H/3CtR/9wrUf/cK1H/2+sRv5wrUf/ITQVT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RUVPFZ&#13;&#10;WVn/VlZW9zs7O6obGxtPAgIC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7+//7+/v/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OANL5wrUf/cK1H/3CtR/9wrUf/cK1H/3Ct&#13;&#10;R/9wrUf/cK1H/1OANL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0NDSWISEhYQQEBA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v/+/v7//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qpEPz&#13;&#10;cK1H/3CtR/9wrUf/cK1H/3CtR/9wrUf/cK1H/3CtR/9qpEPz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E0FU1TgDS+aqRD82qkQ/NTgDS+ITQVT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ODg4pFxcXQxoa&#13;&#10;GksaGhpLGhoaSxoaGksaGhpLDg4OKgAAAAAAAAAAAAAAAAAAAAAAAAAAAAAAAAAAAAAAAAAAAAAA&#13;&#10;AAAAAAAAAAAAAAAAAAAAAAAAAAAAAAAAAAAAAAAAAAAAAAAAAAAAAAAAAAAAAAAAAAAAAAAAAAAA&#13;&#10;AAAAAAAAAAAAAAAAAAAAAAAAAAAAAAAAAAAAAAAAAAAAAAAAAAAAAAAAAAAAAAAAAAAAAAAAAAAA&#13;&#10;AAAAAAAAAAAAAAAAAAAAAAAAAAAAAAAAAAAAAAAAAAAAAAAAAAAAAAAAAAAAAAC/v7//v7+//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RD83CtR/9wrUf/cK1H/3CtR/9wrUf/cK1H/3CtR/9wrUf/aqRD&#13;&#10;8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paJYZwrUf/cK1H/3CtR/9wrUf/cK1H/3CtR/86WiW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AAARMS&#13;&#10;AxslJQc0NTYLTUVHD2VSVhN6XmQXjmhxG6BxfB+xeIcjwH2QJ82BlyvZg54v44SkM+yCqDfzgKs7&#13;&#10;+HusP/x1rUP+cK1G/nCtR/9wrUf/cK1H/3CtR/9wrUf/cK1H/3CtR/9wrUf/cK1H/3CtR/9wrUf/&#13;&#10;cK1H/3CtR/9wrUf/cK1H/3CtR/9wrUf/cK1H/3CtR/9wrUf/cK1H/3CtR/9wrUf/cK1H/3CtR/9w&#13;&#10;rUf/cK1H/2+tR/9wrUf/b61G/3CtR/9wrUf/cK1H/3CtR/9vrUb/cK1H/29/YP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E0FU1TgDS+aqRD&#13;&#10;82qkQ/NTgDS+ITQVT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AMWFgQeKCkIOjg5DFFISxBpVVkUfmBm&#13;&#10;GJFqcxykcn8gtHmIJMJ+kSjQgZks24OfMOWDpDTtgqg49H+rPPl6rUD8dK1E/nCtR/9wrUf/cK1H&#13;&#10;/3CtR/9wrUf/cK1H/3CtR/9wrUf/cK1H/3CtR/9wrUf/b6xH/3CtR/9wrUf/cK1H/3CtR/9wrUf/&#13;&#10;cK1H/3KQW/9XVFS+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paJYZwrUf/cK1H/3CtR/9wrUf/cK1H/3CtR/86WiW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gEJGRkFJCwsCT88PQ1WSkwRbFdcFYJiaRmVa3UdpnSBIbd6iiXFe5M34HKX&#13;&#10;Vv9xoE7/datF/3CsRv9wrEb/caxG/2+rR/92cXH/IyIiT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gIIV1dX+0hISNEC&#13;&#10;AgI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13;&#10;v7//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0FU1wrUf/b6xG/nCtR/9wrUf/cK1H/3CtR/9vrEb+&#13;&#10;cK1H/yE0FU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zuGdnFx/3Zxcf92cXH/dnFx/3Zxcf92cXH/Pjs7h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BBVVVVfQ8PDy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7+//7+/v/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MiIk1XVFS+cGtr&#13;&#10;83Bra/NXVFS+IyIiT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7OzurVVVV9Q4ODi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v/+/v7//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I&#13;&#10;BgAIFhAAFiQbACQzJgAzQTAAQU87AE9dRgBda1AAa3pbAHqIZgCIlnAAlqR7AKSfgCLJiHlU73py&#13;&#10;a/16c2v9k4FU+tGlIvv2uQD24KgA4MuYAMu1iAC1n3cAn4lnAIlzVgBzXUYAXUc1AEcxJAAxGxQA&#13;&#10;GwYEAAY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&#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wMDCMV1dX+1lZWf9ZWVn/WVlZ/1lZWf9ZWVn/WVlZ/1lZWf9Q&#13;&#10;UFDoFBQUOg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AAAAAAAAAAAAAAAAAAAAAAAAAAAAAAAAAAAAAAAAAAAAA&#13;&#10;AAAAAAAAAAAAAAAAAAAAAAAAAAAAAAAAAAAAAAAAAAAAAAAAAAAAAAAAOEksf3CtR/9wrUf/cK1H&#13;&#10;/3KqR//TqCL/36cA3wE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0NDSg3NzeeR0dH&#13;&#10;zVRUVPJZWVn/UFBQ6ERERMUrKyt+BAQED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AAAAAAAAAAAAAAAA&#13;&#10;AAAAAAAAAAAAAAAAAAAAAAAAAAAAAAAAAAAAAAAAAAAAAAAAAAAAAAAAAAAAAAAAAAAAAAAAAAAA&#13;&#10;AAAAAAAAAERqK51wrUf/cK1H/3CtR/+ptCr//8AA/4RjAI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IC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AAAAAAAAAAAAAAAAAAAAAAAAAAAAAAAAAAAAAAAAAAAAAAAAAAAAAAAAAAAAAAAAAAA&#13;&#10;AAAAAAAAAAAAAAAAAAAAAAAAAAAAAAAAAAECAQRooEHtcK1H/3CtR/9wrUf/2LoS///AAP8sIQA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fMBRIcK1H/3Ct&#13;&#10;R/9wrUf/eq5B//y/Af/PmwD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RGornXCtR/9wrUf/cK1H/6m0Kv//wAD/dVgAd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AAAAAAAAAAAAAAAAAAAAAAAAAAAAAAAAAAAAAAAAAAAAAAAAAAAAAAAAAAAAA&#13;&#10;AAAAAAAAAAAAAAAAAAAAAAAAAAAAAAAAAAAAAAAAAQIBBGigQe1wrUf/cK1H/3CtR//YuhL//r8A&#13;&#10;/h4WAB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AAAAAAAAAAAAAAAAAAAAAAAAAAAAAAAA&#13;&#10;AAAAAAAAAAAAAAAAAAAAAAAAAAAAAAAAAAAAAAAAAAAAAAAAAAAAAAAAAAAAAAAAAAAAAB8wFEhw&#13;&#10;rUf/cK1H/3CtR/96rkH//L8B/8CQAM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v/+/v7//AAAAAAAAAAAAAAAAAAAAAAAAAAAAAAAAAAAAAAAA&#13;&#10;AAAAAAAAAAAAAAAAAAAAAAAAAAAAAAAAAAAAAAAAAAAAAAAAAAAAAAAAAAAAAAAAAAAAAAAAAAAA&#13;&#10;AAAAAAAAAAAAAAAAAAAAAABEaiudcK1H/3CtR/9wrUf/qbQq///AAP9mTAB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7+//7+/v/8AAAAAAAAA&#13;&#10;AAAAAAAAAAAAAAAAAAAAAAAAAAAAAAAAAAAAAAAAAAAAAAAAAAAAAAAAAAAAAAAAAAAAAAAAAAAA&#13;&#10;AAAAAAAAAAAAAAAAAAAAAAAAAAAfMBNHcK1H/3CtR/9wrUf/eq5B//y/Af92WAB2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v/+/v7//AAAAAAAAAAAAAAAAAAAAAAAAAAAAAAAAAAAAAAAAAAAAAAAAAAAAAAAA&#13;&#10;AAAAAAAAAAAAAAAAAAAAAAAAAAAAAAAAAAAAAAAAAAAAAAAAAAAAAAAARGornXCtR/9wrUf/cK1H&#13;&#10;/6i0Kv/+vwD+HhYAH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v7//v7+//wAAAAAAAAAAAAAAAAAAAAAAAAAA&#13;&#10;AAAAAAAAAAAAAAAAAAAAAAAAAAAAAAAAAAAAAAAAAAAAAAAAAAAAAAAAAAAAAAAAAAAAAAAAAAAA&#13;&#10;AAAAAQIBBGigQe1wrUf/cK1H/3CtR//YuhL/wZEAw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7+//7+/&#13;&#10;v/8AAAAAAAAAAAAAAAAAAAAAAAAAAAAAAAAAAAAAAAAAAAAAAAAAAAAAAAAAAAAAAAAAAAAAAAAA&#13;&#10;AAAAAAAAAAAAAAAAAAAAAAAAAAAAAAAAAB8wE0dwrUf/cK1H/3CtR/96rkH//L8B/2dNAG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7//AAAAAAAAAAAAAAAAAAAAAAAAAAAAAAAAAAAAAAAAAAAA&#13;&#10;AAAAAAAAAAAAAAAAAAAAAAAAAAAAAAAAAAAAAAAAAAAAAAAAAAAAAAAAAAAAAABEaiudcK1H/3Ct&#13;&#10;R/9wrUf/qLQq//q8APoTDg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7//v7+//wAAAAAAAAAAAAAA&#13;&#10;AAAAAAAAAAAAAAAAAAAAAAAAAAAAAAAAAAAAAAAAAAAAAAAAAAAAAAAAAAAAAAAAAAAAAAAAAAAA&#13;&#10;AAAAAAAAAAABAgEEaKBB7XCtR/9wrUf/cK1H/9i6Ev+yhgCy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7+//7+/v/8AAAAAAAAAAAAAAAAAAAAAAAAAAAAAAAAAAAAAAAAAAAAAAAAAAAAAAAAAAAAA&#13;&#10;AAAAAAAAAAAAAAAAAAAAAAAAAAAAAAAAAAAAAAAAHzATR3CtR/9wrUf/cK1H/3quQf/8vwH/WEIA&#13;&#10;W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v/+/v7//AAAAAAAAAAAAAAAAAAAAAAAAAAAAAAAA&#13;&#10;AAAAAAAAAAAAAAAAAAAAAAAAAAAAAAAAAAAAAAAAAAAAAAAAAAAAAAAAAAAAAAAAAAAAAERqK51w&#13;&#10;rUf/cK1H/3CtR/+otCr/9LcA9AsIAA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v7//v7+//wAA&#13;&#10;AAAAAAAAAAAAAAAAAAAAAAAAAAAAAAAAAAAAAAAAAAAAAAAAAAAAAAAAAAAAAAAAAAAAAAAAAAAA&#13;&#10;AAAAAAAAAAAAAAAAAAECAQRnoEHscK1H/3CtR/9wrUf/2LoS/6N6AK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7+//7+/v/8AAAAAAAAAAAAAAAAAAAAAAAAAAAAAAAAAAAAAAAAAAAAAAAAA&#13;&#10;AAAAAAAAAAAAAAAAAAAAAAAAAAAAAAAAAAAAAAAAAAAAAAAfMBNHcK1H/3CtR/9wrUf/eq5B//y/&#13;&#10;Af9JNgB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v/+/v7//AAAAAAAAAAAAAAAAAAAA&#13;&#10;AAAAAAAAAAAAAAAAAAAAAAAAAAAAAAAAAAAAAAAAAAAAAAAAAAAAAAAAAAAAAAAAAAAAAAAAAAAA&#13;&#10;RGkrnHCtR/9wrUf/cK1H/6i0Kv/rsADrBAMAB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13;&#10;v7//v7+//wAAAAAAAAAAAAAAAAAAAAAAAAAAAAAAAAAAAAAAAAAAAAAAAAAAAAAAAAAAAAAAAAAA&#13;&#10;AAAAAAAAAAAAAAAAAAAAAAAAAQIBBGegQexwrUf/cK1H/3CtR//YuhL/lG8Al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7+//7+/v/8AAAAAAAAAAAAAAAAAAAAAAAAAAAAAAAAAAAAA&#13;&#10;AAAAAAAAAAAAAAAAAAAAAAAAAAAAAAAAAAAAAAAAAAAAAAAAAAAAAB8wE0dwrUf/cK1H/3CtR/96&#13;&#10;rkH//L8B/zorAD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v/+/v7//AAAAAAAA&#13;&#10;AAAAAAAAAAAAAAAAAAAAAAAAAAAAAAAAAAAAAAAAAAAAAAAAAAAAAAAAAAAAAAAAAAAAAAAAAAAA&#13;&#10;AAAAAABEaSuccK1H/3CtR/9wrUf/qLQq/+CoAOAB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v7//v7+//wAAAAAAAAAAAAAAAAAAAAAAAAAAAAAAAAAAAAAAAAAAAAAAAAAAAAAA&#13;&#10;AAAAAAAAAAAAAAAAAAAAAAAAAAAAAAABAgEEZ6BB7HCtR/9wrUf/cK1H/9i6E/+FZAC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hpNWVlZ/zg4OKMAAAAAAAAAACYmJm1Z&#13;&#10;WVn/Ly8viQAAAAAAAAAAAAAAAAAAAAAAAAAAAAAAABcXF0MuLi6EBQUFEAAAAAAPDw8tVVVV9llZ&#13;&#10;Wf8HBwcVAAAAAAAAAAAAAAAAAAAAAAAAAAAAAAAAAAAAAAAAAAAAAAAAAAAAAAAAAAAAAAAAAAAA&#13;&#10;AAAAAAAAAAAAAAAAAAAAAAC/v7//v7+//wAAAAAAAAAAAAAAAAAAAAAAAAAAAAAAAAAAAAAAAAAA&#13;&#10;AAAAAAAAAAAAAAAAAAAAAAAAAAAAAAAAAAAAAAECAQRnoEHscK1H/3CtR/9wrUf/2LoT/3ZYAH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5OTuJNTU3fAAAAAAAAAAAAAAAAAAAAAD8/P7ZY&#13;&#10;WFj9AAAAAgAAAAAAAAAAAAAAAAAAAAAAAAAAAAAAAAAAAAABAQEFQUFBvVlZWf8lJSVqAAAAAAAA&#13;&#10;AAAAAAAAAAAAAAAAAAAAAAAAAAAAAAAAAAAAAAAAAAAAAAAAAAAAAAAAAAAAAAAAAAAAAAAAAAAA&#13;&#10;AAAAAAAAAAAAAAAAAL+/v/+/v7//AAAAAAAAAAAAAAAAAAAAAAAAAAAAAAAAAAAAAAAAAAAAAAAA&#13;&#10;AAAAAAAAAAAAAAAAAAAAAAAAAABEaSuccK1H/3CtR/9wrUf/qLQq/7OGAL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AQEC5XV1f6U1NT7iYmJm8jIyNl&#13;&#10;Tk5O4VZWVvcQEBAwAAAAAAAAAAAQEBAvWVlZ/0BAQLkAAAAAJiYmb1lZWf9VVVX2LCwsfysrK30r&#13;&#10;Kyt9KysrfRsbG1AAAAAAAAAAAAAAAAAAAAAAAAAAAAAAAAAAAAAAAAAAAAAAAAAAAAAAAAAAAAAA&#13;&#10;AAAAAAAAAAAAAAAAAAAAAAAAAAAAAL+/v/+/v7//AAAAAAAAAAAAAAAAAAAAAAAAAAAAAAAAAAAA&#13;&#10;AAAAAAAAAAAAAAAAAAAAAAAAAAAAAAAAAERpK5xwrUf/cK1H/3CtR/+otCr/pHsAp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AgIFwYGBhIAAAAAAAAAAAAAAAAA&#13;&#10;AAAAAAAAAAAAAAAEBAQMAAAAAAAAAAAAAAAAAAAAAAAAAAAAAAAAAAAAAAAAAAAAAAAAAAAAAAAA&#13;&#10;AAAAAAAAAAAAAAAAAAAAAAAAAAAAAAAAAAAAAAAAAAAAAAAAAAAAAAAAAAAAAAAAAAAAAAAAAAAA&#13;&#10;AAAAAAAAAAAAv7+//7+/v/8AAAAAAAAAAAAAAAAAAAAAAAAAAAAAAAAAAAAAAAAAAAAAAAAAAAAA&#13;&#10;AAAAAAAAAAAfMBNHcK1H/3CtR/9wrUf/eq5B/+mvAesEAwA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v/+/v7//AAAAAAAAAAAAAAAAAAAAAAAA&#13;&#10;AAAAAAAAAAAAAAAAAAAAAAAAAAAAAAAAAAAAAAAARGkrnHCtR/9wrUf/cK1H/6i0Kv+VcAC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v7//&#13;&#10;v7+//wAAAAAAAAAAAAAAAAAAAAAAAAAAAAAAAAAAAAAAAAAAAAAAAAAAAAAAAAAAAQIBBGigQexw&#13;&#10;rUf/cK1H/3CtR//YuhP/OywAO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7+//7+/v/8AAAAAAAAAAAAAAAAAAAAAAAAAAAAAAAAAAAAAAAAA&#13;&#10;AAAAAAAAAAAAAAAAAB8wE0dwrUf/cK1H/3CtR/96rkH/3qgB4AE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v/+/v7//AAAAAAAAAAAA&#13;&#10;AAAAAAAAAAAAAAAAAAAAAAAAAAAAAAAAAAAAAAAAAAAAAABEaSuccK1H/3CtR/9wrUf/qLQq/4Zk&#13;&#10;AI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v7//v7+//wAAAAAAAAAAAAAAAAAAAAAAAAAAAAAAAAAAAAAAAAAAAAAAAAAAAAABAgEE&#13;&#10;aaFB7XCtR/9wrUf/cK1H/9i6E/8tIQ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7+//7+/v/8AAAAAAAAAAAAAAAAAAAAAAAAAAAAA&#13;&#10;AAAAAAAAAAAAAAAAAAAAAAAAHzATR3CtR/9wrUf/cK1H/3quQf/PnQH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v/+/v7//&#13;&#10;AAAAAAAAAAAAAAAAAAAAAAAAAAAAAAAAAAAAAAAAAAAAAAAAAAAAAERpK5xwrUf/cK1H/3CtR/+o&#13;&#10;tCr/d1kAd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v7//v7+//wAAAAAAAAAAAAAAAAAAAAAAAAAAAAAAAAAAAAAAAAAAAAAA&#13;&#10;AAECAQRqoUHucK1H/3CtR/9wrUf/17oT/h8XAB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fMBNHcK1H/3CtR/9wrUf/eq5B/8CSAc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RGkrnHCtR/9wrUf/&#13;&#10;cK1H/6i0Kv9oTgBo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QIBBGuiQe9wrUf/cK1H/3CtR//VtxP8FA8AF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B8wE0dwrUf/cK1H/3CtR/96rkH/sYYBt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BEaSuccK1H&#13;&#10;/3CtR/9wrUf/qLQq/1lDAF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BAgEEbKNB8HCtR/9wrUf/cK1H/9C0E/YLCAA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Hi8TRnCtR/9wrUf/cK1H/3quQf+kfAG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EDIiIiYjc3N549PT2xKysr&#13;&#10;fgkJCRsAAAAAAAAAAAAAAAAAAAAAAAAAAAAAAAAAAAAAAAAAAAAAAAAAAAAAICAgXDo6OqcTExM5&#13;&#10;AAAAAAAAAAAAAAAAAAAAAAAAAAAAAAAAAAAAAAAAAAAAAAAAAAAAAAAAAAAAAAAAAAAAAAAAAAAA&#13;&#10;AAAAAAAAAAAAAAAAAAAAAAAAAL+/v/+/v7//AAAAAAAAAAAAAAAAAAAAAAAAAAAAAAAAAAAAAEZr&#13;&#10;K51wrUf/cK1H/3CtR/+otCr/SjcAS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EDOjo6qVlZWf9PT0/lRkZGy1lZWf9NTU3fCgoKHQAAAAAAAAAAAAAAAAAAAAAAAAAAAAAAAAAA&#13;&#10;AAALCwsgQEBAuFlZWf9ZWVn/ISEhYQAAAAAAAAAAAAAAAAAAAAAAAAAAAAAAAAAAAAAAAAAAAAAA&#13;&#10;AAAAAAAAAAAAAAAAAAAAAAAAAAAAAAAAAAAAAAAAAAAAAAAAAAAAAAC/v7//v7+//wAAAAAAAAAA&#13;&#10;AAAAAAAAAAAAAAAAAAAAAAECAQRtpEHxcK1H/3CtR/9wrUf/yq8T8QUDAA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o6OqlZWVn/CgoKHwAA&#13;&#10;AAAAAAAAAQEBBVNTU/BMTEzcAAAAAAAAAAAAAAAAAAAAAAAAAAAAAAAAAgICBikpKXgEBAQNHh4e&#13;&#10;V1lZWf8hISFhAAAAAAAAAAAAAAAAAAAAAAAAAAAAAAAAAAAAAAAAAAAAAAAAAAAAAAAAAAAAAAAA&#13;&#10;AAAAAAAAAAAAAAAAAAAAAAAAAAAAAAAAAAAAAL+/v/+/v7//AAAAAAAAAAAAAAAAAAAAAAAAAAAA&#13;&#10;AAAASGwroHCtR/9wrUf/cK1H/6i0K/87LAA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JSUnTUFBQ5gAAAAAAAAAAAAAAAAAAAABERETFV1dX+wAAAAAAAAAAAAAAAAAAAAAA&#13;&#10;AAAAAAAAAAAAAAAAAAAAAAAAAB4eHldZWVn/ISEhYQAAAAAAAAAAAAAAAAAAAAAAAAAAAAAAAAAA&#13;&#10;AAAAAAAAAAAAAAAAAAAAAAAAAAAAAAAAAAAAAAAAAAAAAAAAAAAAAAAAAAAAAAAAAAC/v7//v7+/&#13;&#10;/wAAAAAAAAAAAAAAAAAAAAAAAAAAAQIBBG6lQfJwrUf/cK1H/3CtR//BqRPoAQ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VFR6klJSdMAAAAAAAAAAAAAAAAAAAAAPT09&#13;&#10;sFlZWf8FBQUPAAAAAAAAAAAAAAAAAAAAAAAAAAAAAAAAAAAAAAAAAAAeHh5XWVlZ/yEhIWEAAAAA&#13;&#10;AAAAAAAAAAAAAAAAAAAAAAAAAAAAAAAAAAAAAAAAAAAAAAAAAAAAAAAAAAAAAAAAAAAAAAAAAAAA&#13;&#10;AAAAAAAAAAAAAAAAAAAAv7+//7+/v/+/v7//v7+//7+/v/+/v7//v7+//x4vE0ZwrUf/cK1H/3Ct&#13;&#10;R/96rkH/hmYBi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VVVfRI&#13;&#10;SEjQAAAAAAAAAAAAAAAAAAAAADw8PK1ZWVn/BQUFEQAAAAAAAAAAAAAAAAAAAAAAAAAAAAAAAAAA&#13;&#10;AAAAAAAAHh4eV1lZWf8hISFhAAAAAAAAAAAAAAAAAAAAAAAAAAAAAAAAAAAAAAAAAAAAAAAAAAAA&#13;&#10;AAAAAAAAAAAAAAAAAAAAAAAAAAAAAAAAAAAAAAAAAAAAAAAAAL+/v/+/v7//v7+//7+/v/+/v7//&#13;&#10;v7+//7+/v/9MbyujcK1H/3CtR/9wrUf/qLQr/y0hAC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OTk7iTU1N3wAAAAAAAAAAAAAAAAAAAAA/Pz+2WFhY/QAAAAIAAAAA&#13;&#10;AAAAAAAAAAAAAAAAAAAAAAAAAAAAAAAAAAAAAB4eHldZWVn/ISEhYQAAAAAAAAAAAAAAAAAAAAAA&#13;&#10;AAAAAAAAAAAAAAAAAAAAAAAAAAAAAAAAAAAAAAAAAAAAAAAAAAAAAAAAAAAAAAAAAAAAAAAAAAAA&#13;&#10;AAC/v7//v7+//wAAAAAAAAAAAAAAAAAAAAABAgEEb6ZB83CtR/9wrUf/cK1H/7eiE9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0dHzVZWVvgDAwMJAAAAAAAA&#13;&#10;AAAAAAAATExM3E9PT+UAAAAAAAAAAAAAAAAAAAAAAAAAAAAAAAAAAAAAAAAAAAAAAAAeHh5XWVlZ&#13;&#10;/yEhIWEAAAAAAAAAAAAAAAAAAAAAAAAAAAAAAAAAAAAAAAAAAAAAAAAAAAAAAAAAAAAAAAAAAAAA&#13;&#10;AAAAAAAAAAAAAAAAAAAAAAAAAAAAAAAAv7+//7+/v/8AAAAAAAAAAAAAAAAAAAAAHi8TRnCtR/9w&#13;&#10;rUf/cK1H/3quQf93WwF6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AwMIxZWVn/HR0dVAAAAAAAAAAAEhISNFlZWf81NTWYAAAAAAAAAAAAAAAACgoKHQUFBQ8A&#13;&#10;AAAAAAAAAAAAAAAAAAAAHh4eV1lZWf8hISFhAAAAAAAAAAAAAAAAAAAAAAAAAAAAAAAAAAAAAAAA&#13;&#10;AAAAAAAAAAAAAAAAAAAAAAAAAAAAAAAAAAAAAAAAAAAAAAAAAAAAAAAAAAAAAL+/v/+/v7//AAAA&#13;&#10;AAAAAAAAAAAAAAAAAFBzK6hwrUf/cK1H/3CtR/+ntCv+HxcAH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QEBAuV1dX+lNTU+4mJiZvIyMjZU5OTuFWVlb3EBAQ&#13;&#10;MAAAAAAAAAAAEBAQL1lZWf9AQEC5AAAAAAAAAAAjIyNlJSUlazc3N6BZWVn/OTk5pSUlJWsYGBhH&#13;&#10;AAAAAAAAAAAAAAAAAAAAAAAAAAAAAAAAAAAAAAAAAAAAAAAAAAAAAAAAAAAAAAAAAAAAAAAAAAAA&#13;&#10;AAAAAAAAAAAAAAC/v7//v7+//wAAAAAAAAAAAAAAAAECAQRwpkH1cK1H/3CtR/9wrUf/rJkT0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oaGktO&#13;&#10;Tk7hWVlZ/1hYWP5LS0vXFhYWQQAAAAAAAAAAAAAAAA4ODilYWFj9PDw8rQAAAAABAQEEVlZW+VlZ&#13;&#10;Wf9ZWVn/WVlZ/1lZWf9ZWVn/Pj4+swAAAAAAAAAAAAAAAAAAAAAAAAAAAAAAAAAAAAAAAAAAAAAA&#13;&#10;AAAAAAAAAAAAAAAAAAAAAAAAAAAAAAAAAAAAAAAAAAAAv7+//7+/v/8AAAAAAAAAAAAAAAAeLxNG&#13;&#10;cK1H/3CtR/9wrUf/eq5B/2lQAW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gICBcGBgYSAAAAAAAAAAAAAAAAAAAAAAAAAAAAAAAA&#13;&#10;BAQEDAAAAAAAAAAAAAAAAAAAAAAAAAAAAAAAAAAAAAAAAAAAAAAAAAAAAAAAAAAAAAAAAAAAAAAA&#13;&#10;AAAAAAAAAAAAAAAAAAAAAAAAAAAAAAAAAAAAAAAAAAAAAAAAAAAAAAAAAAAAAAAAAAAAAAAAAL+/&#13;&#10;v/+/v7//AAAAAAAAAAAAAAAAVncrrXCtR/9wrUf/cK1H/6ayK/0UDw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v7//v7+//wAAAAAAAAAAAQIBBHGnQfZwrUf/cK1H/3CtR/+h&#13;&#10;kRP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7+//7+/v/8AAAAAAAAA&#13;&#10;AB8vE0ZwrUf/cK1H/3CtR/96rkH/WkQBX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v/+/v7//AAAAAAAAAABceiuycK1H/3CtR/9wrUf/o7Ar+gsIAA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v7//v7+//wAAAAABAgEEcqhB93CtR/9wrUf/&#13;&#10;cK1H/5aJE7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7+//7+/&#13;&#10;v/8AAAAAIjETSXCtR/9wrUf/cK1H/3quQf9LOQF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v/+/v7//AAAAAGF/K7hwrUf/cK1H/3CtR/+griv3BQMA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7//v7+//wECAQR0qUH4cK1H&#13;&#10;/3CtR/9wrUf/i4ATs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v7+//7+/v/8mNRNNcK1H/3CtR/9wrUf/eq5B/zwvAT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v/+/v7//Z4MrvnCtR/9wrUf/cK1H/5yrK/MB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v7//vb69/3Wq&#13;&#10;QflwrUf/cK1H/3CtR/+AeBO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7+//6y6k/9wrUf/cK1H/3CtR/96rkH/LiMB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v/+ZtFb/cK1H/3CtR/9wrUf/lqcr&#13;&#10;7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9&#13;&#10;vr3/ea5E/3CtR/9wrUf/cK1H/3VwE5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7qM/3CtR/9wrUf/cK1H/3quQf4gGQE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q0Uv9wrUf/cK1H/3Ct&#13;&#10;R/+Qoiv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5rkT/cK1H/3CtR/9wrUf/amgTk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EBAyIiImI3&#13;&#10;NzeePT09sSsrK34JCQkbAAAAAAAAAAAAAAAAAAAAAAAAAAAAAAAAAAAAAAAAAAAAAAAAAAAAAAAA&#13;&#10;AAAAAAAAAAAAAAAAAAA5TC2DaZVJ7m+pSP5vqUj+cKxG/2+tR/9wrUf/eq5B/hURAR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EBAzo6OqlZWVn/T09P5UZGRstZWVn/TU1N3woKCh0AAAAAAAAAAAAAAAAAAAAA&#13;&#10;AAAAAAAAAAAAAAAAAAAAAAAAAAAAAAAAAAAAAAAAAABXdkHGcK1H/3CtR/9wrUf/cK1H/3CtR/9w&#13;&#10;rUf/b6xH/4ueK+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v7//v7+//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v7+//7+/v/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v/+/v7//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v/+/v7//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v7//v7+//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7+//7+/v/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oaGk1ZWVn/ODg4owAAAAAAAAAAJiYmbVlZ&#13;&#10;Wf8vLy+JAAAAAAAAAAAAAAAAAAAAAAAAAAAAAAAAAAAAAAAAAAAAAAAAAAAAAAAAAAA5TC2DcK1H&#13;&#10;/2+sRv9wrUf/cK1H/3CtR/9wrUf/b61G/3CtR/9ofjT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v7+//7+/v/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7+//7+/v/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v/+/v7//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v7//v7+//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v7//v7+//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7+//7+/v/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v/+/v7//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6Ojqp&#13;&#10;WVlZ/woKCh8AAAAAAAAAAAEBAQVTU1PwTExM3AAAAAAAAAAAAAAAAAAAAAAAAAAAAAAAAAAAAAAA&#13;&#10;AAAAAAAAAAAAAAAAAAAAaZVJ7nCtR/9wrUf/cK1H/3CtR/9wrUf/cK1H/3CtR/9wrUf/apZJ7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v/+/v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v/+/v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v7//v7+//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7+//7+/v/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7+//7+/v/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v/+/v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7//v7+//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SUlJ01BQUOYAAAAAAAAAAAAAAAAAAAAARERExVdXV/sAAAAAAAAA&#13;&#10;AAAAAAAAAAAAAAAAAAAAAAAAAAAAAAAAAAAAAAAAAAAAAAAAAG+pSP5wrUf/cK1H/3CtR/9wrUf/&#13;&#10;cK1H/3CtR/9wrUf/cK1H/2+pSP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13;&#10;v7//v7+//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v7//v7+//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7+/&#13;&#10;/7+/v/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7+//7+/v/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v/+/&#13;&#10;v7//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13;&#10;v/+/v7//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7+//7+/v/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FRUepJSUnTAAAAAAAAAAAA&#13;&#10;AAAAAAAAAD09PbBZWVn/BQUFDwAAAAAAAAAAAAAAAAAAAAAAAAAAAAAAAAAAAAAAAAAAAAAAAAAA&#13;&#10;AABvqUj+cK1H/3CtR/9wrUf/cK1H/3CtR/9wrUf/cK1H/3CtR/9vqU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7+//7+/v/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7+//7+/v/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v/+/v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v/+/v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v7//v7+//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v7//v7+//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7+//7+/v/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v/+/v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VVVX0SEhI0AAAAAAAAAAAAAAAAAAAAAA8PDytWVlZ/wUFBREAAAAAAAAAAAAAAAAAAAAA&#13;&#10;AAAAAAAAAAAAAAAAAAAAAAAAAAAAAAAAaZVJ7nCtR/9wrUf/cK1H/3CtR/9wrUf/cK1H/3CtR/9w&#13;&#10;rUf/dqJW/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k5O4k1NTd8AAAAAAAAAAAAAAAAAAAAAPz8/tlhY&#13;&#10;WP0AAAACAAAAAAAAAAAAAAAAAAAAAAAAAAAAAAAAAAAAAAAAAAAAAAAAAAAAADlMLYNwrUf/b6xG&#13;&#10;/3CtR/9wrUf/cK1H/3CtR/9vrEb/cK1H/5api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dHR81WVlb4&#13;&#10;AwMDCQAAAAAAAAAAAAAAAExMTNxPT0/lAAAAAAAAAAAAAAAAAAAAAAAAAAAAAAAAAAAAAAAAAAAA&#13;&#10;AAAAAAAAAAAAAAAAAAAAV3ZBxnCtR/9wrUf/cK1H/3CtR/9wrUf/cK1H/1d2Qc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wMDCMWVlZ/x0dHVQAAAAAAAAAABISEjRZWVn/NTU1mAAAAAAAAAAAAAAA&#13;&#10;AAAAAAAAAAAAAAAAAAAAAAAAAAAAAAAAAAAAAAAAAAAAAAAAAAAAAAA5TC2DaZVJ7m+pSP5vqUj+&#13;&#10;aZVJ7jlMLY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BAQLldXV/pTU1PuJiYmbyMjI2VO&#13;&#10;Tk7hVlZW9xAQE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hpLTk5O4VlZWf9YWFj+S0tL1xYWFk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ICAgXBgYGE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EDIiIiYjc3N549PT2xKysrfgkJCR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8PDywtLS2CPz8/tTU1&#13;&#10;NZgcHBxTAAAAAAAAAAAAAAAAAAAAAAAAAAAAAAAAAAAAAAAAAAAaGhpLMzMzlDMzM5QzMzOUMzMz&#13;&#10;lDMzM5QUFBQ7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gICBcOjo6pxMTEz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CAgXDo6OqcTExM5&#13;&#10;AAAAAAAAAAAAAAAAAAAAAAAAAAAAAAAAAAAAAAAAAAACAgIIMTExjTMzM5QzMzOUMzMzlDMzM5Qu&#13;&#10;Li6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ISEjUyMjKRQEBAuDo6OqcjIyNnAQEB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SEhI1MjIykUBAQLg6OjqnIyMjZwEB&#13;&#10;AQMAAAAAAAAAAAAAAAAAAAAAAAAAAAAAAAAAAAAAAgICCDExMY0zMzOUMzMzlDMzM5QzMzOULi4u&#13;&#10;h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FBQ6NDQ0lUBAQLg7OzuqJSUlawEBAQ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BQUOjQ0NJVAQEC4Ozs7qiUlJWsBAQEF&#13;&#10;AAAAAAAAAAAAAAAAAAAAAAAAAAAAAAAAAAAAAAICAggxMTGNMzMzlDMzM5QzMzOUMzMzlC4uLo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TExM4Nzc3njQ0NJcDAwM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QEDOjo6qVlZWf9PT0/lRkZGy1lZWf9NTU3f&#13;&#10;CgoKH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QUFDtUVFTxV1dX+0ZGRslSUlLrWVlZ/ysrK3wAAAAAAAAAAAAAAAAAAAAAAAAAAAAAAAAA&#13;&#10;AAAAODg4o1lZWf9UVFTxVFRU8VRUVPFUVFTxIiIiY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sLCyBAQEC4WVlZ/1lZWf8hISF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CwsgQEBAuFlZWf9ZWVn/ISEhYQAAAAAAAAAAAAAAAAAAAAAAAAAAAAAAAAAAAAAAAAAADAwM&#13;&#10;I1lZWf9WVlb4VFRU8VRUVPFUVFTxTExM2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kZGUpZWVn/VlZW+ExMTNtXV1f6WVlZ/zg4OK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ZGRlK&#13;&#10;WVlZ/1ZWVvhMTEzbV1dX+llZWf84ODiiAAAAAAAAAAAAAAAAAAAAAAAAAAAAAAAAAAAAAAwMDCNZ&#13;&#10;WVn/VlZW+FRUVPFUVFTxVFRU8UxMTN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GRlJWVlZ/1JSUu1ERETEU1NT8FlZWf84ODi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RkZSVlZ&#13;&#10;Wf9SUlLtRERExFNTU/BZWVn/ODg4ogAAAAAAAAAAAAAAAAAAAAAAAAAAAAAAAAAAAAAMDAwjWVlZ&#13;&#10;/1ZWVvhUVFTxVFRU8VRUVPFMTEz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gIGTExM2llZWf9ZWVn/CAgIF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hoaTVlZ&#13;&#10;Wf84ODijAAAAAAAAAAAmJiZtWVlZ/y8vL4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HR0fNVVVV9hAQEC4AAAAABQUFEE1NTd1WVlb5BQUF&#13;&#10;EAAAAAAAAAAAAAAAAAAAAAAAAAAAAAAAADg4OKNPT0/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DAwpUVFTz&#13;&#10;UFBQ5js7O6tZWVn/ISEhY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DAwMKVFRU81BQUOY7OzurWVlZ/yEhIWEAAAAAAAAAAAAAAAAA&#13;&#10;AAAAAAAAAAAAAAAAAAAAAAAAAAwMDCNZWVn/IiIi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XFxdDLi4uhAUF&#13;&#10;BRAAAAAADw8PLVVVVfZZWVn/BwcHF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xcXQy4uLoQFBQUQAAAAAA8PDy1VVVX2WVlZ/wcHBxUAAAAAAAAA&#13;&#10;AAAAAAAAAAAAAAAAAAAAAAAMDAwjWVlZ/yIiIm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BQUPCcnJ3ECAgIH&#13;&#10;AAAAAAgICBlTU1PvV1dX/AICAg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QUFDwnJydxAgICBwAAAAAICAgZU1NT71dXV/wCAgIHAAAAAAAAAAAA&#13;&#10;AAAAAAAAAAAAAAAAAAAADAwMI1lZWf8iIiJ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SkpeFlZ&#13;&#10;Wf9KSkrWWVlZ/wgICB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o6OqlZWVn/CgoKHwAAAAAAAAAAAQEBBVNTU/BMTEz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Dg4pWVlZ/zc3N58A&#13;&#10;AAAAAAAAAAAAAAApKSl2WVlZ/yAgIFwAAAAAAAAAAAAAAAAAAAAAAAAAAAAAAAA4ODijT09P5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gIGKSkpeAQEBA0eHh5XWVlZ/yEhIW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BikpKXgEBAQNHh4e&#13;&#10;V1lZWf8hISFhAAAAAAAAAAAAAAAAAAAAAAAAAAAAAAAAAAAAAAAAAAAMDAwjWVlZ/yIiIm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DQ0PAWVlZ/xAQE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0NDwFlZWf8QEBAwAAAAAAAAAAAAAAAAAAAAAAAAAAAAAAAADAwMI1lZWf8iIiJ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RkZGyllZWf8GBgY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ZGRspZWVn/BgYGEgAAAAAAAAAAAAAAAAAAAAAAAAAAAAAAAAwMDCNZWVn/IiIi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QkJHFVVVfQ6OjqoNDQ0lVlZWf8ICAg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JSUnTUFBQ5gAAAAAAAAAAAAAA&#13;&#10;AAAAAABERETFV1dX+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BwcU1lZWf8jIyNmAAAAAAAAAAAAAAAAGBgYRVlZWf8qKip7AAAAAAAAAAAAAAAA&#13;&#10;AAAAAAAAAAAAAAAAODg4o1FRUekKCgofCAgIGA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Hh4eV1lZWf8h&#13;&#10;ISF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4eHldZWVn/ISEhYQAAAAAAAAAAAAAAAAAAAAAAAAAAAAAAAAAA&#13;&#10;AAAAAAAADAwMI1lZWf8qKip5CwsLIQMDAw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U1N&#13;&#10;3lhYWP4HBwcV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1NTd5YWFj+BwcHFQAAAAAAAAAAAAAAAAAAAAAAAAAA&#13;&#10;AAAAAAwMDCNZWVn/KioqeQsLCyEDAwM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xMTOFdXV/pK&#13;&#10;Skr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MTEzhXV1f6SkpK1QAAAAAAAAAAAAAAAAAAAAAAAAAAAAAAAAAA&#13;&#10;AAAMDAwjWVlZ/yoqKnkLCwshAwMDC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o6OqhVVVX0CQkJHDQ0NJVZWVn/CAgI&#13;&#10;F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VFR6klJSdMAAAAAAAAAAAAAAAAAAAAAPT09sFlZWf8FBQU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UlJWpZWVn/HBwcUwAAAAAAAAAAAAAAABAQ&#13;&#10;EDBZWVn/MTExjwAAAAAAAAAAAAAAAAAAAAAAAAAAAAAAADg4OKJZWVn/WVlZ/1lZWf9VVVX2NjY2&#13;&#10;nAYGBh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4eHldZWVn/ISEhY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Hh5XWVlZ/yEhIWEAAAAA&#13;&#10;AAAAAAAAAAAAAAAAAAAAAAAAAAAAAAAAAAAAAAsLCyJZWVn/WVlZ/1lZWf9ZWVn/S0tL1xsbG1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RkZSVlZWf9CQk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kZGUlZWVn/QkJCvgAA&#13;&#10;AAAAAAAAAAAAAAAAAAAAAAAAAAAAAAAAAAALCwsiWVlZ/1lZWf9ZWVn/WVlZ/0tLS9cbGxtQ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sbG084ODijQUFBvVhYWP1OTk7iEBAQL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GxtPODg4o0FBQb1YWFj9Tk5O4hAQEC4AAAAA&#13;&#10;AAAAAAAAAAAAAAAAAAAAAAAAAAAAAAAACwsLIllZWf9ZWVn/WVlZ/1lZWf9LS0vXGxsbU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YWFkBZ&#13;&#10;WVn/KioqeQAAAAA0NDSVWVlZ/wgICB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VVVfRISEjQAAAAAAAAAAAAAAAAAAAAADw8PK1ZWVn/&#13;&#10;BQUFE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KCh0&#13;&#10;WVlZ/xsbG1AAAAAAAAAAAAAAAAAPDw8tWVlZ/zIyMpIAAAAAAAAAAAAAAAAAAAAAAAAAAAAAAAAR&#13;&#10;ERExHx8fWRsbG04jIyNlRERExVlZWf8+Pj60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Hh5XWVlZ/yEhIW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Hh4eV1lZWf8hISFhAAAAAAAAAAAAAAAAAAAAAAAAAAAAAAAAAAAAAAAAAAABAQEEICAg&#13;&#10;XRwcHFEdHR1VLy8viFVVVfRXV1f8ExMTN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QUFEU1NTd1XV1f7EBAQL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FBRFNTU3dV1dX+xAQEC8AAAAAAAAAAAAAAAAAAAAAAAAAAAAAAAAAAAAAAQEBBCAgIF0c&#13;&#10;HBxRHR0dVS8vL4hVVVX0V1dX/BMTEz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ISFhRERExUtLS9hXV1f8V1dX+jExMY4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SEhYURE&#13;&#10;RMVLS0vYV1dX/FdXV/oxMTGOAAAAAQAAAAAAAAAAAAAAAAAAAAAAAAAAAAAAAAEBAQQgICBdHBwc&#13;&#10;UR0dHVUvLy+IVVVV9FdXV/wTExM3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BAQRJSUnTTExM2gICAgYAAAAANDQ0lVlZWf8ICAgX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OTk7iTU1N3wAA&#13;&#10;AAAAAAAAAAAAAAAAAAA/Pz+2WFhY/Q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iIiYllZWf8hISFfAAAAAAAAAAAAAAAAEhISNllZWf8sLCx/AAAA&#13;&#10;AAAAAAAAAAAAAAAAAAAAAAAAAAAAAAAAAAAAAAAAAAAAAAAAAAICAgdMTEzcWVlZ/wQEBA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h4eV1lZWf8hISF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4eHldZWVn/ISEhYQAAAAAAAAAAAAAAAAAAAAAA&#13;&#10;AAAAAAAAAAAAAAAAAAAAAAAAAAAAAAAAAAAAAAAAAAAAAAAiIiJkWVlZ/zExMY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BUFB&#13;&#10;Qb1ZWVn/JSUl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QVBQUG9WVlZ/yUlJWoAAAAAAAAAAAAAAAAAAAAAAAAA&#13;&#10;AAAAAAAAAAAAAAAAAAAAAAAAAAAAAAAAAAAAAAAAAAAAIiIiZFlZWf8xMTG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wsLIUlJSdNZWVn/ICAgX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LCyFJSUnTWVlZ/yAgIF0AAAAAAAAAAAAAAAAA&#13;&#10;AAAAAAAAAAAAAAAAAAAAAAAAAAAAAAAAAAAAAAAAACIiImRZWVn/MTExj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lJSVrWVlZ/x8fH1oFBQURBQUFETc3&#13;&#10;N55ZWVn/DQ0NKAICAg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R0dHzVZWVvgDAwMJAAAAAAAAAAAAAAAATExM3E9PT+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oaGk1ZWVn/LS0tggAAAAAA&#13;&#10;AAAAAAAAACAgIFxZWVn/IyMjZQAAAAAAAAAAAAAAAAAAAAAAAAAAAAAAAAAAAAAAAAAAAAAAAAAA&#13;&#10;AAAAAAAAPj4+tFlZWf8KCgo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4eHldZWVn/ISEhY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Hh5XWVlZ&#13;&#10;/yEhIWEAAAAAAAAAAAAAAAAAAAAAAAAAAAAAAAAAAAAAAAAAAAAAAAAAAAAAAAAAAAAAAAAAAAAA&#13;&#10;EhISNFlZWf83Nze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o6OqlZWVn/Ly8vi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6OjqpWVlZ/y8vL4gA&#13;&#10;AAAAAAAAAAAAAAAAAAAAAAAAAAAAAAAAAAAAAAAAAAAAAAAAAAAAAAAAAAAAAAAAAAAAAAAAABIS&#13;&#10;EjRZWVn/Nzc3n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fHx9aWVlZ/zQ0NJ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x8f&#13;&#10;WllZWf80NDSXAAAAAAAAAAAAAAAAAAAAAAAAAAAAAAAAAAAAAAAAAAAAAAAAAAAAAAAAAAASEhI0&#13;&#10;WVlZ/zc3N5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Dw8rFlZWf9ZWVn/WVlZ/1lZWf9ZWVn/WVlZ/1lZWf86Ojq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AwMIxZWVn/HR0dVAAAAAAAAAAAEhIS&#13;&#10;NFlZWf81NTW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GBgYSV1dX+khISNEBAQEDAAAAAAAAAAA+Pj60WFhY/QkJCRoAAAAAAAAAAAICAgcKCgof&#13;&#10;AAAAAAAAAAAAAAAAAAAAAAAAAAAAAAAABQUFD1BQUOhUVFTy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Hh5XWVlZ/yEhIW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Hh4eV1lZWf8hISFhAAAAAAAAAAAAAAAAAAAAAAAAAAAKCgodBQUFDwAA&#13;&#10;AAAAAAAAAAAAAAAAAAAAAAAAAAAAACkpKXdZWVn/KCgod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TY2NpxZWVn/NTU1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2NjacWVlZ/zU1NZgAAAAAAAAAAAAAAAAAAAAAAAAAAAAAAAAAAAAACgoKHQUFBQ8AAAAA&#13;&#10;AAAAAAAAAAAAAAAAAAAAAAAAAAApKSl3WVlZ/ygoKH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HBxYAAAABAAAAAAAAAAAAAAAAKioqeVlZWf8r&#13;&#10;Ky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WAAAAAQAAAAAAAAAAAAAAACoqKnlZWVn/KysrfgAAAAAAAAAAAAAAAAoKCh0FBQUPAAAAAAAA&#13;&#10;AAAAAAAAAAAAAAAAAAAAAAAAKSkpd1lZWf8oKCh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QUFDoiIiJjIiIiYyIiImMiIiJjQ0NDwFlZWf8oKChzExMT&#13;&#10;O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Q&#13;&#10;EBAuV1dX+lNTU+4mJiZvIyMjZU5OTuFWVlb3EBAQ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o6OqlZWVn/PDw8rR8fH1s2NjabWVlZ/zo6&#13;&#10;OqcAAAAAAAAAAAAAAAA9PT2vWVlZ/xMTEzkQEBAwTU1N3iwsLH8eHh5WJCQkaElJSdJZWVn/Kioq&#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MjI2UlJSVrNzc3oFlZWf85OTmlJSUlaxgYGE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jIyNlJSUlazc3N6BZWVn/OTk5pSUlJWsYGBhH&#13;&#10;AAAAAAAAAAAQEBAvWVlZ/0BAQLkAAAAAPDw8rDw8PKwiIiJkHh4eVzIyMpFXV1f6UFBQ5gYGBh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mJm9Z&#13;&#10;WVn/VVVV9iwsLH8rKyt9KysrfSsrK30bGxt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JiZvWVlZ/1VVVfYsLCx/KysrfSsrK30rKyt9GxsbUAAA&#13;&#10;AAAAAAAAEBAQL1lZWf9AQEC5AAAAADw8PKw8PDysIiIiZB4eHlcyMjKRV1dX+lBQUOYGBgYU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9PT2vSEhI&#13;&#10;0SkpKXYeHh5XLy8vh1ZWVvdVVVX1DQ0N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T09r0hISNEpKSl2Hh4eVy8vL4dWVlb3VVVV9Q0NDScAAAAA&#13;&#10;AAAAABAQEC9ZWVn/QEBAuQAAAAA8PDysPDw8rCIiImQeHh5XMjIykVdXV/pQUFDmBgYGF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Q0NJVZWVn/CAgIF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oaGktOTk7hWVlZ/1hYWP5LS0vXFhYWQ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DAwMK&#13;&#10;Ozs7q1ZWVvdZWVn/VFRU8jc3N58CAgIGAAAAAAAAAAAAAAAAOTk5pFdXV/sREREyBwcHFkRERMRY&#13;&#10;WFj9WVlZ/1lZWf9RUVHpJycncQ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BAQRWVlb5WVlZ/1lZWf9ZWVn/WVlZ/1lZWf8+Pj6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QEEVlZW+VlZ&#13;&#10;Wf9ZWVn/WVlZ/1lZWf9ZWVn/Pj4+swAAAAAAAAAADg4OKVhYWP08PDytAAAAACUlJWxSUlLsWVlZ&#13;&#10;/1lZWf9XV1f8Pz8/tw4ODi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MDCMWVlZ/1lZWf9ZWVn/WVlZ/1lZWf9ZWVn/PDw8r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DAwjFlZWf9ZWVn/&#13;&#10;WVlZ/1lZWf9ZWVn/WVlZ/zw8PKwAAAAAAAAAAA4ODilYWFj9PDw8rQAAAAAlJSVsUlJS7FlZWf9Z&#13;&#10;WVn/V1dX/D8/P7cODg4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xsbT0tLS9dZWVn/WVlZ/1lZWf9HR0fOFhYWQ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sbG09LS0vXWVlZ/1lZ&#13;&#10;Wf9ZWVn/R0dHzhYWFkAAAAAAAAAAAAAAAAAODg4pWFhY/Tw8PK0AAAAAJSUlbFJSUuxZWVn/WVlZ&#13;&#10;/1dXV/w/Pz+3Dg4O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yMjKSWVlZ/wcHBx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I&#13;&#10;CBcGBgYS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EFCwsLIQAAAAIAAAAAAAAAAAAAAAAAAAAAAAAA&#13;&#10;AAAAAAADAwMJAAAAAAAAAAAAAAAABAQEDAwMDCUHBwc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BAQMAAAAAAAAAAAAAAAAAAAAAQkJCRwMDAwkAQEBB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QE&#13;&#10;DAAAAAAAAAAAAAAAAAAAAAEJCQkcDAwMJAEBAQ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YGEw0NDSYDAwM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YGBhMNDQ0mAwMDCwAAAAAAAAAAAAAAAAAAAAAAAAAAAAAAAAQEBAwA&#13;&#10;AAAAAAAAAAAAAAAAAAABCQkJHAwMDCQBAQE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MD&#13;&#10;Aw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ICCAUFBQ8AAAAAAAAA&#13;&#10;AAAAAAAAAAAAAAAAAAAAAAAAAAAAAAAAAAAAAAAAAAAAAAAAAAAAAAABAQEDBgYGF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wMDCg4ODioAAAABAAAAAAAAAAAAAAAAAAAA&#13;&#10;AAAAAAAAAAAAAAAAAAAAAAAAAAAAAAAAAAAAAAAAAAAAAAAAAAAAAAAAAAAAAAAAAAAAAAAAAAAA&#13;&#10;AAAAAAAAAAAAAAAAAAAAAAAAAAAAAAAAAAAAAAAAAAAAAAAAAAAAAAAAAAAAAAAAAAAAAAAAAAAA&#13;&#10;AAAAAAAAAUpKStVSUlLrAAAAAAAAAAAqKip7SUlJ0w0NDScAAAAAAAAAAAAAAAAAAAAAAAAAAAAA&#13;&#10;AAAAAAAAHx8fW1lZWf8hISF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DQ0lVlZWf8dHR1UAAAAAAAAAAAAAAAA&#13;&#10;AAAAABsbG1AxMTGOCAgIGAAAAAAEBAQNMTExjhkZGUoMDAwjLi4uhDw8PK0tLS2BBQUFEQAAAAAZ&#13;&#10;GRlJOTk5pTc3N6AfHx9aAAAAAAAAAAAAAAAAAAAAAAAAAAAQEBAvLS0tgjw8PKwxMTGPGxsbTgAA&#13;&#10;AAAAAAAAAAAAAAAAAAAAAAAAAAAAAAAAAAAAAAAAGRkZSllZWf82NjadAAAAAAAAAAAAAAAANzc3&#13;&#10;n1lZWf8TExM5Hh4eVjc3N582NjacHh4eVgAAAAAAAAAAAAAAAAAAAAAFBQUPWFhY/kpKSt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0NDSVWVlZ/x0dHVQAAAAAAAAAAAAAAAAAAAAA&#13;&#10;Nzc3n1lZWf8TExM4AAAAAAoKCh9ZWVn/QEBAuAAAAAAAAAAAAAAAACQkJGhZWVn/JiYmbwAAAAAA&#13;&#10;AAAAAAAAAD4+PrRZWVn/DAwMJQAAAAA8PDyuWVlZ/0VFRcg9PT2vPT09rz09Pa89PT2vPT09rxsb&#13;&#10;G08AAAAAAAAAAAAAAAAAAAAAAAAAAAAAAABERETFWVlZ/xMTEzkAAAAAAAAAAAAAAAA3NzefWVlZ&#13;&#10;/xMTEzgAAAAAAAAAAAAAAAA7OzuqWVlZ/w8PDy0AAAAAAAAAAAAAAAA6OjqpWVlZ/xwcHF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EBAQMAAAAAAAAAAAAAAAAAAAAAAAAAAABAQED&#13;&#10;BAQEDAAAAAAAAAAAAAAAAAMDAwsBAQEEAAAAAAAAAAAAAAAAAAAAAQQEBA0AAAABAAAAAAAAAAAA&#13;&#10;AAAAAQEBBAMDAwsAAAAAAAAAAAAAAAAAAAAAAAAAAAEBAQQMDAwlDAwMIwICAgcAAAAAAAAAAAAA&#13;&#10;AAAAAAAAAAAAAAAAAAAAAAAAAAAAAAAAAABHR0fOWVlZ/xERETEAAAAAAAAAAAEBAQMEBAQMAAAA&#13;&#10;AAAAAAAAAAAAAAAAAAEBAQQDAwMLAAAAAAAAAAAAAAAANzc3oFlZWf8gICB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iYmbllZWf8v&#13;&#10;Ly+HAAAAAAAAAAAAAAAAAAAAAAAAAAAAAAAAAAAAAAAAAAAAAAAAAAAAAAAAAAAAAAAAAgICBlNT&#13;&#10;U/BTU1PwBAQED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MDAwtSUlLtTExM3AAAAAAAAAAAAAAAAAAAAAAAAAAAAAAAAAAAAAAAAAAA&#13;&#10;AAAAAAAAAAAAAAAAAAAAABoaGktZWVn/Ly8vi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xMTOB4eHlYAAAAAAAAAAAAA&#13;&#10;AAAAAAAAAAAAAAAAAAAAAAAAAAAAAAAAAAAAAAAAAAAAAAAAAAALCwshICAgXAUFBR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AAC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EAACEwAABgQwAAhiYAAEwLAAAX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wAADlQAAKmGAAD/hAAA&#13;&#10;/4UAAP9PAACeEAAAI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hYIAAPpYAACvKAAAUEwAAJeFAAD/XwAA&#13;&#10;vgwAAB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oA&#13;&#10;AHRVAACrDgAAH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AAAnagAA1HsAAPMbAAA2AAAAAAsAABZZAACygQAA/D8AAH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l8AAL6MAAD/G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7gQAA+U4AAJwFAAALAAAAAAAAAAAaAAA0fwAA+mkAANITAAA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AABl4AALyMAAD/GQAAM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wAABlfAAC+gwAA/x8A&#13;&#10;AD8BAAABAAAAAAAAAAAFAAAJTQAAmoAAAPo8AAB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QAACl8AAL6MAAD/HAAA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wAABlDAACH&#13;&#10;QgAAhAwAABgAAAAAAAAAAAAAAAAAAAAAGgAANFMAAKZXAACwJgAATQAAAAAAAAAAAAAAAAAAAAAA&#13;&#10;AAAAAAAAAAAAAAAAAAAAAAAAAAAAAAAAAAAAAAAAADAAAGJ6AADyWgAAtgsAABgAAAAAAAAAAAAA&#13;&#10;AAAAAAABHgAAPYUAAP9eAAC8BwAAD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AAD2AAAMCMAAD/HwAAPgAAAAAAAAAAAA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gAALWIAAMV+AAD4fgAA+GMAAMYUAAAp&#13;&#10;AAAAAAAAAAAlAABJdgAA634AAPuAAAD8bwAA3iwAAFYAAAAAAAAAAAAAAAAAAAAAAAAAAAAAAAAA&#13;&#10;AAAAAAAAAAAAAAAAAAAAAAAAAVYAAKqJAAD/LQAAWgEAAAEAAAAAAAAAAAAAAAAAAAAADQAAGmIA&#13;&#10;AMN0AADmJgAAT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QAAE2EAAMKL&#13;&#10;AAD/IgAARAAAAAAPAAAdLAAAWRsAAD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NAAAbWQAAsoIAAPtPAACdXQAAuYEAAPxdAAC5EAAAISIAAEJ2AADs&#13;&#10;eQAA8UEAAIM4AABxgwAA+mQAAMcKAAAVAAAAAAAAAAAAAAAAAAAAAAAAAAAAAAAAAAAAAAAAAAAA&#13;&#10;AAAAFwAALXQAAOZlAADKEwAAJgAAAAAAAAAAAAAAAAAAAAAAAAAAAwAABzkAAHOGAAD/RwAAj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GWIAAMSLAAD/JQAASwAAAAAu&#13;&#10;AABdfgAA/VIAAK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IsAABYiAAA/10AALoDAAAGCgAAFFkAALKBAAD8dAAA534AAP14AADvPwAAfgAAAAAJAAAS&#13;&#10;SwAAl4UAAP8wAABhAgAAAwAAAAAAAAAAAAAAAAAAAAAAAAAAAAAAAAAAAAABAAADNAAAaYcAAP02&#13;&#10;AABsAQAAAgAAAAAAAAAAAAAAAAAAAAAAAAAAAAAAABsAADaBAAD5XwAAvwUAAA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HWMAAMaLAAD/KQAAUQAAAAA3AABufgAA+1cAAK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sAABZhAADDeAAA&#13;&#10;8C0AAFoAAAAAAAAAAAsAABZMAACZbgAA3F8AAL40AABpAAAAAAAAAAAAAAAAGAAAMHAAAOBmAADI&#13;&#10;FAAAKQAAAAAAAAAAAAAAAAAAAAAAAAAAAAAAAAAAAAAUAAAoZgAAyGkAANMWAAAtAAAAAAAAAAAA&#13;&#10;AAAAAAAAAAAAAAAAAAAAAAAAAA8AAB1eAAC9dAAA5xYAAC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QAAIWQAAMmKAAD/LAAAWAAAAAA/AAB/fwAA/V0AAL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YAAA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R4AAD2FAAD/XwAAvAYAAA0AAAAAAAAA&#13;&#10;AAAAAAAAAAAADQAAGgcAAA4AAAAAAAAAAAAAAAAAAAAAAgAABDgAAHCIAAD/OAAAcAMAAAUAAAAA&#13;&#10;AAAAAAAAAAAAAAAAAAAAAAQAAApCAACGiQAA/zkAAHICAAAFAAAAAAAAAAAAAAAAAAAAAAAAAAAA&#13;&#10;AAAAAAAAAAQAAAg8AAB5hgAA/ycAAE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wAAJWYAAMyKAAD/LwAAXgAAAABFAACLgAAA/mMAAM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xYAACwfAAA+KAAAUUcAAIsxAABhFwAALgQAAA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CEgAAJF+AAD5PAAAeQAAAAAAAAAAAAAAAAAAAAAAAAAAAAAA&#13;&#10;AAAAAAAAAAAAAAAAAAAAAAAAAAAAAAAAABQAACl0AADpbwAA1xYAACwAAAAAAAAAAAAAAAAAAAAA&#13;&#10;AgAABC4AAF5+AAD5bAAA2hAAACEAAAAAAAAAAAAAAAAAAAAAAAAAAAAAAAAAAAAAAAAAAAAAAAAi&#13;&#10;AABEggAA90IAAIMEAAA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BYAAAATA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QAAKmcAAM6KAAD/&#13;&#10;MgAAZAEAAAFKAACVgAAA/20AANwO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AAAMMgAAZWcAAM58AAD5fgAA+n8AAPqIAAD/awAA1UMAAIUVA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AAFXEAAN9wAADfFQAAKgAAAAAAAAAAAAAAAAAAAAAAAAAAAAAAAAAAAAAAAAAAAAAA&#13;&#10;AAAAAAAAAAAAAAAAAAAAAAFOAACdhwAA/0MAAIcDAAAGAAAAAAAAAAAAAAAAEQAAI24AANh8AADx&#13;&#10;MwAAaAAAAAAAAAAAAAAAAAAAAAAAAAAAAAAAAAAAAAAAAAAAAAAAAAAAAAASAAAkYgAAxGQAAMkT&#13;&#10;AAA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cAAAANAAAAAAAAAAAAAAAAAAAAAAAAAAAAAAAAAAAAAAAAAAAAAAAAAAAA&#13;&#10;AAAAAAAAAAAAAAAAJQAAAMoAAAC0AAAAP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wAAL2kAANCJAAD/NgAAbAIAAANRAACh&#13;&#10;gAAA/3gAAO8tAAB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QAACjUAAGxgAAC+&#13;&#10;gwAA/3AAAN9BAACCNAAAaR4AADw4AABvXwAAvoMAAP90AADgQAAAgAYAAA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CKAAAUYMA&#13;&#10;AP9UAACoAAAAAAAAAAAAAAAAAAAAAAAAAAAAAAAAAAAAAAAAAAAAAAAAAAAAAAAAAAAAAAAAAAAA&#13;&#10;AAAAAAAPAAAfZQAAzIIAAPosAABaAAAAAQAAAAACAAAEUQAAooIAAP1FAACLAAAAAAAAAAAAAAAA&#13;&#10;AAAAAAAAAAAAAAAAAAAAAAAAAAAAAAAAAAAAAAAAAAACAAAFOQAAcocAAP0pAAB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B7AAAArgAA&#13;&#10;AMUAAADAAAAApAAAAGYAAAAAAAAAAAAAAAAAAAAAAAAAAAAAAAAAAAAAAAAAAAAAAAAAAAAAAAAA&#13;&#10;NAAAAP8AAADrAAAAV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QAAM2oAANKJAAD/OQAAcgIAAARVAACrgAAA/3kAAPAxAAB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wAAeHsAAPGEAAD/VgAArB0AADoDAAAH&#13;&#10;AAAAAAAAAAAAAAAAEQAAIy4AAF14AADtgAAA+VAAAJ8L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EUAAAoXoAAPQwAABiAAAAAAAA&#13;&#10;AAAAAAAAAAAAAAAAAAAAAAAAAAAAAAAAAAAAAAAAAAAAAAAAAAAAAAAAAAAAAAAAAAAAAAAALwAA&#13;&#10;XnsAAPFyAADfHAAANwAAAAA1AABqfwAA+WsAANYNAAAaAAAAAAAAAAAAAAAAAAAAAAAAAAAAAAAA&#13;&#10;AAAAAAAAAAAAAAAAAAAAAAAAAAAAAAAAIgAARIIAAPxHAACMBgAAD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QAAALoAAAD2AAAA/wAAAP8AAAD/AAAA/wAA&#13;&#10;AOwAAACGAAAAAQAAAAAAAAAAAAAAAAAAAAAAAAAAAAAAAAAAAAAAAAAAAAAAMgAAAP8AAADk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wAAOGsAANSIAAD/PAAAeAIAAAVaAAC1gAAA/3oAAPM3AABu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YAAAwdgAA63kAAPEuAABdDAAAGQAAAAAAAAAAAAAAAAAAAAAAAAAA&#13;&#10;AAAAAAAAAAAiAABGbAAA1YMAAP9aAACzCQAAE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OdgAA7XEAAOILAAAWAAAAAAAAAAAAAAAAAAAAAAAA&#13;&#10;AAAAAAAAAAAAAAAAAAAAAAAAAAAAAAAAAAAAAAAAAAAAAAAAAAAAAAAABQAACkUAAIuBAAD/bAAA&#13;&#10;2lAAAKB3AADsegAA8ycAAE8AAAAAAAAAAAAAAAAAAAAAAAAAAAAAAAAAAAAAAAAAAAAAAAAAAAAA&#13;&#10;AAAAAAAAAAAAAAAAEAAAIG0AANtsAADbEwAAJ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gAA&#13;&#10;PGwAANeIAAD/PwAAfwMAAAZfAAC/gAAA/3sAAPU9AAB6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oAADRlAADKggAA/zcAAG4BAAACAAAAAAAAAAAAAAAAAAAAAAAAAAAAAAAAAAAAAAAAAAAAAAAA&#13;&#10;FAAAKGIAAMWCAAD/WgAAswcAAA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BPfwAA/VcAAK4AAAAAAAAAAAAAAAAAAAAAAAAAAAAAAAAAAAAAAAAAAAAA&#13;&#10;AAAAAAAAAAAAAAAAAAAAAAAAAAAAAAAAAAAAAAAAAAAAAAgAABBEAACJgQAA/4QAAP98AAD5MAAA&#13;&#10;YQIAAAQAAAAAAAAAAAAAAAAAAAAAAAAAAAAAAAAAAAAAAAAAAAAAAAAAAAAAAAAAAAAAAAAAAAAA&#13;&#10;AgAAA1YAAKyIAAD+K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IAAAQW0AANmIAAD/QwAA&#13;&#10;hQMAAAdkAADJgAAA/3wAAPdDAAC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gAALGcAAM+CAAD/PQAA&#13;&#10;egUAAAoAAAAAAAAAAAAAAAAAAAAAAAAAAAAAAAAAAAAAAAAAAAAAAAAAAAAAAAAAAA4AAB1iAADE&#13;&#10;fwAA/VYAAK0EAAA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U&#13;&#10;AACmegAA8y0AAF0AAAAAAAAAAAAAAAAAAAAAAAAAAAAAAAAAAAAAAAAAAAAAAAAAAAAAAAAAAAAA&#13;&#10;AAAAAAAAAAAAAAAAAAAAAAAAAAAAAAAAAAAFAAALHAAAOSoAAFYUAAAnAwAABQAAAAAAAAAAAAAA&#13;&#10;AAAAAAAAAAAAAAAAAAAAAAAAAAAAAAAAAAAAAAAAAAAAAAAAAAAAAAAAAAAAAAAAADcAAG99AAD3&#13;&#10;TgAAnQgAAB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BuAAAA/wAAAMwA&#13;&#10;AAAmAAAAAAAAAAAAAAAAAAAACAAAAIgAAAD/AAAA2wAAAEAAAAAAAAAAAAAAAAAAAAAAAAAAAAAA&#13;&#10;AAAAAAAAAAAAMgAAAP8AAADkAAAAUAAAAAsAAABZAAAAhgAAAG4AAAAyAAAABgAAAAAAAAAAAAAA&#13;&#10;AAAAAAAAAAAAAAAAAAAAAAAAAAAAAAAAAAAAAAAAAAAAAAAAAAAAAAAAAAAAAAAAAAAAAAAAAAAA&#13;&#10;AAAAAAAAAAAAAAAAAAAAAAAAAAAAAAAAYQAAxIEAAP91AADrKAAAUQEAAAJCAACEjAAA/ykAAF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IwAARm4AANyHAAD/SwAAlgQAAAlpAADUgAAA&#13;&#10;/30AAPpJAAC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AAAjYQAAwoIAAP1QAACfAgAABQAAAAAAAAAAAAAA&#13;&#10;AAAAAAAAAAAAAAAAAAAAAAAAAAAAAAAAAAAAAAAAAAAAAAAAAAAAAAAMAAAaZAAAyX4AAPxRAACk&#13;&#10;AwAA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sAABV3AADucQAA5AcAAA0A&#13;&#10;AAAAAAAAAAAAAAAAAAAAAAAAAAAAAAAAAAAAAAAAAAAAAAAAAAAAAAAAAAAAAAAAAAAAAAAAAAAA&#13;&#10;AAAAAAAAAAAAAAAAAAAAAAAAAAAAAAEAAAIAAAAAAAAAAAAAAAAAAAAAAAAAAAAAAAAAAAAAAAAA&#13;&#10;AAAAAAAAAAAAAAAAAAAAAAAAAAAAAAAAAAAAAAAAAAAAAAAAABMAAChnAADQegAA8hMAAC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cAAACgAAAA/wAAAJYAAAARAAAAAAAAAAAA&#13;&#10;AAAAAAAAAQAAAEoAAAD/AAAA7AAAAGcAAAAAAAAAAAAAAAAAAAAAAAAAAAAAAAAAAAAAAAAAMgAA&#13;&#10;AP8AAADjAAAAiwAAAMIAAAD/AAAA/gAAAP8AAAD+AAAAewAAAAcAAAAAAAAAAAAAAAAAAAAAAAAA&#13;&#10;AAAAAAAAAAAAAAAAAAAAAAAAAAAAAAAAAAAAAAAAAAAAAAAAAAAAAAAAAAAAAAAAAAAAAAAAAAAA&#13;&#10;AAAAAAAAAAAAAAAAZgAAzYEAAP94AADwMwAAZQMAAAZJAACSjAAA/y0AAF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QAAS28AAN6GAAD/VQAAqgYAAAxuAADdgAAA/34AAPxPAAC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AAA5JAACThQAA/FcAAK8LAAAYAAAAAAAAAAAAAAAAAAAAAAAAAAAAAAAAAAAA&#13;&#10;AAAAAAAAAAAAAAAAAAAAAAAAAAAAAAAAAAAAAAAAAAAADwAAHmcAANB+AAD7UQAAogYAAA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kAAHF8AAD3TAAAmAAAAAAAAAAAAAAAAAAAAAAA&#13;&#10;AAAAAAAAAAAAAAAAAAAAAAAAAAAAAAAAAAAAAAAAAAAAAAAAAAAAAAAAAAAAAAAAAAAAAAAAAAAA&#13;&#10;AAAAAAAAAAAAAAAAAAAAAAAAAAAAAAAAAAAAAAAAAAAAAAAAAAAAAAAAAAAAAAAAAAAAAAAAAAAA&#13;&#10;AAAAAAAAAAAAAAAAAAAAAAAAAAAAAAAAAAAAAABOAACdhwAA/jIAAGUCAAA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QAAU3EAAOKFAAD/YAAAvwgAABB0AADngQAA/4AAAP5WAAC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S4A&#13;&#10;AF2BAAD/ZgAAzBMAACcAAAAAAAAAAAAAAAAAAAAAAAAAAAAAAAAAAAAAAAAAAAAAAAAAAAAAAAAA&#13;&#10;AAAAAAAAAAAAAAAAAAAAAAAAAAAAAAAAABIAACNpAADRfwAA/k8AAJ8I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AACWkAANJ7AAD1HAAANwAAAAAAAAAAAAAAAAAAAAAAAAAAAAAAAAAAAAAA&#13;&#10;AAAAAAAAAAAAAAAAAAAAAAAAAAAAAAAAAAAAAAAAAAAAAAAAAAAAAAAAAAAAAAAAAAAAAAAAAAAA&#13;&#10;AAAAAAAAAAAAAAAAAAAAAAAAAAAAAAAAAAAAAAAAAAAAAAAAAAAAAAAAAAAAAAAAAAAAAAAAAAAA&#13;&#10;AAAAAAAAAAAAAAAAAAAAAAAnAABPdQAA62EAAMEJAAA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YnUA&#13;&#10;AOqEAAD/agAA1AsAABd3AADtgQAA/4EAAP9bAAC4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gAAPnoAAPN2AADsMAAAXwAA&#13;&#10;AAAAAAAAAAAAAAAAAAAAAAAAAAAAAAAAAAAAAAAAAAAAAAAAAAAAAAAAAAAAAAAAAAAAAAAAAAAA&#13;&#10;AAAAAAAAAAAAAAAAAAAAAAATAAAoagAA04EAAP9PAACdCgAAF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wAAZnwAAPZcAAC4AAAAAAAAAAAAAAAAAAAAAAAAAAAAAAAAAAAAAAAAAAAAAAAAAAAAAAAAAAAA&#13;&#10;AAAAAAAAAAAAAAAAAAAAAAAAAAAAAAAAAAAAAAAAAAAAAAAAAAAAAAAAAAAAAAAAAAAAAAAAAAAA&#13;&#10;AAAAAAAAAAAAAAAAAAAAAAAAAAAAAAAAAAAAAAAAAAAAAAAAAAAAAAAAAAAAAAAAAAAAAAAAAAAA&#13;&#10;AAAAAAAFAAAKYgAAw4QAAP8YAAAx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OAAAcXkAAPKDAAD/dAAA6BEA&#13;&#10;ACN3AADtfgAA+4IAAP9iAAD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xcAAA4H0AAPo/AAB/AAAAAAAAAAAAAAAAAAAAAAAA&#13;&#10;AAAAAAAAAAAAAAAAAAAAAAAAAAAAAAAAAAAAAAAAAAAAAAAAAAAAAAAAAAAAAAAAAAAAAAAAAAAA&#13;&#10;AAAAAAAAAAAAFwAALWoAANaDAAD/UAAAoBMAAC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LAAAWZwAAz38AAP0hAABC&#13;&#10;AAAAAAAAAAAAAAAAAAAAAAAAAAAAAAAAAAAAAAAAAAAAAAAAAAAAAAAAAAAAAAAAAAAAAAAAAAAA&#13;&#10;AAAAAAAAAAAAAAAAAAAAAAAAAAAAAAAAAAAAAAAAAAAAAAAAAAAAAAAAAAAAAAAAAAAAAAAAAAAA&#13;&#10;AAAAAAAAAAAAAAAAAAAAAAAAAAAAAAAAAAAAAAAAAAAAAAAAAAAAAAAAAAAAAAAAAAAAAAAAQAAA&#13;&#10;gn8AAPpFAACLAgAA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NAAAA/wAAAGIAAAAA&#13;&#10;AAAAAAAAAAAAAAAAAAAAAAAAACUAAAD6AAAA/QAAAIgAAAAAAAAAAAAAAAAAAAAAAAAAAAAAAAAA&#13;&#10;AAAAAAAAMgAAAP8AAADjAAAATAAAAAAAAAAAAAAAAAAAAAAAAACjAAAA/QAAAM4AAAABAAAAAAAA&#13;&#10;AAAAAAAAAAAAAAAAAAAAAAAAAAAAAAAAAAAAAAAAAAAAAAAAAAAAAAAAAAAAAAAAAAAAAAAAAAAA&#13;&#10;ABEAACJlAADLiwAA/x8AAEAAAAAAdwAA7oAAAP+CAAD/WQAAsgwAABllAADJiAAA/0UAAIkGAAA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AAAgH0AAPqCAAD/fQAA+R0AADx4AADudQAA6YEA&#13;&#10;AP5nAAD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1bAAC1gQAA/0gAAJEDAAAIAAAAAAAAAAAAAAAAAAAAAAAAAAAAAAAAAAAAAAAA&#13;&#10;AAAAAAAAAAAAAAAAAAAAAAAAAAAAAAAAAAAAAAAAAAAAAAAAAAAAAAAAAAAAAAAAAAAAAAAAAAAA&#13;&#10;ABsAADhpAADPhgAA/2QAAMYeAAA9B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UAAAC6AAAA/wAAAHAAAAAEAAAAAAAAAAAAAAAA&#13;&#10;AAAAAAAAACgAAAD+AAAA8wAAAHQAAAAAAAAAAAAAAAAAAAAAAAAAAAAAAAAAAAAAAAAAMgAAAP8A&#13;&#10;AADkAAAAUQAAAAAAAAAAAAAAAAAAAAAAAACXAAAA+wAAANIAAAABAAAAAAAAAAAAAAAAAAAAAAAA&#13;&#10;AAAAAAAAAAAAAAAAAAAAAAAAAAAAAAAAAAAAAAAAAAAAAAAAAAAAAAAAAAAAABwAADhrAADViQAA&#13;&#10;/y0AAFoDAAAIeQAA8X0AAPp/AAD8YQAAwxQAAChtAADahgAA/0wAAJcJAAAS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SQAAk4IAAP9+AAD8ggAA/0gAAJB7AAD0bgAA3HkAAPJpAADRAQ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wAAJlYAAK2D&#13;&#10;AAD/VAAAqAEAAAMAAAAAAAAAAAAAAAAAAAAAAAAAAAAAAAAAAAAAAAAAAAAAAAAAAAAAAAAAAAAA&#13;&#10;AAAAAAAAAAAAAAAAAAAAAAAAAAAAAAAAAAAAAAAAAAAAAAAAAAAAAAAAAAAAAAAAAAANAAAaPgAA&#13;&#10;fXgAAO99AAD2XQAAuTcAAG8W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IAAIWCAAD6ZgAAxw8AAB4AAAAAAAAAAAAAAAAAAAAAAAAAAAAAAAAAAAAA&#13;&#10;AAAAAAAAAAAAAAAAAAAAAAAAAAAAAAAAAAAAAAAAAAAAAAAAAAAAAAAAAAAAAAAAAAAAAAAAAAAA&#13;&#10;AAAAAAAAAAAAAAAAAAAAAAAAAAAAAAAAAAAAAAAAAAAAAAAAAAAAAAAAAAAAAAAAAAAAAAAAAAAA&#13;&#10;AAAAAAAAAAAAAAAAAAAAAAAAAAAAAAAAAAAAAAAAAAAAAEsAAJeAAAD9Pg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QAAoYkAAP9YAACxdwAA7WIAAMZ9AAD4aAAA0XMAAOVrAADUCQAAEw8AAB4VAAAqAw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ZAAAyXAAAuIYAAP9fAAC9EQAAIwAAAAAA&#13;&#10;AAAAAAAAAAAAAAAAAAAAAAAAAAAAAAAAAAAAAAAAAAAAAAAAAAAAAAAAAAAAAAAAAAAAAAAAAAAA&#13;&#10;AAAAAAAAAAAAAAAAAAAAAAAAAAAAAAAAAAAAAAAAAAAAAAAAAAAAAAAABAAACSQAAElcAAC2hQAA&#13;&#10;/34AAPpoAADQVgAAqzwAAHghAABCBQAAC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wAA&#13;&#10;L2wAANl6AADtIQAAQwAAAAAAAAAAAAAAAAAAAAAAAAAAAAAAAAAAAAAAAAAAAAAAAAAAAAAAAAAA&#13;&#10;AAAAAAAAAAAAAAAAAAAAAAAAAAAAAAAAAAAAAAAAAAAAAAAAAAAAAAAAAAAAAAAAAAAAAAAAAAAA&#13;&#10;AAAAAAAAAAAAAAAAAAAAAAAAAAAAAAAAAAAAAAAAAAAAAAAAAAAAAAAAAAAAAAAAAAAAAAAAAAAA&#13;&#10;AAAAAAAAAAAAAAAAAAAAAAAAAAAAABYAAC12AADtcgAA4w0AAB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VwAArIYAAP87&#13;&#10;AAB2bwAA3HgAAPF/AAD7YAAAwGUAAMluAADcJAAASUwAAJlkAADIFgAAK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AAAB9cAAC4iAAA/1MAAKMTAAAnAAAAAAAAAAAAAAAAAAAAAAAAAAAA&#13;&#10;AAAAAAAAAAAAAAAAAAAAAAAAAAAAAAAAAAAAAAAAAAAAAAAAAAAAAAAAAAAAAAAAAAAAAAAAAAAA&#13;&#10;AAAAAAAAAAAAAAAAAAAAAAAAAAAAAAAAAAAAAAAAAAAAAAAAAAAPAAAeKgAAU1AAAJ90AADnigAA&#13;&#10;/38AAP5xAADiYgAAxE4AAJwuAABcEwAAJ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gAAl4cAAP5IAACPBAAA&#13;&#10;BwAAAAAAAAAAAAAAAAAAAAAAAAAAAAAAAAAAAAAAAAAAAAAAAAAAAAAAAAAAAAAAAAAAAAAAAAAA&#13;&#10;AAAAAAAAAAAAAAAAAAAAAAAAAAAAAAAAAAAAAAAAAAAAAAAAAAAAAAAAAAAAAAAAAAAAAAAAAAAA&#13;&#10;AAAAAAAAAAAAAAAAAAAAAAAAAAAAAAAAAAAAAAAAAAAAAAAAAAAAAAAAAAAAAAAAAAAAAAAAAAAA&#13;&#10;AAAAAAAAAAAAAAAAAABNAACbgAAA/0wAAJ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CWwAAtn8AAPssAABWawAA1YIAAP9+&#13;&#10;AAD8SQAAk0wAAJh3AADuSgAAlW0AANmFAAD/JQAAS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wAAZ2gAAM6GAAD/XQAAtg8AACAAAAAAAAAAAAAAAAAAAAAAAAAAAAAAAAAAAAAAAAAAAAAAAAAA&#13;&#10;AAAAAAAAAAAAAAAAAAAAAAAAAAAAAAAAAAAAAAAAAAAAAAAAAAAAAAAAAAAAAAAAAAAAAAAAAAAA&#13;&#10;AAAAAAAAAAAAAAAAAAAAAAAAAAAAAAAAAAAAAAAAAAAAAAkAABMUAAAoJQAASkMAAIZlAADKggAA&#13;&#10;/4YAAP95AADxbwAA3GAAAMJJAACRJgAATgQAAA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xAAAA5gAAAP8AAADVAAAA&#13;&#10;TwAAAA0AAAArAAAArgAAAP8AAADwAAAAagAAAAAAAAAAAAAAAAAAAAAAAAAAAAAAAAAAAAAAAAAA&#13;&#10;AAAAMgAAAP8AAADkAAAAUQAAAAAAAAAAAAAAAAAAAAAAAACYAAAA+wAAANIAAAABAAAAAAAAAAAA&#13;&#10;AAAAAAAAAAAAAAAAAAAAAAAAAAAAAAAAAAAAAAAAAAAAAAAAAAAAAAAAAAAAAAAAAAAAAAAAAD8A&#13;&#10;AIB8AAD5ggAA/38AAP14AADwfQAA+T0AAHpMAACZhAAA/4EAAP+BAAD/hAAA/2UAAMkVAAA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YaAAA0HYAAO0aAAA1aAAAz4IAAP99AAD7JQAASjMAAGaE&#13;&#10;AAD/egAA834AAPuHAAD/OwAAdgIAAA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RgAADBEAACJegAA8oIAAP9RAACh&#13;&#10;EAAAIgAAAAAAAAAAAAAAAAAAAAAAAAAAAAAAAAAAAAAAAAAAAAAAAAAAAAAAAAAAAAAAAAAAAAAA&#13;&#10;AAAAAAAAAAAAAAAAAAAAAAAAAAAAAAAAAAAAAAAAAAAAAAAAAAAAAAAAAAAAAAAAAAAAAAAAAAAA&#13;&#10;AAAAAAAAAAAAAAAAAAAAAAAAAAAAAAAAAAAAAAAAAAAAAAUAAAoMAAAYFAAAKS8AAF1RAACibwAA&#13;&#10;34QAAP+AAAD+dwAA7m0AANpTAACoMQAAYg4AAB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AAAAgwAAAPQAAAD/AAAA8gAAAOsAAADuAAAA&#13;&#10;/AAAAPUAAACIAAAABwAAAAAAAAAAAAAAAAAAAAAAAAAAAAAAAAAAAAAAAAAAAAAAMgAAAP8AAADk&#13;&#10;AAAAUQAAAAAAAAAAAAAAAAAAAAAAAACYAAAA/AAAANIAAAABAAAAAAAAAAAAAAAAAAAAAAAAAAEA&#13;&#10;AAABAAAAAQAAAAAAAAAAAAAAAAAAAAEAAAABAAAAAAAAAAAAAAAAAAAAAUwAAJmDAAD/ZwAAzXoA&#13;&#10;APOBAAD/fAAA+B8AAD8aAAA0ggAA/4EAAP9dAAC6YgAAwYQAAPtcAAC3DgAAHgE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QAAAgEAAAEAAAABAAAA&#13;&#10;AQAAAAEAAAABAAAAAQAAAAEAAAABAAAAAQAAAAEAAAAAAAAAAAAAAAAAAAAAAAAAAAAAAAAAAAAA&#13;&#10;AAAAAAAAAAEuAABbhgAA/E4AAJ0EAAAIWQAAsIAAAP50AADpBQAAChAAACBnAADNgwAA/3kAAPF2&#13;&#10;AADrXgAAuxIAACMBAAACAQAAAQEAAAEAAAABAQAAAQAAAAEAAAABAAAAAQAAAAEAAAABAAAAAQAA&#13;&#10;AAEAAAABAAAAAQAAAAEBAAABAQ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w9ALaRYAD/HRMAO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o8ALONXQD/HhQAP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o8ALWM&#13;&#10;XQD/IRYAQ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w9ALeMXQD/JBgAR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V09ALmMXQD/JhkAT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IABl4+ALuLXAD/KRsAUgE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QMACl8/AL2LXAD/KxwAVwEB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UADWBAAL+LXAD/&#13;&#10;Lh8AXQEBAA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YAEmFBAMKKXAD/MSAAYQIB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wcAFmJBAMOKXAD/NCIAZwICAA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QgAGmNCAMWKWwD/NiQAbQMCAAUMCAAZHxUAPxIMAC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oA&#13;&#10;HWRCAMeKWwD/OCYAcgIBAAQ8JwB4flQA/FA1AK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EAsAImVDAMmJWwD/OycA&#13;&#10;dwICAAVFLwCLf1UA/mJBAM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MCAAUOCQAdGxIANiIXAEUWDgAtBgQAD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wwAJmZDAMyJWwD/PigAewMCAAVLMQCWgVUA&#13;&#10;/25JAN4CAQ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CAAcQCwAgDgkA&#13;&#10;HAEB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AUAEDYjAGxpRgDQhlkA&#13;&#10;/4tcAP+BVQD/RS4Aig4KAB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Q4AKWdEAM2JWwD/QSsAgQMCAAZRNgChgVYA/3NNAOcYDw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4UADxcPQC3WTsAtAcFAA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EKBwAVEAsAIQYEAA0AAAAAAAAAAAAAAAAAAAAAAAAAAAAA&#13;&#10;AAAAAAAAAAAAAAAAAAAAAAAAAAAAAAAAAAAUDQAoSjEAlIVZAP92TgDoXD0AuFU5AKxqRgDTh1kA&#13;&#10;/1g6ALAOCQ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g8ALWhFAM+IWwD/Qy0AiAMCAAdXOQCtgFUA/3pRAPQ6JgB0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ErAIN/VAD7hFgA/xEMAC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EABRQNACcfFQA+IRYAQhwTADkc&#13;&#10;EgA4GhEANTklAHFQNQCgXT4Au0cvAI4jGABHBgQADQAAAAAAAAAAAAAAAAAAAAAAAAAAAAAAAAAA&#13;&#10;AAAAAAAAAAAAACIXAEdkQwDEhlkA/10+ALspHABTAQEAAgAAAAAZEAAyXT0AuoRXAP9SNgCkCAUA&#13;&#10;E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DAQAGBQMACgEB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BAAMWlG&#13;&#10;ANGHWgD/TDMAmAUEAApcPgC6gFUA/31TAPhGLgC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lw9ALmDWAD/hFgA/y0eAFoBAQ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BAAQ0IwBoXj4AuXFLAOF+VAD8gFUA/3tSAPZ7UQD1dk8A7oZZAP9v&#13;&#10;SgDeY0IAxn5TAPuCVwD/WjsAsyIWAEMAAAAAAAAAAAAAAAAAAAAAAAAAAAAAAAABAAABPCgAeXtS&#13;&#10;AO57UgDyPCcAeAcFABAAAAAAAAAAAAAAAAAAAAAACQYAElI3AKaEVwD/TzUAnwIB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SDAAj1o8ALM9KQB6CgcAFQQDAAg2JABs&#13;&#10;WToAsBYPAC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xIANmpHANOGWQD/VjkAqwYF&#13;&#10;AA1iQQDFgFUA/35TAPpKMQC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gsAJGhF&#13;&#10;ANCGWQD/g1cA/0YvAIwBAQ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MACkwyAJd7UgDwhVgA/2JBAMVKMQCTRS4Ai081AJ5ONACcQCoAgCcZAE4ZEQAyEw0AJyUYAEpb&#13;&#10;PAC0iFoA/25JANwkGABKAAAAAAAAAAAAAAAAAAAAAAMCAAhFLgCLfFIA9HpQAO8wHwBgBAIABwAA&#13;&#10;AAAAAAAAAAAAAAAAAAAAAAAAAAAAABEMACNrRwDUfFMA+DUjAG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UsA4oVZAP9xSwDiGxIANwcFAA1QNQCgf1QA/iEWAE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RQAOmtHANWGWQD/Xz8AvggGABBoRQDQgFUA/39U&#13;&#10;APxQNQC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xwAV3VNAOpqRgDSflQA+nNL&#13;&#10;AOQQCwA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DAAkYFWAP9vSwDe&#13;&#10;KRwAVBALACEIBQAPBgQADAkGABMJBgASBAMACAAAAAAAAAAAAAAAAAAAAAAPCgAeQi0AhX5UAP11&#13;&#10;TQDkTDIAmCMXAEYVDQApKx0AVl4+AL1/VQD9dU4A6CcaAE4CAQAEAAAAAAAAAAAAAAAAAAAAAAAA&#13;&#10;AAAAAAAAAAAAAAAAAAAlGABKgVUA/2pGANQYEAAy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k4A64FWAP92TgDsJBkASgkGABFUOACngFUA/iMYAE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HxQAPWxIANiFWAD/aUYA0QoHABNtSADcgFUA/4BVAP9VO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zEAlIdaAP82JABtTzUAnoBVAP9sSADZVDgAqEox&#13;&#10;AJQwIABeDgkAH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yIQBkfFMA+G9KAN8ZEQAyAAAAAAAAAAAAAAAA&#13;&#10;AAAAAAAAAAAAAAAAAAAAAAAAAAAAAAAAAAAAAAAAAAAAAAAABQQACykbAFJ2TwDsg1cA/3VOAOlx&#13;&#10;SwDgeE8A7oZYAP9fPwC9GhEANQAAAAEAAAAAAAAAAAAAAAAAAAAAAAAAAAAAAAAAAAAAAAAAAAAA&#13;&#10;AAAEAwAIRS4AiYhaAP9RNgCiAgI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HABU7KAB3QywAhQkGABMFAwAKeVEA&#13;&#10;8oFWAP94UADuLR0AWwsHABZZPAC0hloA/ycaAE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RYAQW1IANqEWAD/ckwA5QsHABZzTADngFUA/4FWAP9bPAC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FQBAdU4A6nZOAOgXDwAtBwUAD0wzAJl/VAD/fFMA+WNBAMZ7UwDydEwA5WRD&#13;&#10;AMkzIgBmCAYAE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wTADh1TQDpelEA8yMYAEcAAAAAAAAAAAAAAAAAAAAAAAAAAAAAAAAAAAAA&#13;&#10;AAAAAAAAAAAAAAAAAAAAAAAAAAAAAAAAAAAAAAEBAAISDAAkOCUAcV4/ALxmRADNWTwAtCwdAFgK&#13;&#10;BwATAAAAAAAAAAAAAAAAAAAAAAAAAAAAAAAAAAAAAAAAAAAAAAAAAAAAAAAAAAAAAAAAEgwAI2pG&#13;&#10;ANB5UADyMSAAY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kRADNpRgDSfFEA9hMMACQPCgAeelEA84FWAP96UQDzNyQA&#13;&#10;bA0JABthQADBilwA/y0eAF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RgAS29KAN6D&#13;&#10;VwD/e1IA9xAKACB3TwDsgFUA/4JWAP9hQQD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BDQkAG0cwAI95&#13;&#10;UQDzflQA+zMiAGYCAgAEAAAAAAQDAAkOCQAcHxUAQCcaAFJUNwCobkkA3H5TAPp8UwD1c0wA5kcv&#13;&#10;AI4SCwAiAgEAB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kA&#13;&#10;GmlFANF+VAD6OSYAcwEBAAIAAAAAAAAAAAAAAAAAAAAAAAAAAAAAAAAAAAAAAAAAAAAAAAAAAAAA&#13;&#10;AAAAAAAAAAAAAAAAAAAAAAAAAAAAAAAAAgIABQYEAAsGBAANBQQACwEBAAMAAAAAAAAAAAAAAAAA&#13;&#10;AAAAAAAAAAAAAAAAAAAAAAAAAAAAAAAAAAAAAAAAAAAAAAAAAAAAAQAAASkbAFSEWAD9ZEMAxwsI&#13;&#10;AB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IXAEVuSQDdiFoA/xcOACwbEgA1e1IA9YBVAP58UgD2QCoAfw8KAB9mRADOiVsA&#13;&#10;/zUjAG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h4AXHNNAOeCVgD/hFgA/xgQADF3&#13;&#10;TwDteVEA8YJWAP9mQwD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gFAA8xIABhd1AA74BVAPpwSwDhKBsAUQIBAAQA&#13;&#10;AAAAAAAAAAAAAAAAAAAAAAAAAAAAAAEBAQADAwIABhgQADFUOACndE0A6H1UAPh7UgD4VjkAqx8U&#13;&#10;AD8HBAANAgE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sd&#13;&#10;AFZzTADkiVsA/yEWAEIpGwBSe1IA9XFLAON/VAD9SzIAlhELACJtSQDbiFoA/z0oAHoCAQ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OiYAdHpQAPOBVgD/hVgA/y0eAFp5UADwcUsA4n1TAPpn&#13;&#10;RADO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gAHHBIAN1s8ALaDWAD/dU4A6U0zAJsUDQApAAAAAAAAAAAAAAAAAAAAAAAAAAAA&#13;&#10;AAAAAAAAAAAAAAAAAAAAAAAAAAAAAAAAAAAAEAsAIkQuAIltSADYe1EA84JXAP9iQQDDLh8AXg4J&#13;&#10;ABwFAwA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QiAGl3TwDtiFoA/y4f&#13;&#10;AFw2JABue1EA9Fc6AK+DVwD/VzkArRILACNzTQDoh1oA/0UuAIoGBAA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Ri4Ai4FWAP5vSgDdfVMA+WZDAMx9UwD5a0cA1ndPAO9pRgDSAgEA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JABw6JgB0&#13;&#10;flQA/n1UAPhgQADBJhkATAAAAAAAAAAAAAAAAAAAAAAAAAAAAAAAAAAAAAAAAAAAAAAAAAAAAAAA&#13;&#10;AAAAAAAAAAAAAAAAAAAAAAAAAAAAAAAGBAAMMyMAaGJBAMR2TwDshFgA/3RNAOhCLACEHxQAPxEL&#13;&#10;ACEHBQAOAQE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0pAHt7UgD3h1kA/zklAHJELQCIelEA80Er&#13;&#10;AIKCVwD9ZkQAzS0eAFt7UgD1hVkA/00zAJoKBwAU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DYAoYpbAP85JgBzbkgA2XxTAPd+VAD9Y0IAxm9KAN9sRwDWEgsAJB4TADseEwA8BAIAB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CAAYLR0AWmJBAMOHWgD/bkkA3DwoAHkFAwAJ&#13;&#10;AAAAAAAAAAAAAAAAAAAAAAAAAAAAAAAAAAAAAAAAAAAAAAAAAAAAAAAAAAAAAAAAAAAAAAAAAAAA&#13;&#10;AAAAAAAAAAAAAAAAAAAAAAAAAAAAAAApGwBUUzcAqG9KANyCVwD/hlkA/2pGANRJMACSNCIAaSIX&#13;&#10;AEUaEQAzEwwAJQoHABUCAQ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YvAI1/VQD9hFcA/1k7ALBePgC9e1EA9DIhAGR4UADxflQA+XdP&#13;&#10;AO2DVwD/hFgA/1Q4AKgMCA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DoAr4VYAP8mGgBN&#13;&#10;aUUA0YNWAP9/VAD9TTMAmlk7ALJ2TgDpTTMAmntRAPR0TQDnEwwAJ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woAHiQXAEhUOACohVgA/3hQAO9aOwCzIRUAQgAAAAAAAAAAAAAAAAAAAAAAAAAA&#13;&#10;AAAAAAAAAAAAAAAAAAAAAAAAAAAAAAAAAAAAAAAAAAAAAAAAAAAAAAAAAAAAAAAAAAAAAAAAAAAA&#13;&#10;AAAAAAAAAAAAAAAAAAAAAAAAABsSADhBKwCCXD0AuW5JANt9UwD4iFoA/4haAP95UADyZ0QAzlE2&#13;&#10;AKM8JwB3KRsAUx4UAD0VDgAqDQgAG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E40AJuFWQD/glcA/4RYAP+BVQD/fVMA+SQYAEhkQwDJg1cA/4FVAP98UwD5glYA/mJA&#13;&#10;AMQSDQA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IBQARZUMAynZPAO4VDgArZ0QAz4NXAP9/VQD+&#13;&#10;KBsAUDonAHWGWQD/gFYA/4RXAP96UQDxHRMAO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AYAERgQADErHQBWWTsA&#13;&#10;sIFVAP+CVgD/YEAAwDAgAGEFBAAMAAAAAAAAAAAAAAAAAAAAAAAAAAAAAAAAAAAAAAAAAAAAAAAA&#13;&#10;AAAAAAAAAAAAAAAAAAAAAAAAAAAAAAAAAAAAAAAAAAAAAAAAAAAAAAAAAAAAAAAAAAAAAAAAAAAA&#13;&#10;AAAAAAAAAAAAAAAAAAAABAIACB8UAD01IwBqRS4AjFU5AKtgQADAbEcA13hQAPCFWQD/ilwA/3hQ&#13;&#10;APJmQwDLVTgAqjglAHIpGwBSHRMAOhELACMHBQAO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AEBAAABAQAA&#13;&#10;AQAAAAAAAAAAAAAAAQAAAAAAAAAAAAAAAAAAAAEB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EAAAAAAQAAAQEBAAIBAAABAQEAAgEBAAIBAAABAQEAAgEBAAIAAAAAAAAAAAAAAAAA&#13;&#10;AAAAAAAAAQEBAAIBAQACAQEAAwEBAAIBAAACAQAAAQEBAAIBAQACAQEAAgEBAAIBAAABAQEAAgEB&#13;&#10;AAIBAQACAQEAAgEBAAIBAQACAAAAAQAAAAABAAABAAAAAQAAAAEAAAAAAAAAAAEAAAEB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&#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1bALVdjAD/FiIAR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1cALddjAD/GCQA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EAAj5dALldjAD/GicAT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IABT5eALpdiwD/GykAUg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QABz5eALxciwD/&#13;&#10;HCsAVgAB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UACz9fAL1ciwD/Hi0AXAEB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YADz9gAL9ciwD/IDAAYAECAA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gAEUBgAMFcigD/IDIAZAEC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goA&#13;&#10;FEFhAMJcigD/IjUAaAICAA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wwAGEFiAMRcigD/JDYA&#13;&#10;bAID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Q4AG0JkAMZbiQD/JjkAcgICAAUYJQBJMUoA&#13;&#10;lRknAE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8AHkNkAMhbiQD/JzsAdgICAAUsQwCGVYAA/zROAJ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xEAIUNlAMlbiQD/KD0AewIDAAYvSACQVYAA/z9gAM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RIAJURm&#13;&#10;AMtbiQD/K0AAfwIDAAYzTACaVoEA/0ltAN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QYADhEbADYLEQA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RQAKERnAM1biAD/LEIAhAID&#13;&#10;AAc3UgClVYAA/094AO8eLgB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Ib&#13;&#10;ADU2UQCkS3EA4U94AO1OdQDqOFQAqQsRAC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hUAK0RnAM5aiAD/L0cAjQMEAAg6VwCvVYAA/1N9&#13;&#10;APoxSAC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gAEGSYATE11AOpUfgD4T3YA7UBg&#13;&#10;AMBNcgDlU30A+ktwAOEVHwA/AAE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CAAQKDwAeDhUAKgMEAA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xcALkVoANBahwD/NE8AngQFAAs9XAC5VYAA/1R+APszTgC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CAAUGCAARAgMAB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IABQUHAA4HDAAXDhUAKwoPAB4FBwAOAQEAAQAAAAAAAAAAAAAAAAAAAAAA&#13;&#10;AAAAAAAAAAAAAAAAAAAAAAAAAAYIABEnPAB4U3wA+U52AOwqPgB9BgkAEwAAAAAEBQAKMEcAj1J7&#13;&#10;APZMdADnFiAAQ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woA&#13;&#10;FAgNABoFCAAQAAAAAQcKABU3UwCmTXQA5xIbAD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BkAMkZpANFZhwD/OlgAsQQHAA1BYgDEVYAA/1R/AP03UwC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EAARgjAEdDZQDHGycAUAEB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EAAgcLABUMEgAlDRUAKg0UACkQGAAw&#13;&#10;IjQAaDtYALFRegDzWYcA/1aBAP87WgCyGSUASgUHAA4AAAAAAAAAAAAAAAAAAAAAAAAAAAAAAAAA&#13;&#10;AAAACg4AHjVQAJ5ZhwD/SnAA4BglAEkAAAAAAAAAAAAAAAAAAAAAAAAAACk+AH1UfgD5R2sA1goQ&#13;&#10;AC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lEAo0JkAMcySgCVBQkA&#13;&#10;EQgLABc6VgCsTHQA5xMdAD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RoANUZqANNZ&#13;&#10;hgD/QGEAwwUIABFFZwDOVYAA/1WAAP86VwC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cADzFJAJJd&#13;&#10;jAD/NlIAowgLAB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KEAAgIDAAYDxbALZUfgD+WocA/1uIAP9ciwD/V4MA/0ltANpGaQDS&#13;&#10;Pl0AvUNmAM1SfAD0VYEA/zBKAJMIDAAYAAAAAAAAAAAAAAAAAAAAAAAAAAAOFQArOlgArlqIAP9C&#13;&#10;YwDGFR8APgAAAAAAAAAAAAAAAAAAAAAAAAAAAAAAAAAAAAE0TgCdV4IA/ztYALAFCAAQ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gADT3cA7liEAP9PdgDsEBgAMQgNABk8WgC2T3cA&#13;&#10;7RQeAD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hwAOEdqANVZhQD/RmoA1AYKABRI&#13;&#10;awDYVYAA/1WBAP89WwC3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xAAID1cALhYhQD/SW4A3A4WAC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QfAD5BYgDBW4kA/094AO5DZgDKQGEAwT9gAL48XAC4MEkAkxYiAEQGCgATAAAAAAMFAAwjNgBs&#13;&#10;R2wA1ViFAP86WACtGCQASAsQACEFCAAQChAAIBooAFBGaQDRWYYA/z1bALYPFwAuAAAAAAAAAAAA&#13;&#10;AAAAAAAAAAAAAAAAAAAAAAAAAAAAAAAHCwAWRGcAzVV/APkpPQB8AQI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K&#13;&#10;ABQcKgBUGygAUQMFAAoHCgAUUXoA81aBAP9OdQDpFiEARQkOABxAYAC/UXkA8hUgAE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x0AO0drANZYhQD/THMA5QcLABZLcQDiVYAA/1aBAP9A&#13;&#10;YAD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BgAL0pvAN5XgwD/WIQA/x0tAFoDBAAIBQgAEA0UACcO&#13;&#10;FQAqDRMAJhAYADEKDwAeAQE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B4APEpwANxXgwD/OlcA&#13;&#10;rx4uAFwIDAAYAgMABwAAAAAAAAAAAAAAAAAAAAAAAAAAAAAAAAAAAAAAAAAAEBkAMTlVAKpXgwD/&#13;&#10;VYAA/z5eAL0xSwCWPl0AuliFAP9SewD1NE4AngkOABwAAAAAAAAAAAAAAAAAAAAAAAAAAAAAAAAA&#13;&#10;AAAAAAAAAAAAAAAAAAAAFiAAQFF7AOpMcwDiFiIAR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UgAEBNdADoTXQA6AoP&#13;&#10;AB8OFgAsUnsA9VaBAP9QeADvHy4AXQsQACBEZgDMU30A+hciAE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R8AP0htANhXgwD/U30A+goOABxOdQDrVH8A/laCAP9DZQDJ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iIARFmFAP5McQDjT3gA7E10AOM+XgC7QmMAxUtxAOJNcwDmSm8A3URnAM9I&#13;&#10;bQDWPVsAtTNMAJkeLQBaCA0AG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HwA+THMA5VJ8APUhMgBlAgMABgAAAAAAAAAAAAAA&#13;&#10;AAAAAAAAAAAAAAAAAAAAAAAAAAAAAAAAAAAAAAAAAAAAAAAAAAEBAAMYJQBJLkYAjENkAMhMcgDk&#13;&#10;RWgAzy1EAIcVHwA/AAAAAQAAAAAAAAAAAAAAAAAAAAAAAAAAAAAAAAAAAAAAAAAAAAAAAAAAAAAA&#13;&#10;AAAAAQIAAx4uAF5WggD/Q2UAzAgMAB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kmAExLcgDiTXUA6gsQACAUHwA/UnsA9laB&#13;&#10;AP9RegDyJDUAbAwRACNHagDVV4MA/hklAE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iIAQ0luANtXgwD/WIQA/w4UAClPdwDtUXoA9VR/APxEZwD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BAAH&#13;&#10;KDwAelmGAP8ySgCVJDcAb0dsANVTfAD4TXQA6D5cALo5WACvO1kAsi5GAI5IbADWVoIA/1yKAP9P&#13;&#10;dwDtQmQAxTJKAJMZJgB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KABNDZADJVYEA/yg7AHkBAgAEAAAAAAAAAAAAAAAAAAAAAAAAAAAAAAAAAAAA&#13;&#10;AAAAAAAAAAAAAAAAAAAAAAAAAAAAAAAAAAAAAAAAAAAAAwUACw4UACkSGwA2DxcALQMFAAkAAAAA&#13;&#10;AAAAAAAAAAAAAAAAAAAAAAAAAAAAAAAAAAAAAAAAAAAAAAAAAAAAAAAAAAAAAAAAAAAAAAQHAA41&#13;&#10;TwCfWocA/yM2AGsCAg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4sAFpNdADoVYAA+wwSACQaKABRUnwA91V/APxSewD0JzoAdA0T&#13;&#10;ACdKcADeWogA/x0rAF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iYATUpwAN9YgwD/&#13;&#10;WYUA/xgkAElPeADvTXQA6lF5APRFaADQAQAA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QGQAyTnYA50xyAOMWIQBE&#13;&#10;AwUACg4VACoSGwA2EBgAMAoPAB4IDQAZCQ4AHAcKABQOFQApEx0AOx8uAF48WwC0VYAA/lmGAP9N&#13;&#10;dADmPFsAtyEyAGUDBg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QABzdS&#13;&#10;AKVWgQD/OVUArAQGAAwAAAAAAAAAAAAAAAAAAAAAAAAAAAAAAAAAAAAAAAAAAAAAAAAAAAAAAAAA&#13;&#10;AAAAAAAAAAAAAAAAAAAAAAAAAAAAAAAAAAAAAAAAAAAAAAAAAAAAAAAAAAAAAAAAAAAAAAAAAAAA&#13;&#10;AAAAAAAAAAAAAAAAAAAAAAAAAAAAAAAAAAAAAAAAAAAAAAAAAAAAAAAAAAAQGAAxR2oAzk93AOYW&#13;&#10;IQB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MzAGhPdgDtWogA/xEZADQhMwBlUnsA9kltANtUfQD6LEMAhw4VACpNdADpWogA/yM0&#13;&#10;AG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DAAX051AOpRegD0VIAA/T9fAL5TfQD5&#13;&#10;Sm4A3051AOpGagDTAgMAC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cjAEdGaQDSVoEA/zBHAI4DBAAIAAAAAAAAAAAAAAAA&#13;&#10;AAAAAAAAAAAAAAAAAAAAAAAAAAAAAAAAAAAAAAAAAAAIDAAYEBgAMCU3AG5GaQDSWIYA/1F6APNF&#13;&#10;aQDRMUoAlRIaAD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c7AHZR&#13;&#10;egD0WocA/xsoAFAqPwB+UnsA9TlVAK1WgQD/NU8Anw8XAC5ReQD0WYcA/yk/AHwDAwA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zsAdlN+APs5VQCqTXUA6FF7APZUfwD9RmkA0kpuAN1IbADX&#13;&#10;ChAAIAkQACAJDgAdAQE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GCQATM0wAmk94AOtVgAD/N1IApQUIAA8AAAAAAAAAAAAAAAAAAAAAAAAAAAAAAAAAAAAA&#13;&#10;AAAAAAAAAAAAAAAAAAAAAAAAAAAAAAAAAAAAAAIDAAYIDAAZGCYASjpXAK9VfwD/VH8A/k10AOhA&#13;&#10;YADBJTkAcQ8YADE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xCAIVUfgD7WYYA/yU4AG4y&#13;&#10;TACXUXoA9Ck+AH1YhQD/PVwAuBEZADRVfwD9WYYA/zBIAJEFCAA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0UAjVmGAP8nOgB0SGwA2VaCAP9UfwD9QGAAwTxaALRMcgDjKT0AfUluANxAYADA&#13;&#10;BwsAF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QEAAxwrAFdHagDUU34A&#13;&#10;+ktzAOUgMABhBAUACwAAAAAAAAAAAAAAAAAAAAAAAAAAAAAAAAAAAAAAAAAAAAAAAAAAAAAAAAAA&#13;&#10;AAAAAAAAAAAAAAAAAAAAAAAAAAAAAAAAAAEAAQQGAAwKEAAgJzsAd0luANtVgAD8UnsA9VB5APBL&#13;&#10;cQDgOlgAsSxCAIQeLABaEBkAMQIFAAgBAQADAQEAAgAB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FKAJNWgQD/V4MA/0FhAMNGaADSUnsA9R8tAFtT&#13;&#10;ewD3VH8A/VJ8APhVgQD/WIQA/zZRAKQICwAX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VEA&#13;&#10;ol2NAP8YIwBGRGcAzVaCAP9UfwD8MEgAkCk9AHtXhAD/U30A+1eDAP9IbQDZDBIAJ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IABQQGAAwaJwBPRWcAzVN9APlSewD0OFQAqAcKABYBAQACAAAA&#13;&#10;AAAAAAAAAAAAAAAAAAAAAAAAAAAAAAAAAAAAAAAAAAAAAAAAAAAAAAAAAAAAAAAAAAAAAAAAAAAA&#13;&#10;AAAAAAAAAAAAAAAAAAAAAAAAAAAAAAAAAQEAAgQFAAoUHgA9LkUAikJiAMVPeADuUXoA81J7APVS&#13;&#10;fAD3U30A+VF5APJEaADONFAAnyU4AG8VHwA/CAwAGQQGAA0DBAAJAQIAB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ZSAKRYhQD/U34A+1WAAP9VgQD/Un0A9xQgAD8/XgC9V4MA/1R/AP1R&#13;&#10;eQDyVYAA+kJkAMUPGAA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BAAJQF8Av1iDAP0OFQArPFoA&#13;&#10;tFaCAP9UfwD9FiIARBciAEVXggD6VoEA/1aCAP9QeQDvFB0AO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QABwUI&#13;&#10;ABEJDgAcJjkAckVmAM1VfwD+UXoA8UBfAMAYJQBLAAAAAAAAAAAAAAAAAAAAAAAAAAAAAAAAAAAA&#13;&#10;AAAAAAAAAAAAAAAAAAAAAAAAAAAAAAAAAAAAAAAAAAAAAAAAAAAAAAAAAAAAAAAAAAAAAAAAAAAA&#13;&#10;AAAAAAAAAAAAAAAAAAAAAAAAAAAAAAAAAAAAAAAAAAAFCAARFyIARSM1AGsxSgCWP14AvUtwAOBN&#13;&#10;dADoUHkA8VN9APlWggD/VYAA/0ZpANI2UQCjJDcAbxIbADcJDgAdBwoAFAQHAA4CAwAGAQE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FAASACSABgAMAAB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KAJYAhQD/AC4AXgACAA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PAJ4AiAD/ADIA&#13;&#10;ZgAC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SAKMAiAD/ADcAbgADAA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UAKkAiQD/ADsAdQADAA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XAK4AigD/AD4AfAAEAA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Z&#13;&#10;ALIAigD/AEMAhQAFAA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aALUAigD/AEgAjwAG&#13;&#10;AA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cALgAiQD/AE0AmgAGAA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wBdALoAiAD/AFMApQAHAA8ACgAVABUAKgAK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ACQBeAL0AiAD/AFgAsAAHAA8AMwBmAGIAxAAyAG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DwBgAMAA&#13;&#10;hwD/AF4AvQAJABEASACQAIAA/gBKAJ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kAEgAXAC8ACwAX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EwBhAMIAhgD/AGMAyQAJABIA&#13;&#10;TACZAH8A/gBpANIAGQAy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AEgA&#13;&#10;TgCeAGIAxABrANYAZADGAEEAgQAFAA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wAGQBjAMUAhgD/AGkA0wAKABUAUgCkAIAA/wB5APIA&#13;&#10;MAB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ACADUAagB0AOQAhwD/AH8A/gBrANcA&#13;&#10;ggD/AH4A+wBYALEADQAZ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8AHgBkAMgAhQD/AG8A3gALABYAWQCxAIAA/wB7APQAOwB2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CgAMgBmAEAAgQAwAGIADQAZAAAAAAAAAAAAAAAAAAAAAAAAAAAAAAAA&#13;&#10;AAAAAAAAAAAAAAAAAAAAAAAUACkAWgCzAH0A8gB0AOYANwBvABUAKwAPAB8AGgA2AGMAxgCCAP8A&#13;&#10;XwC+AA4AH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IAIwBlAMsAhQD/AHQA6QAMABgAXgC9AIAA/wB9APkARwC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kAEwArAFUATACXAFcArgBWAKsAWgCzAGUA&#13;&#10;ygByAOUAegD0AH0A+QB7APMAbwDeAEEAgQAIABEAAAAAAAAAAAAAAAAAAAAAAAAAAAAAAAAAAAAA&#13;&#10;AB4AOwBvAN8AggD/AGkA0QAZADMAAwAGAAAAAAAAAAAAAAAAAAwAGABYALEAgQD/AFoAtwAFAA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0AOwBGAI4AHgA8AAAAAAAC&#13;&#10;AAQAFQAsACQARwAJAB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UAKQBnAM0AhAD/&#13;&#10;AHsA9QANABkAZADJAIAA/wB/AP0AUwC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QAqAE0AmQA2AG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LABYASQCTAHgA8AB7APQAfAD3AHwA+AB8APcAfAD4AH0A+ABaALQASQCSADUA&#13;&#10;awBQAJ8AeQDyAH8A+ABnANAAHAA4AAIABQABAAEAAAAAAAEAAQAEAAcAMQBkAHYA7QB8APcASgCU&#13;&#10;AAcADwAAAAAAAAAAAAAAAAAAAAAAAAAAAAAAAAAKABQAXgC9AH8A/QBKAJUAAQ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UAyQCBAP4AawDXAAUACwAHAA8ASwCWAHgA8AAf&#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cALQBoAM8AhAD/AIAA/wANABsAagDV&#13;&#10;AIAA/wCBAP8AXgC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FAAoAQgCEAIkA/gBfAL0ACAAQAAAAAAAAAAAAAAAA&#13;&#10;AAAAAAABAAIAAgAEAAIABAACAAQAAQ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MAJgBk&#13;&#10;AMgAgQD8AHIA5ABUAKYALgBbACIARQAiAEUAGwA2AAsAGAACAAMAAQABAAAAAQABAAIAFQArAFcA&#13;&#10;rgB9APMAfQD5AFQAqQAnAE8AEwAoACkAUwBfAL4AfwD+AHYA6gA/AH0AAQABAAAAAAAAAAAAAAAA&#13;&#10;AAAAAAAAAAAAAAAAAAAAAAAAAAAAEgAmAHEA4wB4AO4AMwBnAAE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DAAUA&#13;&#10;DQAZAA4AGwACAAQAAQADAHUA7ACBAP8AdQDqACIAQwAIABIAUwCnAH4A+wAiAE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kANABpANIAgwD/AIUA/wAPAB0AcADhAIAA/wCCAP0AZwDN&#13;&#10;AAE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BcAZADIAIYA/wBuANwAJABHAAIABAAJABMADgAcABQAJgArAFcAMwBn&#13;&#10;ADMAZwAzAGcAJwBOABIAJQAMABkABQA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wAeAGgA0ACAAPwAVwCvAA8AHgAA&#13;&#10;AAAAAAAAAAAAAAAAAAAAAAAAAAAAAAAAAAAAAAAAAAAAAAAAAAAAAAAAAAIAAwAqAFQAagDUAHsA&#13;&#10;8wCCAP8AhQD/AIIA/wB4APAAYwDHACEARAAAAAAAAAAAAAAAAAAAAAAAAAAAAAAAAAAAAAAAAAAA&#13;&#10;AAAAAAAAAAAAAAACACYATACAAPMAbwDaAB4AP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YAC8AYgDDAGoA1QAPAB4A&#13;&#10;DQAaAHsA9ACBAP8AeQDyADQAagALABYAXAC2AIUA/wAmAE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0AOABqANUAgwD/AIYA/wAVACoAdwDsAH4A+wB1AOsAawDUAAYAD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VACkAfwD8AIEA/gB+APwAUwCkADMAZgBZALIAcgDiAIQA/wCFAP8AgQD/AIEA/wB9APwAhgD/&#13;&#10;AIIA/wBpANIAQgCFACAAQAAQAB8AAgA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ABMAWgCzAIEA/wBSAKUAAwAHAAAAAAAAAAAAAAAAAAAAAAAA&#13;&#10;AAAAAAAAAAAAAAAAAAAAAAAAAAAAAAAAAAAAAAAAAAAAAAAAAAAACwAWADIAZgBTAKYAXgC9AFMA&#13;&#10;pQAsAFkAAQABAAAAAAAAAAAAAAAAAAAAAAAAAAAAAAAAAAAAAAAAAAAAAAAAAAAAAAAAAAAAAAAA&#13;&#10;AAUACQA/AIAAhQD9AGAAwAAFAA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EcAcQDgAIMA/wAUACcAGQAzAHsA9QCBAP8A&#13;&#10;ewD1AD0AegAOABwAYwDFAIoA/wAsAF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4A&#13;&#10;PQBsANgAgwD/AIUA/wAfAD8AdwDvAHgA8QBsANgAbADZAAwAG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QAwAGEAggD+AGQA&#13;&#10;yQBjAMgAhgD/AIUA/wB2AOwAagDTAGIAwQBOAJsARACJAEMAhwA9AHoAUAChAGQAxQBvAN0AgwD/&#13;&#10;AIQA/wBmAMsAOQByABwAOQAMAB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sAFgBMAJgAhAD/AF4AvgAJABEAAAAAAAAAAAAAAAAAAAAAAAAAAAAAAAAAAAAAAAAAAAAA&#13;&#10;AAAAAAAAAAAAAAAAAAAAAAAAAAAAAAAAAAAAAAAAAAAAAAAAAAAAAAAAAAAAAAAAAAAAAAAAAAAA&#13;&#10;AAAAAAAAAAAAAAAAAAAAAAAAAAAAAAAAAAAAAAAAAAAAAAAAAAAAAAAAAAAAAAAAAAALABYAWQCz&#13;&#10;AIQA/wA0AGkAAwA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sAFcAcgDlAIkA/wAbADgAJwBOAHsA9gB2AO0AfgD7AEcAjgARACIA&#13;&#10;awDVAIkA/wA1AGo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EARQBuANsAhAD/AIUA&#13;&#10;/wAsAFoAeQDxAHIA4wBlAMoAbwDfABQ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wAFwBeAL0AeQDxACsAVQAZADIATQCZAEcA&#13;&#10;jQAqAFYAEQAjAAAAAAAAAAAAAAAAAAAAAAAAAAAAAAAAAAQABwAcADcAQQCCAFwAuABzAOQAiAD/&#13;&#10;AHsA9gBVAKoAKwBXABcALgAEAA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&#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0AGgAdgDtAIgA/wArAFYANQBrAHsA9QBdALwAgQD/AFIApgATACYAcwDlAIgA/wA+AHsA&#13;&#10;Aw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oAVQByAOQAgAD7AIEA/gBSAKQAfAD2AGoA&#13;&#10;1ABVAKsAdQDpACIAR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AAfAEgAkQCEAP8AXwC9AAsAFgAAAAAAAAAAAAAAAAAAAAAAAAAAAAAA&#13;&#10;AAAAAAAAAAAAAAAAAAAAAAAAAAAAAAAAAAAAAAAAAAAAAAcADQAmAE0ASQCTAGIAwwB9APkAiAD/&#13;&#10;AGgA0ABCAIQAJgBMABMAJwADAA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0AfAD3&#13;&#10;AIYA/wA9AHoARwCOAHoA8wBAAIAAgwD/AF4AvAAWACwAfAD5AIYA/wBJAJEAC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wAeAB/APoATQCZAHIA4wB/APsAfwD+AGAAwQA/AIAAewD2ADkA&#13;&#10;cwAQACEAEgAkAAE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HAA9&#13;&#10;AHkAagDTAIYA/wBUAKkAEgAjAAAAAAAAAAAAAAAAAAAAAAAAAAAAAAAAAAAAAAAAAAAAAAAAAAAA&#13;&#10;AAAAAAAAAAAAAAAAAAAAAAAAAAAAAAAAAAAAAAAAAAAAAAgADwAdADsAOABvAGAAvwCEAP8AhAD/&#13;&#10;AHEA4ABhAMAATACZAD0AfAArAFYAHQA7AAwAF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HAI4AgAD+AIQA/wBLAJcAVQCq&#13;&#10;AHoA9AAvAF8AeQDyAG4A3QBFAIoAgQD/AIQA/wBSAKMACwA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EoAlACLAP8AJQBLAFwAuQCBAP8AfwD9AE4AnAAuAFwAgQD+AGcAzgBkAMkAVgCtAAwA&#13;&#10;F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BkAOgB0AGMAxQCAAP0AgQD/AEIAhQAO&#13;&#10;ABwAAAAAAAAAAAAAAAAAAAAAAAAAAAAAAAAAAAAAAAAAAAAAAAAAAAAAAAAAAAAAAAAAAAAAAAAA&#13;&#10;AAAAAAAAAAAAAAAAAAAAAAAAAAAAAAAAAAAAAAAAAAAAABEAIgAjAEcAQgCDAGMAxgB/AP0AiQD/&#13;&#10;AIEA/wB3AO0AcADfAGYAzABdALsATQCbADoAdAAnAE4AFQAq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PAJ0AhQD/AIQA/wB0AOkAcwDnAHsA9gAiAEQAbADX&#13;&#10;AH8A+wB6APMAhAD/AIUA/wBZALIADAAZ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QASAGEAwwCH&#13;&#10;AP8AGgAzAD0AewB8APgAfwD9ACoAVQAdADsAhwD/AH8A/gCEAP8AeADwABoAM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QA0AE4AnABqANQAfQD4AIQA/wBSAKYAIQBAAAYADAAAAAAAAAAAAAAAAAAA&#13;&#10;AAAAAAAAAAAAAAAAAAAAAAAAAAAAAAAAAAAAAAAAAAAAAAAAAAAAAAAAAAAAAAAAAAAAAAAAAAAA&#13;&#10;AAAAAAAAAAAAAAAAAAAAAAAAAAAAAAAAAAAAAAAABQAKAA8AHwAYAC8AKwBWAD4AfABUAKkAYwDG&#13;&#10;AHkA8gCJAP8AhQD/AH4A+wB2AOsAbwDdAGcAzQBWAK4AQwCHAC0AWwAVAC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CAALABcABQAMAAQACAAAAAAAAAAAAAsAFgAPACAABgAOAAAA&#13;&#10;AAAAAAAACAASACQASgBvAN8AfwD8AFgAsgB5APIAggD/AHYA7AAIABIALQBbAIcA/wB3AO0ATwCd&#13;&#10;AG4A2wCCAPUAQACAAAMAB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IAAgEEAAE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WDy0AMSFjABgQMQACAQ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BK4MAhln/&#13;&#10;AEYujQAFAw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FLYkAglb/AEsylgAGB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KMJQAg1f/AFI3pQAHBQ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RNqEAhVn/AFo9tgAJBh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XOawAh1r/AGJBxAAKBxQAFxAvADQiaQAbEj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O7MAh1r/AGlG&#13;&#10;0wALBxUAOyh3AHRN6QBCLI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BA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BAQBcPrgAhln/AHBL4QAMCBYASjGUAIFW&#13;&#10;/wBqRtQAGRE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UDCwA3JW8AWDuwAGdE&#13;&#10;zgBrR9YAaUXQAFA1nwAdEz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UDCgBfP70AhVn/AHhP8QANCBoAUzenAIBV/wB5UPEAMyF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gABAQQAAgEEAAwHFgAfFUAAMiFkADondAAwIGAAFw8uAAAAAAAAAAAAAAAAAAAAAAAA&#13;&#10;AAAAAAAAAAAAAAAAAAAAAAAAAAAAAAATDCYARy6NAGtG1QB8U/UAglb/AIFV/wB4UPAAgVb/AIBV&#13;&#10;/wB1TegAUTakAA4JH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FDwAUDSkACQYUAAAAAAAAAAEABgQNAAwHFwACAg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sHFQBiQcMAhVj/AIBW/gAOCRwAXT66AIBV/wB8UvcARCy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IAAQE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AwgAHxU+AEkwkgBhQMMAcUvkAHdP7QB3T+4A&#13;&#10;d0/tAHdP7gB1TusAelH0AHtS9QB6UfQAeVDxAGpH1QBAK4EADQgZAAIBBAABAQIAAQECAAEBAgAC&#13;&#10;AQQAEw0nAEoylgB5UPAAfVP4AHtS9QBONJ0AIRZCAAsIFwAIBhEADAgZADYkbQBwSuAAf1T7AGpH&#13;&#10;1QAjF0cAAQE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IABgQMAAcFDgABAQIAAAAAAFI3pQB7UvUARS6N&#13;&#10;AAAAAQAIBhEASjGVAHhQ8AAgFT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8KHwBk&#13;&#10;QsgAhFj/AIZZ/wAQCyIAZ0TOAIBV/wB/VP0AXT+8AAIB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QDCgA5JXEAQSuDAAYEDAAA&#13;&#10;AAAAAAAAAAAAAQADAgYABQMKAAYEDAAHBQ8ACAYQAAgFEQAIBhEACAUQAAYEDAAFAwoAAgI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wIGAB0TOgBhQcIAgFX7AHtS9QB5UPAAd0/uAHZO7AB2TusAdE3oAGpI1gBRNaEA&#13;&#10;Qy2HADomdABIL5AAZUPKAHpQ8QB9U/gAe1L2AGBAwQBELokAPSl6AEUvjABjQscAfVP5AH1S9wBx&#13;&#10;SuIAQiyFABMNJwABAQMAAAAAAAAAAAAAAAAAAAAAAAEBAgAKBhMATDOaAH9U9gB3T+4AOid1AAQD&#13;&#10;C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DCQAVzuwAGhFzgAQCx8AAgEEAG5J3ACBVf8AbUjaABEMIwAMCBgAWDqw&#13;&#10;AIZZ/wAnGk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UOKQBnRM4AhFf/AIVZ/wAY&#13;&#10;EDAAckzkAH1U+gBqRtUAckziABsSN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UYSQCFWf8AeVDxADglcgAMCBcADwofACMXRgA+&#13;&#10;KXwAUjelAF4/vABvSt8Ad0/tAHVO6wB4UO8AckzlAGBAwABSN6UAOSZzACEVQAARCyEACwcVAAYE&#13;&#10;DQABAQ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LBxYAQCuA&#13;&#10;AH5U/QB8UvUAY0LGADUjawAWDi0ABAMKAAAAAAAAAAAAAAAAAAAAAAAAAAAAAAAAAAAAAAAAAAAA&#13;&#10;AAAAABUOKwBELooAbUnaAHdP6wB7UfQAe1L2AHpR8wB1TuoAakfVAEAqgAANCBoAAAAAAAAAAAAA&#13;&#10;AAAAAAAAAAAAAAAAAAAAAAAAAAAAAAAAAAAAAgIEADMiZgB3T+sAf1X+AE41nQAHBA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F0YAb0vfAIlb/wAaETQAGA8uAHtS9gB/VPsAflP5AEUuiQAOCRsAZEPIAIpb/wAxIW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oSNABqRtMAg1f/AIVY/wAoGlAAeVHxAHdP7gBM&#13;&#10;MpcAeFDvACscV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MJAFw9uQCBVv8AfVP6AHpR8gBpRdEAfFP5AIZZ/wB+VPwAd0/tAHNM5gBu&#13;&#10;SdsAbEfWAGZDywBmQ8sAbUjaAHNM5QB3T+0Af1T+AIhb/wB9U/kAZEPIAEsxlgAuHlwAFw8vABAL&#13;&#10;IQAJBhMAAwIG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UOACEWQwBjQscAg1f/AG1J2QA4JXAAAAAA&#13;&#10;AAAAAAAAAAAAAAAAAAAAAAAAAAAAAAAAAAAAAAAAAAAAAAAAAAAAAAAAAAAAAAAAAAAAAAAAAAAA&#13;&#10;AwIGAB4UPAAzImcAOCVvADIhZAAbEjcAAAAAAAAAAAAAAAAAAAAAAAAAAAAAAAAAAAAAAAAAAAAA&#13;&#10;AAAAAAAAAAAAAAAAAAAAAAAAAAAAAAAiFkQAakfVAIRY/wBNM5kAFA0p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wIGAAdU7pAIhb&#13;&#10;/wAtHloALx9eAHtS9QBmRM4Aglb/AFQ3pwAQCh8AcUvhAIda/wA/Kn4AAwIH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AVPgBtSNkAg1f/AIRY/wBZO7MAfFP5AGtH1wA6J3UAfVP6ADkmc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DCwATDCYA&#13;&#10;NyRuAIFW/wBrR9gARy+OAGxI1ABtSNoAZ0PLAFQ4qAA9KHsAKBpQAB0TOgAOCRwABwQPAAUDCgAE&#13;&#10;AwoACwcYABsSNwAoG1EAPyqAAFY5qwBmRMwAcEvgAHtS9gCHWv8Ag1f/AGtH1gBSNqQAPCh2ACUZ&#13;&#10;TAAcEzgAFg4rABELIgANCRoACQYSAAUD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8KHkAfFP3AIVY/wBIMJAASzGXAHpR&#13;&#10;9ABBLIQAgVb8AGZEzQAtHloAfFL4AIVZ/wBLMpUABgQ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QiaQB6Ue8AZUPKAGtH1wCCVv8AgFX/AGBAwQAoHFMAg1f/AFk7swAuH10AKhtTAAQC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0JGgAZEDEAJRlKAEQthwBoRc8Ah1r/AG9K3AApGlEA&#13;&#10;AAAAABIMJAAWDiwABwQPAAAAAAAAAAAAAAAAAAAAAAAAAAAAAAAAAAAAAAAAAAAAAAAAAAAAAAAA&#13;&#10;AAAAAAAAAAAAAAAIBhEAHBM6ADMiZwBMM5kAXz++AGtH1gB4UPAAhFf/AIpc/wB/Vf8Ab0reAGNC&#13;&#10;xgBZO7IATjScAEMshQA2I2wAKh1WACQYSAAfFT4AGhEzABQOKQAOCRwACQYTAAQDC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IDRoAKT99ABYiRQAC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OHEAUXv1AC9GjQAEBg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sQ4YAVYH/ADZR&#13;&#10;ogAFBw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wSJIAV4L/ADpYsAAFCBEAAgMGAAQG&#13;&#10;DAACAwY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0Tp0AV4T/AEBfvwAGCRIAGidOADdTpgAbKV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4VKgAWYb/AERnzQAGChMALEKEAFR//QAuRI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7&#13;&#10;WbEAWYf/AElu3AAHCxYAMUmTAFN++gA1UKAAAwUJ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wUJAAkNGgAKEB8ACAsX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9XLcAWYb/AE516wAI&#13;&#10;DBkAN1KjAFR//gBIbNkAFyN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QIAAc&#13;&#10;LFcALUSGADpXrQA/XrsAN1SnACQ3bgARGjUAAQIE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wTJgAeLFkAEBkxAAAAAAABAQQADBMmABMeOwAFBw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ECgA/X70AWIX/AFR//AAJDhsAPV25AFWA/wBV&#13;&#10;gP4AO1qzAAYKF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ICxcADxctABQfPQAXIkQAFyJEABwqVQAmOXIAL0aMADNMmAAvRowAIzRpAA4VKwAAAAAA&#13;&#10;AAAAAAAAAAAAAAAAAAAAAAAAAAAAAAAAAAAAAAECBAAeLlsANlKkAEhs1wBaiP8AU3z4AERnzgBA&#13;&#10;YcEASG3aAFqI/wBQePAAOFWqABQfP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fQBMc+UANlGiAAAAAAAFCBAALEKEAENlyQARGj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JFQBAYcIAWIT/AFiF/wAKEB8ARGXLAFWA/wBWgv8ASnDfABEaN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JDRsAKDx4ADpYsQBBYsQARmrS&#13;&#10;AElu3ABLcOAAS3HhAE526wBOduwAWoj/AF2M/wBaiP8AUnz3AEZozwA0Tp0AFyNFAAMECAAAAAAA&#13;&#10;AAAAAAAAAAAFBxAAGylRADlWrABPd+sAW4n/AEty4wAnO3UAFiBBAA4WLAAMEyUAEBkyAB8uXgBA&#13;&#10;YcMAW4j/AEZp0wAgMG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KDh4AKj9/ACo/gAAGCRIAAAAAADlW&#13;&#10;qwBXg/8ASm/cAAYJEwAJDBkAO1mxAFR9+wAWIk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PHgBCZMgAV4T/AFmF/wAOFSsASm7dAFWB/wBZhf8ATHPmABkmT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DRoADxctAA4VKwAPGC8ACg8f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EyZQBEZ80AVH/8AFuJ/wBRevQASGvXAEJlyQBBYMEAPl27&#13;&#10;ADhVqQAoPHoAIjNlABspUwAiM2YANU+gAE947gBah/8ATHLkAEJjxQA4U6cAMUqVADhTpwBDZMgA&#13;&#10;TnXpAFmG/wBGadEAITJkABAXMAABAgQAAAAAAAAAAAAAAAAAAAAAAAAAAAAMEiUALEKEAFeC/wBP&#13;&#10;d+wAKT59AAED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WIUMASW/cAE527QALESMAAwUKAEdp0wBWgf8ATnbqABci&#13;&#10;RAALDx8AQWLEAFaA/gAYJE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0UKQBEZ80A&#13;&#10;V4P/AFiF/wAVID8AT3ftAFF69AA2UqQAUXnyACAxY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IDBcAPl27ADVPngAAAQIAAAAAAAAAAAAAAAAA&#13;&#10;DBIlACExYwA0TZsAPl68AEVnzQBIbdgAS3DgAEht2AA9W7YASm/aAEVozwA/YMEAMkyWACM0aAAR&#13;&#10;GTQAAQI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CxgANlGjAFB58ABXgv8ANVGhABYiRAAOFisACxEjAAoPHgAJDhwACQ0aAAcLFQADBQoAAAAB&#13;&#10;AAAAAAAAAAEABgkTAA4WLAAiMmUARGXLAFaC/wBah/8AWIT/AFqH/wBVgP8AQGDBACIzZgALESIA&#13;&#10;AAECAAAAAAAAAAAAAAAAAAAAAAAAAAAAAAAAAAAAAAAAAAAABAULACAxYQBRefEAVX/3ADNMmgAD&#13;&#10;Aw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LVsATXToAFmI/wAPFy4AFB8+AFF68wBUfvsAUnz3ACo/fwAMEyUASW3bAFuI&#13;&#10;/wAeLV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EZMwBGatIAV4P/AFeD/wAtRYkA&#13;&#10;Unv1AEpw4AAkNm0AVX79ACg9e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lOHIAVH79AFJ8+AAtQ4cAGSZMADFJkwBFZ84ATXPkAFF68wBVgf8A&#13;&#10;WIb/AFWA/wBMcuQARGfNAEFjxgA1UaIASnDfAFR+/QBZhv8AVYD/AFJ79ABNdOgASm7dAD1btwAq&#13;&#10;P38AFiFEAAUIE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IyZQBHatYAVYD/AEht&#13;&#10;2gAYJEkABQgQAAAAAAAAAAAAAAAAAAAAAAAAAAAAAAAAAAAAAAAAAAAAAAAAAAAAAAAAAAAAAAAA&#13;&#10;AAAAAAABAgQACAwYAAwSJQAWIUMAHCtVABciRQAMEiUABwsWAAECBAAAAAAAAAAAAAAAAAAAAAAA&#13;&#10;AAAAAAAAAAAAAAAAAAAAAAAAAAAAAAAAAAAAAAECBAAWIkMASGvVAFeE/AA2UaIACg8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OHEAUHnxAFqI/wAaKVAAJThvAFJ79QA/XbwAVoL/ADdTpgAPFiwAUXnyAFqH/wAnPHcAAgM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UgPwBIbdgAV4P/AFWA/wBSfPcAVYD+AENlywAcKlQA&#13;&#10;V4P/ADFJkgABAQIAAQE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QHDgBEZ84AVYD+AFJ79gBTfPgAUHnyAFN++QBTfvkASG3ZADBJkwAdLFkADhYtAAcLFwAGCRIA&#13;&#10;BQgPAAUHDwAEBgwABgkRAAcKFQAMEyUAHSxZADBGjwBDZMgAUnv2AFR+/ABSfPcAUHnxAE516gBE&#13;&#10;Z8wAM0yYACM1awAWIEEABwsXAAICBQABAQIAAQECAAEBAgAAAQE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tRIkAVH/8AFmG/wAr&#13;&#10;QYQANVGiAFF69AAmOXIAVoH+AERlywAfLl0AV4T/AFiF/wAxS5UABQgQ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Q3bgBSe/QAP2C/AD9fvgBTffoAVYD+ADtXsQAUHToAWIX/AExz5QBJb90A&#13;&#10;RGbNAAoQI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QAAAcMAAAEBw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UoAAGC/AABBgwAA&#13;&#10;BQ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HAAAH78AABcuQAACR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38AAH77AABkyAAAChUAAAULAAAPHwAACB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48AAID/AABu2wAACxYAADlyAAB16QAAPn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IDAAACBQAAAwUAAAIEAAAB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DBgAABg0AAAM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58A&#13;&#10;AIL/AAB37wAADRkAAEaLAAB9+wAAT6AAAAM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E&#13;&#10;AAACBQAAAQMAAAAAAAAAAAAAAAAAAAAAAAAAAAAAAAAAAAAAAAAAAAAAAAAAAAAAAAAAAAAAAAAA&#13;&#10;AAMGAAAJEQAAJ00AAEeOAABbuAAAYcQAAFWqAAAyYwAAChUAAAI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xYgAAWrQAACtXAAAAAAAAAAA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64AAIX/AACA/wAADh0A&#13;&#10;AFGhAAB//gAAcuMAADRqAAAFC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EAAAJEgAADRoAAA8eAAARIQAAESEAABAhAAATJQAAI0QAADJkAAA3bgAAL10AABkz&#13;&#10;AAAMGAAABAcAAAAAAAAAAAAAAAAAAAAAAAAAAAAAAAAAAAAAAAAFCwAAFSoAAD15AABr1gAAgv8A&#13;&#10;AHv1AAB26gAAdOgAAHjvAACC/wAAceMAADZrAAAK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QoQAAgP4AAEqUAAAAAAAAAwUAABkzAAAlTAAACR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QAAXLcAAIX/AACG/wAAEyYAAFy4AACA/wAAg/8A&#13;&#10;AHXsAAAmT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gAAFCkAADNlAABY&#13;&#10;sQAAbtwAAHjwAACB/wAAgP8AAH7+AACG/wAAgf8AAIH/AAB//gAAhP8AAIb/AABp0gAAO3cAABYr&#13;&#10;AAALFgAABAcAAAECAAAECQAACxcAABgwAABFiQAAe/cAAIT/AABz5AAAVasAADRqAAAeOwAAGC8A&#13;&#10;ACdPAABVqgAAc+UAAIT/AABbtAAAFC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wAABs1AAAbNgAA&#13;&#10;BAgAAAAAAABbuAAAgP4AAF67AAAAAAAACxUAAFWpAAB//wAAIU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DQAAYL8AAIT/AACF/wAAHjwAAGfRAAB//QAAd+wAAHftAAAwY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IAAAgQAAAMGQAAEiMAABYrAAAUJwAAECAA&#13;&#10;ABQoAAANGgAABw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WAAAxZAAAcOAAAIn/AAB27AAAa9YAAGbMAABj&#13;&#10;xgAAY8YAAGPGAABgvwAASI8AAEOHAAA/fgAASJEAAF++AABz4wAAhP8AAHryAABXrgAAPXoAADVo&#13;&#10;AAA/fwAAWK8AAHz3AACF/wAAa9UAAEqUAAAcOwAAAAAAAAAAAAAAAAAAAAAAAAAAAAAAAAAAIUIA&#13;&#10;AGDAAACC/wAAbNYAACFDAAAB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j0AAG/fAAB27gAAESIAAAAAAABo0gAA&#13;&#10;gv8AAHPlAAAQIAAADx4AAF68AAB//AAAI0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NGgAAY8UAAIT/AACE/wAAL2AAAHTnAAB69AAASJEAAH35AAA6d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BAAAHz8AACVKAAAAAAAAAAAAAAAA&#13;&#10;AAAAAAAACRMAABctAAAlSgAAOXMAAEyWAABWrQAAZMYAAG7cAABozwAAVqwAAGrTAABYrwAASpMA&#13;&#10;ADJlAAAkSQAAGjUAAA8eAAAD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TMAAFGgAACG/wAAdOgAAE+fAAAqVQAAEycAAAgSAAAECAAABAcAAAMHAAAA&#13;&#10;AAAAAAAAAAAAAAAAAAAAAAAAAAEBAAAiRAAAR48AAGfLAAB37QAAgv8AAIb/AACB/wAAdusAAGbK&#13;&#10;AABIkAAAFy8AAAAAAAAAAAAAAAAAAAAAAAAAAAAAAAAAAAAAAAAAAAAAAAAAAAsWAABPngAAgPoA&#13;&#10;AHXlAAAuXQAAAQ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lUAAHPlAACF/wAAFy4AAA0aAAB17AAAgf8AAHnyAAAzZgAA&#13;&#10;EiQAAGvWAACH/wAAK1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VKAAAZswAAIT/&#13;&#10;AACC/wAAUaQAAHz4AABz5gAALVoAAIL/AABDh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QgAAcuYAAHryAAAaNAAAESIAACBAAAAzZwAAT50AAGnS&#13;&#10;AACG/wAAiP8AAHv3AAB05wAAbNgAAGbKAABlygAAWrMAAGvTAABz5gAAfPgAAIr/AACE/wAAcOAA&#13;&#10;AFmyAABCgwAALVoAAB89AAARIgAAAw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8eAAA0aAAA&#13;&#10;bdkAAIX/AABgvwAAK1cAAAAAAAAAAAAAAAAAAAAAAAAAAAAAAAAAAAAAAAAAAAAAAAAAAAAAAAAA&#13;&#10;AAAAAAAAAAAAAAAAAAAAAAAAABEjAAAsWAAAPXsAAEOHAAA8eQAAKlUAABIkAAAAAAAAAAAAAAAA&#13;&#10;AAAAAAAAAAAAAAAAAAAAAAAAAAAAAAAAAAAAAAAAAAAAAAAAAAAFCwAAQ4YAAHzuAAB88wAAMGIA&#13;&#10;AAY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OHEAAHnxAACI/wAAKVMAADhxAAB89gAAZMgAAIH+AABPnwAAFSoAAHz4AACH/wAA&#13;&#10;O3cAAAI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OQAAbNcAAHnwAACB/wAAffkAAID+&#13;&#10;AABlywAAIEEAAIX/AABcugAAIEIAAA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KAABhwgAAhP8AAIb/AABy5AAAbt0AAH/8AACJ/wAAdusAAFixAAA4cAAAJ04AABw4&#13;&#10;AAAWKwAADx8AAAoUAAALFwAADRsAAA0bAAAVKgAAHDkAAClSAAA5cwAAT54AAGfOAACA/wAAiv8A&#13;&#10;AH35AABu2wAAYMAAAFGiAAA+fQAAMGAAABw6AAASJQAACA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RIwAAQIEAAGnTAACJ/wAAadIAADFhAAAJEgAA&#13;&#10;AAAAAAAAAAAAAAAAAAAAAAAAAAAAAAAAAAAAAAAAAAAAAAAAAAAAAAAAAAAAAAAAAAAAAAAAAAAA&#13;&#10;AAAAAAAAAAAAAAAAAAAAAAAAAAAAAAAAAAAAAAAAAAAAAAAAAAAAAAAAAAAAAAAAAAAAAAAAAAAA&#13;&#10;AAAAAAAAAAAAAAAAAAAAAAAAAAAAAAAAAAAAAAAAAAAAACJDAABiwAAAg/8AAF++AAArV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oUA&#13;&#10;AH/9AACE/wAATJoAAFatAAB79AAAOXIAAIH/AABnzgAANmwAAIX/AACF/wAASZIAAAc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5cwAAf/YAAFSoAABLlQAAe/UAAID/AABTpgAAFiwAAIj/&#13;&#10;AAB69AAAcdwAAE2bAAAFC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SJgAAL14AAFatAACB&#13;&#10;/QAAX7wAAEmTAABu3QAAY8YAAEuWAAAsVwAAGjQAAA4bAAAAAAAAAAAAAAAAAAAAAAAAAAAAAAAA&#13;&#10;AAAAAAAAAAAAAAAAAAAAAAAAAAAAAAAAAAAAAQAAChMAABQoAAAePQAAMWEAAEuVAABlygAAffsA&#13;&#10;AIr/AACB/wAAevMAAG/eAABq0wAAZMcAAF67AABYrwAATpsAAEKFAAA1awAAK1cAACBBAAAXLgAA&#13;&#10;CB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gAABQsAAAMF&#13;&#10;AAAAAAAAAAAAAAECAAACBAAAAwUAAAcPAAAQIAAAFSoAABEjAAAdOwAAZMoAAIP/AACE/wAAevQA&#13;&#10;AHrzAAB9+QAAGDAAAGnSAAB/+QAAduoAAIX/AACD/wAAZ84AABs2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AAgQFAAgRBAAHDgEAAQ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0AEycu&#13;&#10;AEWLKAA8eAQABg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sAKFBQAHjwSABt2ggADB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IAM2VQAHjvTABy5ggADRkOABYrJQA4cBUAHz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cAO3dSAHv1UgB79gkADhoiADNoTwB37S8ARo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wALFg8AFSsKABA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wAiRTEA&#13;&#10;SpQZACZ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0ARIlTAH77VwCD/woADhwqAEGBVQCA/j8AX74SABw3BwAKF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ANGSwAQoY/AF27RQBozkgAbNhGAGnSOwBYsR4ALFkBAAE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wBBglIAe/cwAEePAAAAAAEA&#13;&#10;AgQRABozGwApUwcACh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QATZpWAIH/&#13;&#10;WQCG/w0AEygyAEuYVQCA/lMAfPZFAGjQGgAo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AIECAALGAkADRsIAAsYDQAVKBoAJ08nADt3LgBF&#13;&#10;iygAO3gZACZOBQAIEAAAAAAAAAAAAAAAAAAAAAAAAAAAAAAAAAAAAAAAAAAAAAAAAA8AFy4yAEuX&#13;&#10;SABs2FUAgP9ZAIb/UAB37kcAa9ZPAHbsWQCF/08Ad+4+AFy5EwAcN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NABOnVQAf/04AFSpAAAAAAYACRIxAEqTSwBy5BMA&#13;&#10;Hj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gAVaxYAIT/WACF/xMAHTk7AFmx&#13;&#10;VQCA/1cAgv9RAHnxIwA1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A&#13;&#10;AgQZACZONQBPn0UAZ81LAHHfTABy40wAcuNMAHLjTQB050wAdOVSAHz4VAB+/FMAfPhQAHjvSQBt&#13;&#10;2zIATJYJABAfAAAAAAAAAAAAAAAAAAAAAAAAAAAMABIlMwBNmk4AdudVAID+UgB89y0AQ4cRABk1&#13;&#10;CgAOHQgADBkKAA4dHAAqVEEAY8VXAIP/SgBv3iMANW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0AEyY/&#13;&#10;AF69RQBo0QoAEB4AAAAAPABatVYAgf9HAGrUAAAAAQkADh07AFq0VgCB/xgAJE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0AXLdYAIX/WACF/xsAKFBEAGXNVAB//U8AeO9SAHv1&#13;&#10;KQ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QIBAAIDAQACBAQABwwLABEi&#13;&#10;CQANGwoAESIKAA8eAgADBwEAAgQBAAEDAQA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EDFAAdO0QAZcxSAHvzUwB9+VQA&#13;&#10;f/xRAHrzSwBx40oAcN9JAG7cQwBkyDIATJkoADt5HwAvXigAO3Y6AFivUQB58lQAfvlQAHjvQgBk&#13;&#10;yTAAR48oADx5LwBGjUEAYsVQAHjwUwB9+U0Ac+cpAD57CwARIQIABAcAAAAAAAAAAAAAAAAAAAAA&#13;&#10;AQABAgUACREnADt1UwB9+lAAefItAESIAgAD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UAHz9JAG7bVwCD/w4AFisA&#13;&#10;AAABRABnzVYAgf9NAHToEwAdOgsAESJCAGTJWwCJ/xwALF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GDj8AYL9YAIT/VwCD/yoAP39NAHTqUAB47yIANWlWAIH/LgBGi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AAQIDAATJgMABAkAAAAAAAAA&#13;&#10;AAAAAAAAAAAAAQACBAQABQsGAAoUGQAlSjAASJA/AF6+SABr1lIAe/ZTAH36UAB68kIAZchUAH/6&#13;&#10;UwB890sAb+A5AFasKQA9ehcAI0UHAAsYBAAGDAIABAcAAAE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Bg0qAD+AUgB791EAe/VAAGHBHgAvXQkADx0CAAMGAgADBgIA&#13;&#10;AwUCAAMFAgACBQEAAgMBAAECAAABAQEAAQIBAAIECQAPHigAPHpJAG7cUQB68lEAevRSAHv1UQB7&#13;&#10;9FEAefJKAG/fKwBBggcADBgBAAECAAAAAAAAAAAAAAAAAAAAAAAAAAAAAAAAAAAAAAAAAAACAAIE&#13;&#10;GQAlSk0Ac+dUAH/9NQBQoAQABg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0AK1dMAHPkWwCJ/xcAJEcJAA4dTQB06VYAgP5S&#13;&#10;AHv2JwA7eQ0AFCdLAHDhWgCI/yUAOHAAAAE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gAP&#13;&#10;HkIAZMhYAIP/VgCC/0QAZsxTAH78TABx4xcAIkRYAIX/NQBPoAIAAwYAAAE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vAEeMVAB+/SIANGgBAAABAgADBwcAChUNABMnIwA0&#13;&#10;Zz0AW7dQAHnyVgCC/1EAe/VOAHbqTABz5UoAb95DAGTHQQBixTIAS5hEAGbNSgBv30wAcuRPAHju&#13;&#10;UgB891YAgv9UAH/+QgBjxy4ARowZACVLCgAPIAcACxYEAAcNAgADB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AAULEwAdO0AAYcJVAID/SgBw3yQANWsAAAAAAAAAAAAAAAAAAAAAAAAAAAAAAAAAAAAAAAAAAAAA&#13;&#10;AAAAAAAAAAAAAAAAAAAAAAAAAAAAAAAAAAAAAAEBDwAXLx8AL2AlADdwIAAwYRAAGTIAAAEBAAAA&#13;&#10;AAAAAAAAAAAAAAAAAAAAAAAAAAAAAAAAAAAAAAAAAAAAAAAAAAAAAAAAAAAAAAAAABIAGzdFAGnS&#13;&#10;VwCC/zYAUaANABQnAQAB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QAN25QAHjwWgCH/yMANWskADdtUgB79kcAa9ZWAIH/OQBVqhAAGDBT&#13;&#10;AH33WQCG/y4ARIkEAAY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EAAXLkYAadJOAHbrUQB8&#13;&#10;9lYAgf9VAID/QgBlyREAGTNZAIf/RgBp0yYAOnATAB48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Dx1HAGvVWQCH/0oAb90YACRKKAA7d0IAY8dXAIP/WACD/08Ad+xIAGzXOABU&#13;&#10;qSMANWoRABo2CQAOHAAAAAAAAAAAAAAAAAAAAAAAAAAAAAAAAAcAChUZACVKJwA8dzkAVqxGAGnR&#13;&#10;TABz5VIAfPdZAIX/VgCC/0QAZ80zAE6bJAA3bhYAIUIOABUrCwARIwkADRsHAAsWBQAHDwMABAkB&#13;&#10;AAE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EBwwAEiQuAEWKVQCA/1IAfPU/&#13;&#10;AF27DgAVLAAAAAAAAAAAAAAAAAAAAAAAAAAAAAAAAAAAAAAAAAAAAAAAAAAAAAAAAAAAAAAAAAAA&#13;&#10;AAAAAAAAAAAAAAAAAAAAAAAAAAAAAAAAAAAAAAAAAAAAAAAAAAAAAAAAAAAAAAAAAAAAAAAAAAAA&#13;&#10;AAAAAAAAAAAAAAAAAAAAAAAAAAAAAAAAAAAAAAAAAAAAAAAAAAAAAAAMABImOgBYsFkAhf9IAG3Z&#13;&#10;HQArVwgADB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sAQoNTAH76WACF/zgAVKo5AFasUQB79SQAN2xSAHz3SABt2CkAPXxYAIT/WACF/zYAUqQG&#13;&#10;AAkS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GQAmTE4AdOc8AFu2NwBTp1MAfflWAIL/NgBS&#13;&#10;owsAESJVAIH4VwCD/1wAi/9EAGfPBQAIE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AUJDAASJDAA&#13;&#10;SJFUAH76TABy41QAf/xdAIv/VwCC/0wAc+VCAGPGMgBLlxoAKFAFAAcQAAAAAAAAAAAAAAAAAAAA&#13;&#10;AAAAAAAAAAAAAAAAAAAAAAAAAAAAAAAAAAAAAAAAAAAAAAAAAAAAAAACAAMFEgAcOCUAN284AFOo&#13;&#10;QwBkyEoAcN9RAHnyVwCC/1sAif9UAID/SgBw4EEAYsU6AFivMgBKlSsAQIEiADRoGgAnTxUAHz4S&#13;&#10;ABs1DwAWLAsAESIIAA0aBQAIEAIAAw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A8AAAAO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AAAAJEAAACBAAAAJ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cAAABe&#13;&#10;AAAAagAAAFwAAAAdAAAAAAAAAAAAAAAAAAAAAAAAAAAAAAAAAAAAAAAAAAAAAAAAAAAANAAAAP8A&#13;&#10;AADtAAAAV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oAAAD/AAAA/wAAAPoAAABi&#13;&#10;AAAAAAAAAAAAAAAAAAAAAAAAAAAAAAAAAAAAAAAAAAAAAAAAAAAAMgAAAP8AAADk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wAAAPEAAAD/AAAA/wAAAO8AAABjAAAAAAAAAAAAAAAA&#13;&#10;AAAAAAAAAAAAAAAAAAAAAAAAAAAAAAAAAAAAMgAAAP8AAADk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xAAAAP8AAAC8AAAA/wAAAO8AAABiAAAAAAAAAAAAAAAAAAAAAAAAAAAAAAAA&#13;&#10;AAAAAAAAAAAAAAAAAAAAMgAAAP8AAADk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5AAAA&#13;&#10;+AAAAO8AAABCAAAA/wAAAO8AAABiAAAAAAAAAAAAAAAAAAAAAAAAAAAAAAAAAAAAAAAAAAAAAAAA&#13;&#10;AAAAMgAAAP8AAADkAAAATQAAAAAAAABBAAAAbAAAAFQ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8AAADVAAAA/wAAAHQAAAAfAAAA&#13;&#10;/wAAAO8AAABiAAAAAAAAAAAAAAAAAAAAAAAAAAAAAAAAAAAAAAAAAAAAAAAAAAAAMgAAAP8AAADg&#13;&#10;AAAAeQAAAKYAAADtAAAA9AAAAPAAAADnAAAAYQAAA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KIAAAD+AAAAzAAAABYAAAAbAAAA/wAAAO8AAABiAAAA&#13;&#10;AAAAAAAAAAAAAAAAAAAAAAAAAAAAAAAAAAAAAAAAAAAAAAAAMgAAAP8AAAD9AAAA+AAAAPoAAADm&#13;&#10;AAAA2AAAAPUAAAD/AAAA9gAAAC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wAAAOYAAAD5AAAASQAAAAEAAAAcAAAA/wAAAO8AAABiAAAAAAAAAAAAAAAAAAAA&#13;&#10;AAAAAAAAAAAAAAAAAAAAAAAAAAAAAAAAMgAAAP8AAAD/AAAA+QAAAKEAAAANAAAAAgAAAGMAAADt&#13;&#10;AAAA/wAAAJ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AAAAwAAA&#13;&#10;AP8AAACcAAAAEAAAAAAAAAAcAAAA/wAAAO8AAABiAAAAAAAAAAAAAAAAAAAAAAAAAAAAAAAAAAAA&#13;&#10;AAAAAAAAAAAAAAAAMgAAAP8AAAD7AAAAnQAAAAkAAAAAAAAAAAAAAAAAAADHAAAA/wAAAL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QMQAAofEwANJwIAAQ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AAABTAAAA+QAAAOcAAAAtAAAAAAAA&#13;&#10;AAAAAAAaAAAA/wAAAO8AAABgAAAAAAAAAAAAAAAAAAAAAAAAAAAAAAAAAAAAAAAAAAAAAAAAAAAA&#13;&#10;MgAAAP8AAADjAAAATQAAAAAAAAAAAAAAAAAAAAAAAAClAAAA/QAAAM0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wACBptAEjaiABb/xEACy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IAAUQDwAKHRIADCQPAAof&#13;&#10;BwAED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cADzBsAEjXiABb/xsAETUAAAAAAAAAAAAAAAAEAAM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gAMJS8AIF9MADKYYgBBxG4ASdtkAEPIRwAvjSMAF0YKAAc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MAF0ZwAEvghwBa/ysAHVYRAAogKAAaTzYAJG0+ACl7EwANJ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kABhIRAAshFAANKRUADioVAA4pGAAQMSEA&#13;&#10;FkIrABxWNQAjaTAAIGAjABhHFAANKQEAAQMAAAAAAAAAAAAAAAAAAAAAAAAAAAAAAAAAAAAAAAAA&#13;&#10;ABkAEDM1ACNqYwBCx4gAWv99AFT5bwBK3WgARdFvAErdggBW/4IAV/9PADSdGgARN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8AH151AE3qhQBZ&#13;&#10;/z0AKHo/ACl+gQBW/4YAWf+BAFX/RAAui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BAwhABZDOQAmc04AM5xdAD66ZABCx2UAQ8plAEPJbABI2XgAT/CLAFz/iABb/4oA&#13;&#10;XP+BAFb/YwBCxj0AKXsdABM6CQAGEgAAAAAAAAAAAAAAAAUAAwsaABE0OQAmc2wASNeIAFv/dwBP&#13;&#10;7FEANaE1ACRrIAAVPxYADiwgABVAPgApfGMAQcSEAFj/bgBI2iwAHVoFAAQ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UAAABNAAAATwAAAE4A&#13;&#10;AABOAAAATgAAAE4AAABiAAAA/wAAAPQAAACVAAAATwAAAC4AAAAAAAAAAAAAAAAAAAAAAAAAAAAA&#13;&#10;AAAAAAAAAAAAMgAAAP8AAADkAAAAUQAAAAAAAAAAAAAAAAAAAAAAAACYAAAA+wAAANIAAAABAAAA&#13;&#10;AAAAAAAAAAAAAAAAAAAAAAAAAAAAAAAAAAAAAAAAAAAAAAAAAAAAAAAAAAAAAAAAAAAAAAAAAAAA&#13;&#10;AAAAAAEAAAEoABpRNwAkcAgABhEAAAAAUAA2oIEAVv9xAEvgCwAIFwUABAtCACyFdwBP5iEAFk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EALIN8AFP4gwBX/1UAOKpYADqwgABV&#13;&#10;/4IAV/+BAFX/UwA3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BCwAH&#13;&#10;FxcADy8lABlMJQAZTCkAG1IqABxUHAATORIADCUCAAE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QAeW2EAQcN/&#13;&#10;AFT7iABa/3IATOVgAEC/WgA8s1kAO7JYADuxTwA0njwAKHguAB5cJgAZTCkAG1M/ACp9ZwBEzIYA&#13;&#10;Wf97AFL0ZgBEzFkAOrFRADaiVgA4qmIAQcR3AE/tiABb/2YARMwzACFmGAAQMQAAAAAAAAAAAAAA&#13;&#10;AAAAAAAAAAAAAAAAAAkABhIwACBhcQBL4IUAWP9SADelEQALI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TAAAA/wAAAO4AAABbAAAAAAAAAAAAAAAAAAAAAAAAAAAAAAAAAAAAAAAAAAAAAAAAAAAAMgAA&#13;&#10;AP8AAADkAAAAUQAAAAAAAAAAAAAAAAAAAAAAAACYAAAA+wAAANIAAAABAAAAAAAAAAAAAAAAAAAA&#13;&#10;AAAAAAAAAAAAAAAAAAAAAAAAAAAAAAAAAAAAAAAAAAAAAAAAAAAAAAAAAAAAAAAAABIADCRhAEDC&#13;&#10;ewBS8BIADCYAAAAAXwA/voEAVv92AE7qIgAXRQsABxVYADqwjABd/y0AHl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EANqKDAFf/ggBW/2kARdBqAEfVfgBT+mkARdKFAFj/XAA9&#13;&#10;u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RAAsiMQAhY00AM5tgAD+/ZgBEzG0ASNl0AE3odABN&#13;&#10;6HQATeh2AE/sbwBK3moAR9RjAEHDUgA2pTsAJ3gjABhHCwAGF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gABRBKADGVdgBO6oQAWP9VADipJwAaThgAEDAQ&#13;&#10;AAshDgAJHA4ACRsNAAkbCQAGEwMAAgcAAAAAAAAAAAAAAAADAAIGEwANJigAG1FWADmrdgBO7IoA&#13;&#10;W/+LAF3/jABd/3wAUvldAD26MQAhYxMADScAAAAAAAAAAAAAAAAAAAAAAAAAAAAAAAAAAAAAAAAA&#13;&#10;AAAAAAAAAAAAHgAVPmMAQcKHAFr/XAA9uA0ACR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wAAAO8A&#13;&#10;AABiAAAAAAAAAAAAAAAAAAAAAAAAAAAAAAAAAAAAAAAAAAAAAAAAAAAAMgAAAP8AAADkAAAAUQAA&#13;&#10;AAAAAAAAAAAAAAAAAAAAAACYAAAA+wAAANIAAAABAAAAAAAAAAAAAAAAAAAAAAAAAAAAAAAAAAAA&#13;&#10;AAAAAAAAAAAAAAAAAAAAAAAAAAAAAAAAAAAAAAAAAAAAAAAAACMAF0ZwAErfigBb/yEAFkIAAAAA&#13;&#10;bgBJ3IIAVv97AFH0OQAmchAACh9mAETMiQBb/zgAJXEBAAE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BA10APriAAFX+fwBU/XoAUfV8AFL4dgBO6x8AFT6CAFf/YgBBw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0AHltPADWeFgAOLAAAAAAAAAAAAAAAAAAA&#13;&#10;AAAaABEzPgApfmAAQL9uAEnaegBR84YAWP+EAFj/dgBP7GgARtFXADquVQA5q1AANqFUADipYwBC&#13;&#10;x28ASt6CAFb/hwBa/34AVPx1AE7pawBH1V0APrtDAC2HJwAZTgwACB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wAZT2IAQcSBAFX/cgBM5S0AHloLAAcWAAAAAAAAAAAAAAAAAAAAAAAAAAAA&#13;&#10;AAAAAAAAAAAAAAAAAAAAAAAAAAAAAAAAAAAAAAAAAAAAAAALAAcWFQAOKh0AEzkkABhHHgAUPRcA&#13;&#10;Dy0NAAkbAQAAAQAAAAAAAAAAAAAAAAAAAAAAAAAAAAAAAAAAAAAAAAAAAAAAAAAAAAAAAAAAAAAA&#13;&#10;ABYADixZADyxhgBZ/2EAQMIeABQ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QAAABgAAAAAAAAAAAA&#13;&#10;AAAAAAAAAAAAAAAAAAAAAAAAAAAAAAAAAAAAAAAAMAAAAP8AAADpAAAATgAAAAAAAAAAAAAAAAAA&#13;&#10;AAAAAACWAAAA/wAAANIAAAABAAAAAAAAAAAAAAAAAAAAAAAAAAAAAAAAAAAAAAAAAAAAAAAAAAAA&#13;&#10;AAAAAAAAAAAAAAAAAAAAAAAAAAAAAAAAADEAIGJ1AE3qiABa/zQAJGobABE0eQBQ8nkAUfOCAFb/&#13;&#10;VgA6rhYADit2AE7shgBZ/0UAL4sGAAQ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QAJHGYA&#13;&#10;Q8pvAErebABJ2X4AVPyAAFX/aABF0QkABhFrAEfWeABP8EgAMJEcABI4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gAOLGUAQ8iEAFj8VQA4qg4ACRwbABI2QgAshGYARMx1AE3nfQBT+YMA&#13;&#10;V/9yAEzlTgA0nC0AHlsVAA4qEAAKHw0ACRoJAAYSCQAGEggABRAJAAYRDAAIFw4ACRwSAAwlJQAZ&#13;&#10;Sj8AKn9cAD23dwBQ74QAWP9+AFT8dwBP7nEAS+FmAEPNUQA2ozoAJ3UkABdGEwAMJwQAAw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cADzBXADqv&#13;&#10;dwBP7YQAV/9WADmuFAANKAEAAQMAAAAAAAAAAAAAAAAAAAAAAAAAAAAAAAAAAAAAAAAAAAAAAAAA&#13;&#10;AAAAAAAAAAAAAAAAAAAAAAAAAAAAAAAAAAAAAAAAAAAAAAAAAAAAAAAAAAAAAAAAAAAAAAAAAAAA&#13;&#10;AAAAAAAAAAAAAAAAAAAAAAAAAAAAAAAAAAAAAAAAAAAAAAAAAAAAAAAAAAAAAAAAAAANAAgbRwAu&#13;&#10;jYIAVv91AE3oQQArgggABQ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wAXR3EAS+JhAEDAJQAZTHEA&#13;&#10;S+KAAFX/UgA2owUAAwtOADSchABY/4IAVvpcAD65BwAFD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AABRAAtiH4AVPuCAFX/fgBU+3YAT+x4AFDvfABS+H8AVP1rAEfWQQAqgRwAEzoJAAYTBQADCgEA&#13;&#10;AQMAAAAAAAAAAAAAAAAAAAAAAAAAAAAAAAAAAAAAAAAAAAAAAAAAAAAAAAAAAQMAAgcHAAQOCgAH&#13;&#10;FBkAETI3ACVvVQA4qXIATOWBAFX/fgBU+3sAUvZ5AFDxdwBP7XUATupvAEvgZgBEzFkAOrFNADKZ&#13;&#10;PgApfjIAIWMmABlMGwASNQsABxcDAAIFAQABAgEAAAEBAAAB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CAAAAAfAAAAHwAAAB8AAAAfAAAAHwAAAB8AAAAfAAAAHwAAAB8A&#13;&#10;AAAfAAAAHwAAAB8AAAAfAAAAHwAAAB8AAAAfAAAAHwAAAB8AAAAfAAAAHwAAAB8AAAAfAAAAHwAA&#13;&#10;AB8AAAAfAAAAHwAAAB8AAAAfAAAAHwAAAB8AAAAfAAAAHwAAAB8AAAAfAAAAHwAAAB8AAAAfAAAA&#13;&#10;HwAAAB8AAAAfAAAAHwAAAB8AAAAfAAAAHwAAABwAAAAcAAAAHwAAAB8AAAAfAAAAHw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cAAAAHAAAAB8AAAAfAAAAHw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AAAAB0AAAAfAAAAHw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gAAABsAAAAeAAAAHw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0AAAAcAAAAHg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cAAAAHAAAAB8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fAAAAGwAAAB0AAAAf&#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fAAAAHwAAABsAAAAd&#13;&#10;AAAAHw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fAAAAHwAAAB8AAAAa&#13;&#10;AAAAHQAAAB8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gAAAEUAAABCAAAAQgAAAEIAAABCAAAAQgAAAEIAAABCAAAAQgAAAEIAAABCAAAAQgAAAEIA&#13;&#10;AABCAAAAQgAAAEIAAABCAAAAQgAAAEIAAABCAAAAQgAAAEIAAABCAAAAQgAAAEIAAABCAAAAQgAA&#13;&#10;AEIAAABCAAAAQgAAAEIAAABCAAAAQgAAAEIAAABCAAAAQgAAAEIAAABCAAAAQgAAAEIAAABCAAAA&#13;&#10;QgAAAEIAAABCAAAAPgAAAFsAAABeAAAAPgAAAEIAAABCAAAAQgAAAEI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D4AAABeAAAAXgAAAD4AAABCAAAAQgAAAEI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EAAABDAAAAYAAAAFcAAAA/AAAAQgAAAEI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AAAAASwAAAGkAAABPAAAAQAAAAEI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PwAAAFMAAABiAAAARwAAAEE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D4AAABeAAAAXQAAAD8AAABC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EIAAAA+AAAAcAAAAFoAAAA/AAAAQg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EIAAABCAAAAPgAAAHIAAABZAAAAPwAAAEI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EIAAABCAAAAQgAAAD4AAABzAAAAVwAAAD8AAABC&#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0AAAAM&#13;&#10;AAAADAAAAAwAAAAMAAAADAAAAAwAAAAMAAAADAAAAAwAAAAMAAAADAAAAAwAAAAMAAAADAAAAAwA&#13;&#10;AAAMAAAADAAAAAwAAAAMAAAADAAAAAwAAAAMAAAADAAAAAwAAAAMAAAADAAAAAwAAAAMAAAADAAA&#13;&#10;AAwAAAAMAAAADAAAAAwAAAAMAAAADAAAAAwAAAAMAAAADAAAAAwAAAAMAAAADAAAAAwAAAAMAAAA&#13;&#10;CgAAADwAAABCAAAACgAAAAwAAAAMAAAADAAAAAw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oAAAA4AAAAOQAAAAoAAAAMAAAADAAAAAw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NAAAARgAAADUAAAALAAAADAAAAAw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LAAAAGgAAAEsAAAAhAAAACwAAAAw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CwAAAC4AAABLAAAAFQAAAAw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oAAAA4AAAANwAAAAsAAAAM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wAAAAKAAAAZAAAADoAAAALAAAADA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wAAAAMAAAACgAAAFoAAAAxAAAACwAAAAw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wAAAAMAAAADAAAAAoAAABpAAAANQAAAAsAAAAM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EAAAA3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IAAAA&#13;&#10;C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OwAAAC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w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AAABBAAAA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IAAAA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gAAAC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8AAAA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f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AAAAA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GQAAAFEAAAA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AAAA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JwAAAB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YAAAAqAAAA&#13;&#10;B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OwAAAB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QAAADQAAAA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MA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E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AAAA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GAAAA&#13;&#10;A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U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gAA&#13;&#10;AEEAAABPAAAAOwAAAAAAAAABAAAAKAAAACcAAAA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AAAAEEAAAAMAAAAAAAAABMAAABAAAAAU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YAAAAuAAAAMwAAAAEAAAAAAAAABQAAADk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IAAAAFMAAAA7AAAABQAAAAAAAAA6AAAAUAAAACs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AAAA7AAAATgAAABkAAAAAAAAAAQAAAC0AAAAh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wAAAArAAAADgAAAAAAAAAkAAAA&#13;&#10;SAAAAEU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CsAAABYAAAAiAAA&#13;&#10;AAAAAABCAAAAZAAAAJEAAAA6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ZAAAAlgAA&#13;&#10;AFYAAABUAAAAAAAAAFIAAABhAAAARQAAAA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QAA&#13;&#10;AEsAAACKAAAAVQAAACgAAAABAAAAdQAAAGIAAACI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AAAAVwAAAGoAAAAuAAAAAgAAAAQAAAB9AAAAWQAAACE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MAAACGAAAAPAAAABQAAAAAAAAATAAAAGIAAACTAAAAJ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wAAAEQAAACmAAAAKgAAAAAAAAB2AAAAUwAAADc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AAABSAAAARgAAAAAAAABqAAAAMwAA&#13;&#10;ACYAAABZAAAAD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xAAAAHoAAABIAAAAAAAA&#13;&#10;AFgAAACBAAAAjAAAACU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IYAAACUAAAAbQAA&#13;&#10;ABwAAAAFAAAAbQAAABcAAACAAAAAF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aAAA&#13;&#10;AJMAAABpAAAABgAAABAAAACIAAAAjQAAAFIAAAA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QAAACdAAAAfgAAADAAAAAAAAAAewAAACAAAAA0AAAAVA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H8AAABcAAAAMwAAAAAAAAB7AAAAgwAAAHs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CgAAACCAAAAAAAAAAsAAABfAAAARgAAAFUAAABGAAAAC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AAAAjAAAADwAAAB6AAAACQAAADQAAAAjAAAAXQAA&#13;&#10;AEgAAAA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AAAAGgAAABMAAAATgAAAGAAAAAIAAAAbQAA&#13;&#10;ADwAAAB+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AAAALQAAADAAAABWAAAAOgAA&#13;&#10;AA8AAAA1AAAAHgAAAIgAAAAM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EAAAA6AAAARgAA&#13;&#10;AEwAAAANAAAAaQAAADsAAABdAAAAO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ARAAA&#13;&#10;AJcAAACNAAAAUwAAAAoAAAA9AAAAHgAAAIkAAAAX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AAAADYAAAA9AAAAAAAAACUAAAAuAAAAXgAAAIM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NAAAAcAAAAHMAAABCAAAAHwAAAD4AAABlAAAAgwAAAB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CgAAACMAAAAXwAAADIAAAAcAAAAPgAAAHcAAABU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AANwAAAIcAAABXAAAAQAAAABsAAABfAAAAfQAA&#13;&#10;AEIAAAAE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MAAABnAAAAdAAAADEAAAAuAAAAKgAA&#13;&#10;AGcAAAB9AAAAD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QAAAA4AAAA8AAAASAAA&#13;&#10;ACEAAABNAAAAbQAAAG0AAA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6AAAA&#13;&#10;LAAAAFEAAABBAAAAAAAAAAAAAAAdAAAAKQAAAAAAAAAAAAAAAAAAAAAAAAAAAAAAAAAAAAAAAAAA&#13;&#10;AAAAAAAAAAwAAAAsAAAAB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ClAAAAVwAAAFoAAAB8AAAA&#13;&#10;AAAAABoAAABRAAAAPQAAAHAAAAA7AAAALwAAAFoAAABYAAAAJQAAAGEAAABbAAAAWwAAADMAAAA9&#13;&#10;AAAAL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CTAAAAGwAAABoAAACBAAAAAAAAAC4AAABkAAAA&#13;&#10;RAAAAFgAAABpAAAAggAAAFQAAABoAAAAaQAAAGwAAAB5AAAAWQAAAGUAAAA0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GAAAACAAAAA8AAACCAAAAAAAAAC4AAABiAAAASwAAAEwAAAB1AAAA&#13;&#10;kgAAAFEAAAByAAAAcwAAAFAAAABpAAAAPAAAAGwAAAAyAAAAP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IAAAABgAAAAkAAABGAAAAAAAAABkAAABMAAAAZQAAAI8AAAA+AAAAcAAAAHIAAABeAAAA&#13;&#10;LwAAACoAAAA3AAAAHwAAAEEAAAA9AAAAL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DAAAAAAAA&#13;&#10;AAAAAAADAAAAAAAAAAEAAAATAAAASAAAACEAAAACAAAAOQAAABkAAAAEAAAAAQAAAAIAAAACAAAA&#13;&#10;AQAAABEAAAAkA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left:28354;top:1383;width:32004;height:17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">
                  <v:imagedata r:id="rId21" o:title="" croptop="6523f" cropbottom="2707f" cropleft="2038f" cropright="3913f"/>
                </v:shape>
                <v:shape id="Picture 43" o:spid="_x0000_s1028" type="#_x0000_t75" style="position:absolute;width:28314;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">
                  <v:imagedata r:id="rId22" o:title=""/>
                </v:shape>
                <w10:wrap type="topAndBottom" anchorx="margin"/>
              </v:group>
            </w:pict>
          </mc:Fallback>
        </mc:AlternateContent>
      </w:r>
      <w:r w:rsidR="008104BB" w:rsidRPr="0097281E">
        <w:rPr>
          <w:b/>
          <w:color w:val="000000" w:themeColor="text1"/>
        </w:rPr>
        <w:t>Figure S</w:t>
      </w:r>
      <w:r w:rsidR="008312ED">
        <w:rPr>
          <w:b/>
          <w:color w:val="000000" w:themeColor="text1"/>
        </w:rPr>
        <w:t>5</w:t>
      </w:r>
      <w:r w:rsidR="008104BB" w:rsidRPr="0097281E">
        <w:rPr>
          <w:b/>
          <w:color w:val="000000" w:themeColor="text1"/>
        </w:rPr>
        <w:t>.</w:t>
      </w:r>
      <w:r w:rsidR="008104BB" w:rsidRPr="0097281E">
        <w:rPr>
          <w:color w:val="000000" w:themeColor="text1"/>
        </w:rPr>
        <w:t xml:space="preserve"> </w:t>
      </w:r>
      <w:r w:rsidR="008104BB" w:rsidRPr="0097281E">
        <w:rPr>
          <w:color w:val="000000" w:themeColor="text1"/>
          <w:vertAlign w:val="superscript"/>
        </w:rPr>
        <w:t>1</w:t>
      </w:r>
      <w:r w:rsidR="008104BB" w:rsidRPr="0097281E">
        <w:rPr>
          <w:color w:val="000000" w:themeColor="text1"/>
        </w:rPr>
        <w:t xml:space="preserve">H NMR kinetics showing conversion over time comparing the allyl alkene peaks at 5.7 and 5.0 ppm to an internal standard of phenol (7.1 and 6.7 ppm).  </w:t>
      </w:r>
    </w:p>
    <w:p w14:paraId="36350577" w14:textId="77777777" w:rsidR="00F950B6" w:rsidRPr="0097281E" w:rsidRDefault="00F950B6" w:rsidP="0097281E">
      <w:pPr>
        <w:jc w:val="both"/>
        <w:rPr>
          <w:color w:val="000000" w:themeColor="text1"/>
        </w:rPr>
      </w:pPr>
    </w:p>
    <w:p w14:paraId="0D458E45" w14:textId="77777777" w:rsidR="00CA5E82" w:rsidRPr="0097281E" w:rsidRDefault="00CA5E82" w:rsidP="0097281E">
      <w:pPr>
        <w:pStyle w:val="Heading3"/>
        <w:rPr>
          <w:rFonts w:ascii="Times New Roman" w:hAnsi="Times New Roman" w:cs="Times New Roman"/>
          <w:i/>
          <w:color w:val="000000" w:themeColor="text1"/>
        </w:rPr>
      </w:pPr>
      <w:bookmarkStart w:id="13" w:name="_Toc105366253"/>
      <w:r w:rsidRPr="0097281E">
        <w:rPr>
          <w:rFonts w:ascii="Times New Roman" w:hAnsi="Times New Roman" w:cs="Times New Roman"/>
          <w:i/>
          <w:color w:val="000000" w:themeColor="text1"/>
        </w:rPr>
        <w:t>Thiol concentration kinetics of thiol-</w:t>
      </w:r>
      <w:proofErr w:type="spellStart"/>
      <w:r w:rsidRPr="0097281E">
        <w:rPr>
          <w:rFonts w:ascii="Times New Roman" w:hAnsi="Times New Roman" w:cs="Times New Roman"/>
          <w:i/>
          <w:color w:val="000000" w:themeColor="text1"/>
        </w:rPr>
        <w:t>ene</w:t>
      </w:r>
      <w:proofErr w:type="spellEnd"/>
      <w:r w:rsidRPr="0097281E">
        <w:rPr>
          <w:rFonts w:ascii="Times New Roman" w:hAnsi="Times New Roman" w:cs="Times New Roman"/>
          <w:i/>
          <w:color w:val="000000" w:themeColor="text1"/>
        </w:rPr>
        <w:t xml:space="preserve"> click</w:t>
      </w:r>
      <w:bookmarkEnd w:id="13"/>
    </w:p>
    <w:p w14:paraId="406FA63D" w14:textId="77777777" w:rsidR="00CA5E82" w:rsidRPr="0097281E" w:rsidRDefault="00CA5E82" w:rsidP="0097281E">
      <w:pPr>
        <w:jc w:val="both"/>
        <w:rPr>
          <w:color w:val="000000" w:themeColor="text1"/>
        </w:rPr>
      </w:pPr>
      <w:r w:rsidRPr="0097281E">
        <w:rPr>
          <w:color w:val="000000" w:themeColor="text1"/>
        </w:rPr>
        <w:t xml:space="preserve">The scaffold </w:t>
      </w:r>
      <w:proofErr w:type="spellStart"/>
      <w:r w:rsidRPr="0097281E">
        <w:rPr>
          <w:color w:val="000000" w:themeColor="text1"/>
        </w:rPr>
        <w:t>pAMAm</w:t>
      </w:r>
      <w:proofErr w:type="spellEnd"/>
      <w:r w:rsidRPr="0097281E">
        <w:rPr>
          <w:color w:val="000000" w:themeColor="text1"/>
        </w:rPr>
        <w:t xml:space="preserve"> polymer (1 equiv., 0.08 mmol, 0.01 g) was mixed with cysteamine HCl at varying equivalence (0.5, 1.0, 1.5, 2.0, and 3.0 equiv.) and DMPA </w:t>
      </w:r>
      <w:proofErr w:type="spellStart"/>
      <w:r w:rsidRPr="0097281E">
        <w:rPr>
          <w:color w:val="000000" w:themeColor="text1"/>
        </w:rPr>
        <w:t>photoinitiator</w:t>
      </w:r>
      <w:proofErr w:type="spellEnd"/>
      <w:r w:rsidRPr="0097281E">
        <w:rPr>
          <w:color w:val="000000" w:themeColor="text1"/>
        </w:rPr>
        <w:t xml:space="preserve"> (5 mol% relative to thiol) in d-DMSO (0.1 M, 0.8 mL) and then reacted under UV light for 1 h. To establish an internal standard, samples were spiked with a stock solution of phenol in d-DMSO. By comparing to the phenol peak as well as the incorporation of the methylene peaks, </w:t>
      </w:r>
      <w:r w:rsidRPr="0097281E">
        <w:rPr>
          <w:color w:val="000000" w:themeColor="text1"/>
          <w:vertAlign w:val="superscript"/>
        </w:rPr>
        <w:t>1</w:t>
      </w:r>
      <w:r w:rsidRPr="0097281E">
        <w:rPr>
          <w:color w:val="000000" w:themeColor="text1"/>
        </w:rPr>
        <w:t>H NMR was used to measure timepoints and monitor both alkene depletion and the increase in thiol concentration. To achieve full conversion, 5 equiv. thiol was used in subsequent experiments.</w:t>
      </w:r>
    </w:p>
    <w:p w14:paraId="1822E205" w14:textId="77777777" w:rsidR="00CA5E82" w:rsidRPr="0097281E" w:rsidRDefault="00CA5E82" w:rsidP="0097281E">
      <w:pPr>
        <w:ind w:firstLine="720"/>
        <w:jc w:val="both"/>
        <w:rPr>
          <w:color w:val="000000" w:themeColor="text1"/>
        </w:rPr>
      </w:pPr>
    </w:p>
    <w:p w14:paraId="54010D2E" w14:textId="04E1C7D9" w:rsidR="00BB4C9D" w:rsidRPr="0097281E" w:rsidRDefault="00CA5E82" w:rsidP="0097281E">
      <w:pPr>
        <w:jc w:val="both"/>
        <w:rPr>
          <w:color w:val="000000" w:themeColor="text1"/>
        </w:rPr>
      </w:pPr>
      <w:r w:rsidRPr="0097281E">
        <w:rPr>
          <w:noProof/>
          <w:color w:val="000000" w:themeColor="text1"/>
        </w:rPr>
        <w:drawing>
          <wp:anchor distT="0" distB="0" distL="114300" distR="114300" simplePos="0" relativeHeight="251681792" behindDoc="0" locked="0" layoutInCell="1" allowOverlap="1" wp14:anchorId="4FC3F2B8" wp14:editId="5F6EE805">
            <wp:simplePos x="0" y="0"/>
            <wp:positionH relativeFrom="margin">
              <wp:posOffset>1197142</wp:posOffset>
            </wp:positionH>
            <wp:positionV relativeFrom="paragraph">
              <wp:posOffset>0</wp:posOffset>
            </wp:positionV>
            <wp:extent cx="3429000" cy="1933559"/>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screen">
                      <a:extLst>
                        <a:ext uri="{28A0092B-C50C-407E-A947-70E740481C1C}">
                          <a14:useLocalDpi xmlns:a14="http://schemas.microsoft.com/office/drawing/2010/main"/>
                        </a:ext>
                      </a:extLst>
                    </a:blip>
                    <a:srcRect/>
                    <a:stretch/>
                  </pic:blipFill>
                  <pic:spPr bwMode="auto">
                    <a:xfrm>
                      <a:off x="0" y="0"/>
                      <a:ext cx="3429000" cy="19335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7B0B" w:rsidRPr="0097281E">
        <w:rPr>
          <w:b/>
          <w:color w:val="000000" w:themeColor="text1"/>
        </w:rPr>
        <w:t>Figure S</w:t>
      </w:r>
      <w:r w:rsidR="008312ED">
        <w:rPr>
          <w:b/>
          <w:color w:val="000000" w:themeColor="text1"/>
        </w:rPr>
        <w:t>6</w:t>
      </w:r>
      <w:r w:rsidR="00D27B0B" w:rsidRPr="0097281E">
        <w:rPr>
          <w:b/>
          <w:color w:val="000000" w:themeColor="text1"/>
        </w:rPr>
        <w:t>.</w:t>
      </w:r>
      <w:r w:rsidR="00D27B0B" w:rsidRPr="0097281E">
        <w:rPr>
          <w:color w:val="000000" w:themeColor="text1"/>
        </w:rPr>
        <w:t xml:space="preserve"> </w:t>
      </w:r>
      <w:r w:rsidR="00D27B0B" w:rsidRPr="0097281E">
        <w:rPr>
          <w:color w:val="000000" w:themeColor="text1"/>
          <w:vertAlign w:val="superscript"/>
        </w:rPr>
        <w:t>1</w:t>
      </w:r>
      <w:r w:rsidR="00D27B0B" w:rsidRPr="0097281E">
        <w:rPr>
          <w:color w:val="000000" w:themeColor="text1"/>
        </w:rPr>
        <w:t>H NMR kinetics showing conversion vs thiol equiv. comparing the allyl alkene peaks at 5.7 and 5.0 ppm to an internal standard of phenol (7.1 and 6.7 ppm).</w:t>
      </w:r>
    </w:p>
    <w:p w14:paraId="5FC6513D" w14:textId="77777777" w:rsidR="00CA5E82" w:rsidRPr="0097281E" w:rsidRDefault="00CA5E82" w:rsidP="0097281E">
      <w:pPr>
        <w:jc w:val="both"/>
        <w:rPr>
          <w:i/>
          <w:color w:val="000000" w:themeColor="text1"/>
        </w:rPr>
      </w:pPr>
    </w:p>
    <w:p w14:paraId="7AA9C430" w14:textId="66BF9BBB" w:rsidR="004664B9" w:rsidRPr="0097281E" w:rsidRDefault="008C01D8" w:rsidP="0097281E">
      <w:pPr>
        <w:pStyle w:val="Heading3"/>
        <w:rPr>
          <w:rFonts w:ascii="Times New Roman" w:hAnsi="Times New Roman" w:cs="Times New Roman"/>
          <w:i/>
          <w:color w:val="000000" w:themeColor="text1"/>
        </w:rPr>
      </w:pPr>
      <w:bookmarkStart w:id="14" w:name="_Toc105366254"/>
      <w:r w:rsidRPr="0097281E">
        <w:rPr>
          <w:rFonts w:ascii="Times New Roman" w:hAnsi="Times New Roman" w:cs="Times New Roman"/>
          <w:noProof/>
          <w:color w:val="000000" w:themeColor="text1"/>
        </w:rPr>
        <w:lastRenderedPageBreak/>
        <w:drawing>
          <wp:anchor distT="0" distB="0" distL="114300" distR="114300" simplePos="0" relativeHeight="251672576" behindDoc="0" locked="0" layoutInCell="1" allowOverlap="1" wp14:anchorId="35641237" wp14:editId="4111E65F">
            <wp:simplePos x="0" y="0"/>
            <wp:positionH relativeFrom="margin">
              <wp:posOffset>0</wp:posOffset>
            </wp:positionH>
            <wp:positionV relativeFrom="paragraph">
              <wp:posOffset>257643</wp:posOffset>
            </wp:positionV>
            <wp:extent cx="5943600" cy="1433830"/>
            <wp:effectExtent l="0" t="0" r="0" b="127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a:ext>
                      </a:extLst>
                    </a:blip>
                    <a:stretch>
                      <a:fillRect/>
                    </a:stretch>
                  </pic:blipFill>
                  <pic:spPr>
                    <a:xfrm>
                      <a:off x="0" y="0"/>
                      <a:ext cx="5943600" cy="1433830"/>
                    </a:xfrm>
                    <a:prstGeom prst="rect">
                      <a:avLst/>
                    </a:prstGeom>
                  </pic:spPr>
                </pic:pic>
              </a:graphicData>
            </a:graphic>
            <wp14:sizeRelH relativeFrom="page">
              <wp14:pctWidth>0</wp14:pctWidth>
            </wp14:sizeRelH>
            <wp14:sizeRelV relativeFrom="page">
              <wp14:pctHeight>0</wp14:pctHeight>
            </wp14:sizeRelV>
          </wp:anchor>
        </w:drawing>
      </w:r>
      <w:r w:rsidR="002A3D70" w:rsidRPr="0097281E">
        <w:rPr>
          <w:rFonts w:ascii="Times New Roman" w:hAnsi="Times New Roman" w:cs="Times New Roman"/>
          <w:i/>
          <w:color w:val="000000" w:themeColor="text1"/>
        </w:rPr>
        <w:t>Co-polymer functionalization</w:t>
      </w:r>
      <w:bookmarkEnd w:id="14"/>
    </w:p>
    <w:p w14:paraId="2E2D932F" w14:textId="62EF252E" w:rsidR="008C01D8" w:rsidRDefault="008C01D8" w:rsidP="0097281E">
      <w:pPr>
        <w:jc w:val="both"/>
        <w:rPr>
          <w:color w:val="000000" w:themeColor="text1"/>
        </w:rPr>
      </w:pPr>
      <w:r w:rsidRPr="0097281E">
        <w:rPr>
          <w:b/>
          <w:color w:val="000000" w:themeColor="text1"/>
        </w:rPr>
        <w:t>Scheme S</w:t>
      </w:r>
      <w:r w:rsidR="008312ED">
        <w:rPr>
          <w:b/>
          <w:color w:val="000000" w:themeColor="text1"/>
        </w:rPr>
        <w:t>5</w:t>
      </w:r>
      <w:r w:rsidRPr="0097281E">
        <w:rPr>
          <w:b/>
          <w:color w:val="000000" w:themeColor="text1"/>
        </w:rPr>
        <w:t>.</w:t>
      </w:r>
      <w:r w:rsidRPr="0097281E">
        <w:rPr>
          <w:color w:val="000000" w:themeColor="text1"/>
        </w:rPr>
        <w:t xml:space="preserve"> Co-polymer functionalization of </w:t>
      </w:r>
      <w:proofErr w:type="spellStart"/>
      <w:r w:rsidRPr="0097281E">
        <w:rPr>
          <w:color w:val="000000" w:themeColor="text1"/>
        </w:rPr>
        <w:t>pAMAm</w:t>
      </w:r>
      <w:proofErr w:type="spellEnd"/>
      <w:r w:rsidRPr="0097281E">
        <w:rPr>
          <w:color w:val="000000" w:themeColor="text1"/>
        </w:rPr>
        <w:t xml:space="preserve"> polymers showing a 2-step, 1- pot thiol-</w:t>
      </w:r>
      <w:proofErr w:type="spellStart"/>
      <w:r w:rsidRPr="0097281E">
        <w:rPr>
          <w:color w:val="000000" w:themeColor="text1"/>
        </w:rPr>
        <w:t>ene</w:t>
      </w:r>
      <w:proofErr w:type="spellEnd"/>
      <w:r w:rsidRPr="0097281E">
        <w:rPr>
          <w:color w:val="000000" w:themeColor="text1"/>
        </w:rPr>
        <w:t xml:space="preserve"> click chemistry scheme.</w:t>
      </w:r>
    </w:p>
    <w:p w14:paraId="0B723506" w14:textId="77777777" w:rsidR="001D4A94" w:rsidRPr="0097281E" w:rsidRDefault="001D4A94" w:rsidP="0097281E">
      <w:pPr>
        <w:jc w:val="both"/>
        <w:rPr>
          <w:color w:val="000000" w:themeColor="text1"/>
        </w:rPr>
      </w:pPr>
    </w:p>
    <w:p w14:paraId="25155192" w14:textId="77777777" w:rsidR="00CA5E82" w:rsidRPr="0097281E" w:rsidRDefault="00CA5E82" w:rsidP="0097281E">
      <w:pPr>
        <w:jc w:val="both"/>
        <w:rPr>
          <w:color w:val="000000" w:themeColor="text1"/>
        </w:rPr>
      </w:pPr>
      <w:r w:rsidRPr="0097281E">
        <w:rPr>
          <w:color w:val="000000" w:themeColor="text1"/>
        </w:rPr>
        <w:t xml:space="preserve">To produce 9 copolymers starting from one </w:t>
      </w:r>
      <w:proofErr w:type="spellStart"/>
      <w:r w:rsidRPr="0097281E">
        <w:rPr>
          <w:color w:val="000000" w:themeColor="text1"/>
        </w:rPr>
        <w:t>pAMAm</w:t>
      </w:r>
      <w:proofErr w:type="spellEnd"/>
      <w:r w:rsidRPr="0097281E">
        <w:rPr>
          <w:color w:val="000000" w:themeColor="text1"/>
        </w:rPr>
        <w:t xml:space="preserve"> scaffold the following steps were completed.</w:t>
      </w:r>
    </w:p>
    <w:p w14:paraId="3DE72269" w14:textId="4CFDE762" w:rsidR="00CA5E82" w:rsidRPr="0097281E" w:rsidRDefault="00CA5E82" w:rsidP="0097281E">
      <w:pPr>
        <w:jc w:val="both"/>
        <w:rPr>
          <w:color w:val="000000" w:themeColor="text1"/>
        </w:rPr>
      </w:pPr>
      <w:r w:rsidRPr="0097281E">
        <w:rPr>
          <w:color w:val="000000" w:themeColor="text1"/>
        </w:rPr>
        <w:t xml:space="preserve">Each different length of </w:t>
      </w:r>
      <w:proofErr w:type="spellStart"/>
      <w:r w:rsidRPr="0097281E">
        <w:rPr>
          <w:color w:val="000000" w:themeColor="text1"/>
        </w:rPr>
        <w:t>pAMAm</w:t>
      </w:r>
      <w:proofErr w:type="spellEnd"/>
      <w:r w:rsidRPr="0097281E">
        <w:rPr>
          <w:color w:val="000000" w:themeColor="text1"/>
        </w:rPr>
        <w:t xml:space="preserve"> (RU: 90, 190, 250, 1 equiv., 1.2 mmol relative to monomeric form, 0.15 g) was dissolved in anhydrous DMSO (0.1 M, 12 mL) and mixed in three varying ratios (0.15 equiv., 0.18 mmol), (0.25 equiv., 0.3 mmol), and (0.5 equiv., 0.6 mmol) of BET. To further the reaction in an open capped scintillation vial, DMPA (0.05 equiv.) was added to the solution mixtures and stirred with a stir bar for 1 h at room temperature in a UV (~365 nm) gel nail curing box. The resulting partially BET-functionalized polymers were each split into 3 vials (4 mL each) and reacted first with one of three thiol-amine salts (cysteamine hydrochloride, </w:t>
      </w:r>
      <w:proofErr w:type="spellStart"/>
      <w:r w:rsidRPr="0097281E">
        <w:rPr>
          <w:color w:val="000000" w:themeColor="text1"/>
        </w:rPr>
        <w:t>captamine</w:t>
      </w:r>
      <w:proofErr w:type="spellEnd"/>
      <w:r w:rsidRPr="0097281E">
        <w:rPr>
          <w:color w:val="000000" w:themeColor="text1"/>
        </w:rPr>
        <w:t xml:space="preserve"> hydrochloride or diamino ethanethiol hydrochloride (5 equiv., 2.0 mmol)) and then reacted in a UV nail curing box with DMPA (0.05 equiv.). The resulting polymer solution was acidified with 0.5 mL HCl (1 M) and purified in a 1 </w:t>
      </w:r>
      <w:proofErr w:type="spellStart"/>
      <w:r w:rsidRPr="0097281E">
        <w:rPr>
          <w:color w:val="000000" w:themeColor="text1"/>
        </w:rPr>
        <w:t>kDa</w:t>
      </w:r>
      <w:proofErr w:type="spellEnd"/>
      <w:r w:rsidRPr="0097281E">
        <w:rPr>
          <w:color w:val="000000" w:themeColor="text1"/>
        </w:rPr>
        <w:t xml:space="preserve"> dialysis bag in </w:t>
      </w:r>
      <w:proofErr w:type="spellStart"/>
      <w:r w:rsidR="00432110" w:rsidRPr="00432110">
        <w:rPr>
          <w:color w:val="000000" w:themeColor="text1"/>
        </w:rPr>
        <w:t>MilliQ</w:t>
      </w:r>
      <w:proofErr w:type="spellEnd"/>
      <w:r w:rsidR="00432110" w:rsidRPr="00432110">
        <w:rPr>
          <w:color w:val="000000" w:themeColor="text1"/>
        </w:rPr>
        <w:t>-purified water</w:t>
      </w:r>
      <w:r w:rsidRPr="0097281E">
        <w:rPr>
          <w:color w:val="000000" w:themeColor="text1"/>
        </w:rPr>
        <w:t>. The polymer solution was further concentrated via lyophilization to obtain a fluffy off-white powder. Polymers with higher incorporation of BET were fluffier. The mass of each polymer obtained was between 70-90 mg. Copolymer molar mass and dispersity measurements were conducted on H</w:t>
      </w:r>
      <w:r w:rsidRPr="0097281E">
        <w:rPr>
          <w:color w:val="000000" w:themeColor="text1"/>
          <w:vertAlign w:val="subscript"/>
        </w:rPr>
        <w:t>2</w:t>
      </w:r>
      <w:r w:rsidRPr="0097281E">
        <w:rPr>
          <w:color w:val="000000" w:themeColor="text1"/>
        </w:rPr>
        <w:t>O SEC-MALLS (0.1 M Na</w:t>
      </w:r>
      <w:r w:rsidRPr="0097281E">
        <w:rPr>
          <w:color w:val="000000" w:themeColor="text1"/>
          <w:vertAlign w:val="subscript"/>
        </w:rPr>
        <w:t>2</w:t>
      </w:r>
      <w:r w:rsidRPr="0097281E">
        <w:rPr>
          <w:color w:val="000000" w:themeColor="text1"/>
        </w:rPr>
        <w:t>SO</w:t>
      </w:r>
      <w:r w:rsidRPr="0097281E">
        <w:rPr>
          <w:color w:val="000000" w:themeColor="text1"/>
          <w:vertAlign w:val="subscript"/>
        </w:rPr>
        <w:t>4</w:t>
      </w:r>
      <w:r w:rsidRPr="0097281E">
        <w:rPr>
          <w:color w:val="000000" w:themeColor="text1"/>
        </w:rPr>
        <w:t>, 1% acetic acid).</w:t>
      </w:r>
    </w:p>
    <w:p w14:paraId="4B493E2B" w14:textId="76FC74E8" w:rsidR="00365DA5" w:rsidRPr="0097281E" w:rsidRDefault="00CA5E82" w:rsidP="0097281E">
      <w:pPr>
        <w:jc w:val="both"/>
        <w:rPr>
          <w:b/>
          <w:color w:val="000000" w:themeColor="text1"/>
        </w:rPr>
      </w:pPr>
      <w:r w:rsidRPr="0097281E">
        <w:rPr>
          <w:noProof/>
          <w:color w:val="000000" w:themeColor="text1"/>
        </w:rPr>
        <w:drawing>
          <wp:anchor distT="0" distB="0" distL="114300" distR="114300" simplePos="0" relativeHeight="251674624" behindDoc="0" locked="0" layoutInCell="1" allowOverlap="1" wp14:anchorId="283ACFE1" wp14:editId="2D449F14">
            <wp:simplePos x="0" y="0"/>
            <wp:positionH relativeFrom="margin">
              <wp:posOffset>745958</wp:posOffset>
            </wp:positionH>
            <wp:positionV relativeFrom="paragraph">
              <wp:posOffset>-401</wp:posOffset>
            </wp:positionV>
            <wp:extent cx="4114165" cy="2534285"/>
            <wp:effectExtent l="0" t="0" r="0" b="571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screen">
                      <a:extLst>
                        <a:ext uri="{28A0092B-C50C-407E-A947-70E740481C1C}">
                          <a14:useLocalDpi xmlns:a14="http://schemas.microsoft.com/office/drawing/2010/main"/>
                        </a:ext>
                      </a:extLst>
                    </a:blip>
                    <a:srcRect t="2407"/>
                    <a:stretch/>
                  </pic:blipFill>
                  <pic:spPr bwMode="auto">
                    <a:xfrm>
                      <a:off x="0" y="0"/>
                      <a:ext cx="4114165" cy="2534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5DA5" w:rsidRPr="0097281E">
        <w:rPr>
          <w:b/>
          <w:color w:val="000000" w:themeColor="text1"/>
        </w:rPr>
        <w:t>Figure S</w:t>
      </w:r>
      <w:r w:rsidR="008312ED">
        <w:rPr>
          <w:b/>
          <w:color w:val="000000" w:themeColor="text1"/>
        </w:rPr>
        <w:t>7</w:t>
      </w:r>
      <w:r w:rsidR="00365DA5" w:rsidRPr="0097281E">
        <w:rPr>
          <w:b/>
          <w:color w:val="000000" w:themeColor="text1"/>
        </w:rPr>
        <w:t>.</w:t>
      </w:r>
      <w:r w:rsidR="00365DA5" w:rsidRPr="0097281E">
        <w:rPr>
          <w:color w:val="000000" w:themeColor="text1"/>
        </w:rPr>
        <w:t xml:space="preserve"> </w:t>
      </w:r>
      <w:r w:rsidR="00365DA5" w:rsidRPr="0097281E">
        <w:rPr>
          <w:color w:val="000000" w:themeColor="text1"/>
          <w:vertAlign w:val="superscript"/>
        </w:rPr>
        <w:t>1</w:t>
      </w:r>
      <w:r w:rsidR="00365DA5" w:rsidRPr="0097281E">
        <w:rPr>
          <w:color w:val="000000" w:themeColor="text1"/>
        </w:rPr>
        <w:t xml:space="preserve">H NMR </w:t>
      </w:r>
      <w:r w:rsidR="00432110">
        <w:rPr>
          <w:color w:val="000000" w:themeColor="text1"/>
        </w:rPr>
        <w:t xml:space="preserve">spectra </w:t>
      </w:r>
      <w:r w:rsidR="005E589A" w:rsidRPr="0097281E">
        <w:rPr>
          <w:color w:val="000000" w:themeColor="text1"/>
        </w:rPr>
        <w:t xml:space="preserve">representative </w:t>
      </w:r>
      <w:r w:rsidR="00365DA5" w:rsidRPr="0097281E">
        <w:rPr>
          <w:color w:val="000000" w:themeColor="text1"/>
        </w:rPr>
        <w:t xml:space="preserve">stack showing the alkene region (4.8-5.5 ppm) of </w:t>
      </w:r>
      <w:r w:rsidR="005E589A" w:rsidRPr="0097281E">
        <w:rPr>
          <w:color w:val="000000" w:themeColor="text1"/>
        </w:rPr>
        <w:t xml:space="preserve">nine of the </w:t>
      </w:r>
      <w:r w:rsidR="00365DA5" w:rsidRPr="0097281E">
        <w:rPr>
          <w:color w:val="000000" w:themeColor="text1"/>
        </w:rPr>
        <w:t xml:space="preserve">functionalized </w:t>
      </w:r>
      <w:r w:rsidR="005E589A" w:rsidRPr="0097281E">
        <w:rPr>
          <w:color w:val="000000" w:themeColor="text1"/>
        </w:rPr>
        <w:t>co</w:t>
      </w:r>
      <w:r w:rsidR="00365DA5" w:rsidRPr="0097281E">
        <w:rPr>
          <w:color w:val="000000" w:themeColor="text1"/>
        </w:rPr>
        <w:t>polymers</w:t>
      </w:r>
      <w:r w:rsidR="005E589A" w:rsidRPr="0097281E">
        <w:rPr>
          <w:color w:val="000000" w:themeColor="text1"/>
        </w:rPr>
        <w:t xml:space="preserve"> in the shortest backbone</w:t>
      </w:r>
      <w:r w:rsidR="00365DA5" w:rsidRPr="0097281E">
        <w:rPr>
          <w:color w:val="000000" w:themeColor="text1"/>
        </w:rPr>
        <w:t xml:space="preserve"> compared to </w:t>
      </w:r>
      <w:proofErr w:type="spellStart"/>
      <w:r w:rsidR="00365DA5" w:rsidRPr="0097281E">
        <w:rPr>
          <w:color w:val="000000" w:themeColor="text1"/>
        </w:rPr>
        <w:t>pAMAm</w:t>
      </w:r>
      <w:proofErr w:type="spellEnd"/>
      <w:r w:rsidR="00365DA5" w:rsidRPr="0097281E">
        <w:rPr>
          <w:color w:val="000000" w:themeColor="text1"/>
        </w:rPr>
        <w:t xml:space="preserve"> material and showing complete depletion of the allyl alkene peak at 5.1 and 5.2 ppm.</w:t>
      </w:r>
    </w:p>
    <w:p w14:paraId="48925587" w14:textId="001A95FC" w:rsidR="00985B55" w:rsidRPr="0097281E" w:rsidRDefault="00F950B6" w:rsidP="0097281E">
      <w:pPr>
        <w:jc w:val="both"/>
        <w:rPr>
          <w:color w:val="000000" w:themeColor="text1"/>
        </w:rPr>
      </w:pPr>
      <w:r w:rsidRPr="0097281E">
        <w:rPr>
          <w:noProof/>
          <w:color w:val="000000" w:themeColor="text1"/>
        </w:rPr>
        <w:lastRenderedPageBreak/>
        <w:drawing>
          <wp:anchor distT="0" distB="0" distL="114300" distR="114300" simplePos="0" relativeHeight="251682816" behindDoc="0" locked="0" layoutInCell="1" allowOverlap="1" wp14:anchorId="1B4AC5ED" wp14:editId="6632EC7B">
            <wp:simplePos x="0" y="0"/>
            <wp:positionH relativeFrom="margin">
              <wp:posOffset>228600</wp:posOffset>
            </wp:positionH>
            <wp:positionV relativeFrom="paragraph">
              <wp:posOffset>2522220</wp:posOffset>
            </wp:positionV>
            <wp:extent cx="5486400" cy="3729697"/>
            <wp:effectExtent l="0" t="0" r="0" b="4445"/>
            <wp:wrapTopAndBottom/>
            <wp:docPr id="21" name="Picture 4">
              <a:extLst xmlns:a="http://schemas.openxmlformats.org/drawingml/2006/main">
                <a:ext uri="{FF2B5EF4-FFF2-40B4-BE49-F238E27FC236}">
                  <a16:creationId xmlns:a16="http://schemas.microsoft.com/office/drawing/2014/main" id="{DB446419-DD4A-EC48-8FD6-3972B522CD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B446419-DD4A-EC48-8FD6-3972B522CD55}"/>
                        </a:ext>
                      </a:extLst>
                    </pic:cNvPr>
                    <pic:cNvPicPr>
                      <a:picLocks noChangeAspect="1"/>
                    </pic:cNvPicPr>
                  </pic:nvPicPr>
                  <pic:blipFill>
                    <a:blip r:embed="rId26" cstate="screen">
                      <a:extLst>
                        <a:ext uri="{28A0092B-C50C-407E-A947-70E740481C1C}">
                          <a14:useLocalDpi xmlns:a14="http://schemas.microsoft.com/office/drawing/2010/main"/>
                        </a:ext>
                      </a:extLst>
                    </a:blip>
                    <a:stretch>
                      <a:fillRect/>
                    </a:stretch>
                  </pic:blipFill>
                  <pic:spPr>
                    <a:xfrm>
                      <a:off x="0" y="0"/>
                      <a:ext cx="5486400" cy="3729697"/>
                    </a:xfrm>
                    <a:prstGeom prst="rect">
                      <a:avLst/>
                    </a:prstGeom>
                  </pic:spPr>
                </pic:pic>
              </a:graphicData>
            </a:graphic>
            <wp14:sizeRelH relativeFrom="page">
              <wp14:pctWidth>0</wp14:pctWidth>
            </wp14:sizeRelH>
            <wp14:sizeRelV relativeFrom="page">
              <wp14:pctHeight>0</wp14:pctHeight>
            </wp14:sizeRelV>
          </wp:anchor>
        </w:drawing>
      </w:r>
      <w:r w:rsidR="00985B55" w:rsidRPr="0097281E">
        <w:rPr>
          <w:noProof/>
          <w:color w:val="000000" w:themeColor="text1"/>
        </w:rPr>
        <w:drawing>
          <wp:anchor distT="0" distB="0" distL="114300" distR="114300" simplePos="0" relativeHeight="251675648" behindDoc="0" locked="0" layoutInCell="1" allowOverlap="1" wp14:anchorId="1D0EA8DD" wp14:editId="37AB9136">
            <wp:simplePos x="0" y="0"/>
            <wp:positionH relativeFrom="margin">
              <wp:align>center</wp:align>
            </wp:positionH>
            <wp:positionV relativeFrom="paragraph">
              <wp:posOffset>459</wp:posOffset>
            </wp:positionV>
            <wp:extent cx="2743200" cy="211264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screen">
                      <a:extLst>
                        <a:ext uri="{28A0092B-C50C-407E-A947-70E740481C1C}">
                          <a14:useLocalDpi xmlns:a14="http://schemas.microsoft.com/office/drawing/2010/main"/>
                        </a:ext>
                      </a:extLst>
                    </a:blip>
                    <a:stretch>
                      <a:fillRect/>
                    </a:stretch>
                  </pic:blipFill>
                  <pic:spPr>
                    <a:xfrm>
                      <a:off x="0" y="0"/>
                      <a:ext cx="2743200" cy="2112645"/>
                    </a:xfrm>
                    <a:prstGeom prst="rect">
                      <a:avLst/>
                    </a:prstGeom>
                  </pic:spPr>
                </pic:pic>
              </a:graphicData>
            </a:graphic>
            <wp14:sizeRelH relativeFrom="page">
              <wp14:pctWidth>0</wp14:pctWidth>
            </wp14:sizeRelH>
            <wp14:sizeRelV relativeFrom="page">
              <wp14:pctHeight>0</wp14:pctHeight>
            </wp14:sizeRelV>
          </wp:anchor>
        </w:drawing>
      </w:r>
      <w:r w:rsidR="005E589A" w:rsidRPr="0097281E">
        <w:rPr>
          <w:b/>
          <w:color w:val="000000" w:themeColor="text1"/>
        </w:rPr>
        <w:t>Figure S</w:t>
      </w:r>
      <w:r w:rsidR="008312ED">
        <w:rPr>
          <w:b/>
          <w:color w:val="000000" w:themeColor="text1"/>
        </w:rPr>
        <w:t>8</w:t>
      </w:r>
      <w:r w:rsidR="005E589A" w:rsidRPr="0097281E">
        <w:rPr>
          <w:b/>
          <w:color w:val="000000" w:themeColor="text1"/>
        </w:rPr>
        <w:t>.</w:t>
      </w:r>
      <w:r w:rsidR="005E589A" w:rsidRPr="0097281E">
        <w:rPr>
          <w:color w:val="000000" w:themeColor="text1"/>
        </w:rPr>
        <w:t xml:space="preserve"> </w:t>
      </w:r>
      <w:r w:rsidR="00295D11" w:rsidRPr="0097281E">
        <w:rPr>
          <w:color w:val="000000" w:themeColor="text1"/>
        </w:rPr>
        <w:t xml:space="preserve">The normalized </w:t>
      </w:r>
      <w:proofErr w:type="spellStart"/>
      <w:r w:rsidR="00295D11" w:rsidRPr="0097281E">
        <w:rPr>
          <w:color w:val="000000" w:themeColor="text1"/>
        </w:rPr>
        <w:t>dRI</w:t>
      </w:r>
      <w:proofErr w:type="spellEnd"/>
      <w:r w:rsidR="00295D11" w:rsidRPr="0097281E">
        <w:rPr>
          <w:color w:val="000000" w:themeColor="text1"/>
        </w:rPr>
        <w:t xml:space="preserve"> </w:t>
      </w:r>
      <w:r w:rsidR="005E589A" w:rsidRPr="0097281E">
        <w:rPr>
          <w:color w:val="000000" w:themeColor="text1"/>
        </w:rPr>
        <w:t xml:space="preserve">Aq. SEC-MALS representative stacked trace of nine of the functionalized copolymers </w:t>
      </w:r>
      <w:r w:rsidR="00295D11" w:rsidRPr="0097281E">
        <w:rPr>
          <w:color w:val="000000" w:themeColor="text1"/>
        </w:rPr>
        <w:t>after reaction with the</w:t>
      </w:r>
      <w:r w:rsidR="005E589A" w:rsidRPr="0097281E">
        <w:rPr>
          <w:color w:val="000000" w:themeColor="text1"/>
        </w:rPr>
        <w:t xml:space="preserve"> shortest </w:t>
      </w:r>
      <w:proofErr w:type="spellStart"/>
      <w:r w:rsidR="00295D11" w:rsidRPr="0097281E">
        <w:rPr>
          <w:color w:val="000000" w:themeColor="text1"/>
        </w:rPr>
        <w:t>pAMAm</w:t>
      </w:r>
      <w:proofErr w:type="spellEnd"/>
      <w:r w:rsidR="00295D11" w:rsidRPr="0097281E">
        <w:rPr>
          <w:color w:val="000000" w:themeColor="text1"/>
        </w:rPr>
        <w:t xml:space="preserve"> </w:t>
      </w:r>
      <w:r w:rsidR="005E589A" w:rsidRPr="0097281E">
        <w:rPr>
          <w:color w:val="000000" w:themeColor="text1"/>
        </w:rPr>
        <w:t>backbone</w:t>
      </w:r>
      <w:r w:rsidR="00295D11" w:rsidRPr="0097281E">
        <w:rPr>
          <w:color w:val="000000" w:themeColor="text1"/>
        </w:rPr>
        <w:t>.</w:t>
      </w:r>
    </w:p>
    <w:p w14:paraId="01FDB062" w14:textId="16F89D45" w:rsidR="008748D3" w:rsidRPr="0097281E" w:rsidRDefault="00985B55" w:rsidP="0097281E">
      <w:pPr>
        <w:jc w:val="both"/>
        <w:rPr>
          <w:color w:val="000000" w:themeColor="text1"/>
        </w:rPr>
      </w:pPr>
      <w:r w:rsidRPr="0097281E">
        <w:rPr>
          <w:b/>
          <w:color w:val="000000" w:themeColor="text1"/>
        </w:rPr>
        <w:t>F</w:t>
      </w:r>
      <w:r w:rsidR="000C69AA" w:rsidRPr="0097281E">
        <w:rPr>
          <w:b/>
          <w:color w:val="000000" w:themeColor="text1"/>
        </w:rPr>
        <w:t>igure S</w:t>
      </w:r>
      <w:r w:rsidR="008312ED">
        <w:rPr>
          <w:b/>
          <w:color w:val="000000" w:themeColor="text1"/>
        </w:rPr>
        <w:t>9</w:t>
      </w:r>
      <w:r w:rsidR="000C69AA" w:rsidRPr="0097281E">
        <w:rPr>
          <w:b/>
          <w:color w:val="000000" w:themeColor="text1"/>
        </w:rPr>
        <w:t>.</w:t>
      </w:r>
      <w:r w:rsidR="000C69AA" w:rsidRPr="0097281E">
        <w:rPr>
          <w:color w:val="000000" w:themeColor="text1"/>
        </w:rPr>
        <w:t xml:space="preserve"> </w:t>
      </w:r>
      <w:r w:rsidR="000C69AA" w:rsidRPr="0097281E">
        <w:rPr>
          <w:color w:val="000000" w:themeColor="text1"/>
          <w:vertAlign w:val="superscript"/>
        </w:rPr>
        <w:t>1</w:t>
      </w:r>
      <w:r w:rsidR="000C69AA" w:rsidRPr="0097281E">
        <w:rPr>
          <w:color w:val="000000" w:themeColor="text1"/>
        </w:rPr>
        <w:t xml:space="preserve">H NMR spectra showing </w:t>
      </w:r>
      <w:r w:rsidR="003E5E80" w:rsidRPr="0097281E">
        <w:rPr>
          <w:color w:val="000000" w:themeColor="text1"/>
        </w:rPr>
        <w:t>a representative characterization of the pure functionalize copolymers. This shows BET (</w:t>
      </w:r>
      <w:r w:rsidR="003F7FFE" w:rsidRPr="0097281E">
        <w:rPr>
          <w:color w:val="000000" w:themeColor="text1"/>
        </w:rPr>
        <w:t>~</w:t>
      </w:r>
      <w:r w:rsidR="003E5E80" w:rsidRPr="0097281E">
        <w:rPr>
          <w:color w:val="000000" w:themeColor="text1"/>
        </w:rPr>
        <w:t>1</w:t>
      </w:r>
      <w:r w:rsidR="003F7FFE" w:rsidRPr="0097281E">
        <w:rPr>
          <w:color w:val="000000" w:themeColor="text1"/>
        </w:rPr>
        <w:t>0</w:t>
      </w:r>
      <w:r w:rsidR="003E5E80" w:rsidRPr="0097281E">
        <w:rPr>
          <w:color w:val="000000" w:themeColor="text1"/>
        </w:rPr>
        <w:t xml:space="preserve">%) and </w:t>
      </w:r>
      <w:r w:rsidR="003F7FFE" w:rsidRPr="0097281E">
        <w:rPr>
          <w:color w:val="000000" w:themeColor="text1"/>
        </w:rPr>
        <w:t xml:space="preserve">the remaining </w:t>
      </w:r>
      <w:proofErr w:type="spellStart"/>
      <w:r w:rsidR="003F7FFE" w:rsidRPr="0097281E">
        <w:rPr>
          <w:color w:val="000000" w:themeColor="text1"/>
        </w:rPr>
        <w:t>Cys</w:t>
      </w:r>
      <w:proofErr w:type="spellEnd"/>
      <w:r w:rsidR="003F7FFE" w:rsidRPr="0097281E">
        <w:rPr>
          <w:color w:val="000000" w:themeColor="text1"/>
        </w:rPr>
        <w:t xml:space="preserve">, Cap, or </w:t>
      </w:r>
      <w:proofErr w:type="spellStart"/>
      <w:r w:rsidR="003F7FFE" w:rsidRPr="0097281E">
        <w:rPr>
          <w:color w:val="000000" w:themeColor="text1"/>
        </w:rPr>
        <w:t>DiE</w:t>
      </w:r>
      <w:proofErr w:type="spellEnd"/>
      <w:r w:rsidR="003E5E80" w:rsidRPr="0097281E">
        <w:rPr>
          <w:color w:val="000000" w:themeColor="text1"/>
        </w:rPr>
        <w:t xml:space="preserve"> (</w:t>
      </w:r>
      <w:r w:rsidR="003F7FFE" w:rsidRPr="0097281E">
        <w:rPr>
          <w:color w:val="000000" w:themeColor="text1"/>
        </w:rPr>
        <w:t>~90</w:t>
      </w:r>
      <w:r w:rsidR="003E5E80" w:rsidRPr="0097281E">
        <w:rPr>
          <w:color w:val="000000" w:themeColor="text1"/>
        </w:rPr>
        <w:t>%) functionalized copolymer</w:t>
      </w:r>
      <w:r w:rsidR="00C96713" w:rsidRPr="0097281E">
        <w:rPr>
          <w:color w:val="000000" w:themeColor="text1"/>
        </w:rPr>
        <w:t>.</w:t>
      </w:r>
    </w:p>
    <w:p w14:paraId="401BDEFE" w14:textId="30E7EE04" w:rsidR="007E560D" w:rsidRPr="0097281E" w:rsidRDefault="007E560D" w:rsidP="0097281E">
      <w:pPr>
        <w:jc w:val="both"/>
        <w:rPr>
          <w:color w:val="000000" w:themeColor="text1"/>
        </w:rPr>
      </w:pPr>
    </w:p>
    <w:p w14:paraId="4CA2DE5A" w14:textId="1F3906CD" w:rsidR="00985B55" w:rsidRPr="0097281E" w:rsidRDefault="00985B55" w:rsidP="0097281E">
      <w:pPr>
        <w:jc w:val="both"/>
        <w:rPr>
          <w:color w:val="000000" w:themeColor="text1"/>
        </w:rPr>
      </w:pPr>
    </w:p>
    <w:p w14:paraId="69C6B3B9" w14:textId="06E9A477" w:rsidR="00985B55" w:rsidRPr="0097281E" w:rsidRDefault="00985B55" w:rsidP="0097281E">
      <w:pPr>
        <w:jc w:val="both"/>
        <w:rPr>
          <w:color w:val="000000" w:themeColor="text1"/>
        </w:rPr>
      </w:pPr>
    </w:p>
    <w:p w14:paraId="4C571E0E" w14:textId="77777777" w:rsidR="00985B55" w:rsidRPr="0097281E" w:rsidRDefault="00985B55" w:rsidP="0097281E">
      <w:pPr>
        <w:jc w:val="both"/>
        <w:rPr>
          <w:color w:val="000000" w:themeColor="text1"/>
        </w:rPr>
      </w:pPr>
    </w:p>
    <w:p w14:paraId="7C72AE0C" w14:textId="18FB5A4D" w:rsidR="00C96713" w:rsidRPr="0097281E" w:rsidRDefault="00985B55" w:rsidP="0097281E">
      <w:pPr>
        <w:jc w:val="both"/>
        <w:rPr>
          <w:color w:val="000000" w:themeColor="text1"/>
        </w:rPr>
      </w:pPr>
      <w:r w:rsidRPr="0097281E">
        <w:rPr>
          <w:noProof/>
          <w:color w:val="000000" w:themeColor="text1"/>
        </w:rPr>
        <w:lastRenderedPageBreak/>
        <w:drawing>
          <wp:anchor distT="0" distB="0" distL="114300" distR="114300" simplePos="0" relativeHeight="251684864" behindDoc="0" locked="0" layoutInCell="1" allowOverlap="1" wp14:anchorId="77F93B9C" wp14:editId="2A510B61">
            <wp:simplePos x="0" y="0"/>
            <wp:positionH relativeFrom="margin">
              <wp:align>center</wp:align>
            </wp:positionH>
            <wp:positionV relativeFrom="paragraph">
              <wp:posOffset>3753998</wp:posOffset>
            </wp:positionV>
            <wp:extent cx="5943600" cy="321437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5943600" cy="3214370"/>
                    </a:xfrm>
                    <a:prstGeom prst="rect">
                      <a:avLst/>
                    </a:prstGeom>
                  </pic:spPr>
                </pic:pic>
              </a:graphicData>
            </a:graphic>
            <wp14:sizeRelH relativeFrom="page">
              <wp14:pctWidth>0</wp14:pctWidth>
            </wp14:sizeRelH>
            <wp14:sizeRelV relativeFrom="page">
              <wp14:pctHeight>0</wp14:pctHeight>
            </wp14:sizeRelV>
          </wp:anchor>
        </w:drawing>
      </w:r>
      <w:r w:rsidRPr="0097281E">
        <w:rPr>
          <w:noProof/>
          <w:color w:val="000000" w:themeColor="text1"/>
        </w:rPr>
        <w:drawing>
          <wp:anchor distT="0" distB="0" distL="114300" distR="114300" simplePos="0" relativeHeight="251683840" behindDoc="0" locked="0" layoutInCell="1" allowOverlap="1" wp14:anchorId="4C682F48" wp14:editId="022E4F59">
            <wp:simplePos x="0" y="0"/>
            <wp:positionH relativeFrom="margin">
              <wp:align>center</wp:align>
            </wp:positionH>
            <wp:positionV relativeFrom="paragraph">
              <wp:posOffset>621</wp:posOffset>
            </wp:positionV>
            <wp:extent cx="5943600" cy="32461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5943600" cy="3246120"/>
                    </a:xfrm>
                    <a:prstGeom prst="rect">
                      <a:avLst/>
                    </a:prstGeom>
                  </pic:spPr>
                </pic:pic>
              </a:graphicData>
            </a:graphic>
            <wp14:sizeRelH relativeFrom="page">
              <wp14:pctWidth>0</wp14:pctWidth>
            </wp14:sizeRelH>
            <wp14:sizeRelV relativeFrom="page">
              <wp14:pctHeight>0</wp14:pctHeight>
            </wp14:sizeRelV>
          </wp:anchor>
        </w:drawing>
      </w:r>
      <w:r w:rsidR="00C96713" w:rsidRPr="0097281E">
        <w:rPr>
          <w:b/>
          <w:color w:val="000000" w:themeColor="text1"/>
        </w:rPr>
        <w:t>Figure S</w:t>
      </w:r>
      <w:r w:rsidR="008312ED">
        <w:rPr>
          <w:b/>
          <w:color w:val="000000" w:themeColor="text1"/>
        </w:rPr>
        <w:t>10</w:t>
      </w:r>
      <w:r w:rsidR="00C96713" w:rsidRPr="0097281E">
        <w:rPr>
          <w:b/>
          <w:color w:val="000000" w:themeColor="text1"/>
        </w:rPr>
        <w:t>.</w:t>
      </w:r>
      <w:r w:rsidR="00C96713" w:rsidRPr="0097281E">
        <w:rPr>
          <w:color w:val="000000" w:themeColor="text1"/>
        </w:rPr>
        <w:t xml:space="preserve"> </w:t>
      </w:r>
      <w:r w:rsidR="00C96713" w:rsidRPr="0097281E">
        <w:rPr>
          <w:color w:val="000000" w:themeColor="text1"/>
          <w:vertAlign w:val="superscript"/>
        </w:rPr>
        <w:t>1</w:t>
      </w:r>
      <w:r w:rsidR="00C96713" w:rsidRPr="0097281E">
        <w:rPr>
          <w:color w:val="000000" w:themeColor="text1"/>
        </w:rPr>
        <w:t>H NMR stack spectra showing the cysteamine functionalized copolymers with varying amounts of incorporation of BET</w:t>
      </w:r>
      <w:r w:rsidR="003C052D" w:rsidRPr="0097281E">
        <w:rPr>
          <w:color w:val="000000" w:themeColor="text1"/>
        </w:rPr>
        <w:t xml:space="preserve"> with all three lengths of backbone.</w:t>
      </w:r>
    </w:p>
    <w:p w14:paraId="238F37FC" w14:textId="43A27557" w:rsidR="003C052D" w:rsidRPr="0097281E" w:rsidRDefault="003C052D" w:rsidP="0097281E">
      <w:pPr>
        <w:jc w:val="both"/>
        <w:rPr>
          <w:color w:val="000000" w:themeColor="text1"/>
        </w:rPr>
      </w:pPr>
      <w:r w:rsidRPr="0097281E">
        <w:rPr>
          <w:b/>
          <w:color w:val="000000" w:themeColor="text1"/>
        </w:rPr>
        <w:t>Figure S</w:t>
      </w:r>
      <w:r w:rsidR="008312ED">
        <w:rPr>
          <w:b/>
          <w:color w:val="000000" w:themeColor="text1"/>
        </w:rPr>
        <w:t>11</w:t>
      </w:r>
      <w:r w:rsidRPr="0097281E">
        <w:rPr>
          <w:b/>
          <w:color w:val="000000" w:themeColor="text1"/>
        </w:rPr>
        <w:t>.</w:t>
      </w:r>
      <w:r w:rsidRPr="0097281E">
        <w:rPr>
          <w:color w:val="000000" w:themeColor="text1"/>
        </w:rPr>
        <w:t xml:space="preserve"> </w:t>
      </w:r>
      <w:r w:rsidRPr="0097281E">
        <w:rPr>
          <w:color w:val="000000" w:themeColor="text1"/>
          <w:vertAlign w:val="superscript"/>
        </w:rPr>
        <w:t>1</w:t>
      </w:r>
      <w:r w:rsidRPr="0097281E">
        <w:rPr>
          <w:color w:val="000000" w:themeColor="text1"/>
        </w:rPr>
        <w:t xml:space="preserve">H NMR stack spectra showing the </w:t>
      </w:r>
      <w:proofErr w:type="spellStart"/>
      <w:r w:rsidRPr="0097281E">
        <w:rPr>
          <w:color w:val="000000" w:themeColor="text1"/>
        </w:rPr>
        <w:t>captamine</w:t>
      </w:r>
      <w:proofErr w:type="spellEnd"/>
      <w:r w:rsidRPr="0097281E">
        <w:rPr>
          <w:color w:val="000000" w:themeColor="text1"/>
        </w:rPr>
        <w:t xml:space="preserve"> functionalized copolymers with varying amounts of incorporation of BET with all three lengths of backbone.</w:t>
      </w:r>
    </w:p>
    <w:p w14:paraId="5E4EF139" w14:textId="77777777" w:rsidR="00985B55" w:rsidRPr="0097281E" w:rsidRDefault="00985B55" w:rsidP="0097281E">
      <w:pPr>
        <w:ind w:firstLine="720"/>
        <w:jc w:val="both"/>
        <w:rPr>
          <w:b/>
          <w:color w:val="000000" w:themeColor="text1"/>
        </w:rPr>
      </w:pPr>
    </w:p>
    <w:p w14:paraId="45C929F0" w14:textId="77777777" w:rsidR="00985B55" w:rsidRPr="0097281E" w:rsidRDefault="00985B55" w:rsidP="0097281E">
      <w:pPr>
        <w:ind w:firstLine="720"/>
        <w:jc w:val="both"/>
        <w:rPr>
          <w:b/>
          <w:color w:val="000000" w:themeColor="text1"/>
        </w:rPr>
      </w:pPr>
    </w:p>
    <w:p w14:paraId="22A69DF4" w14:textId="77777777" w:rsidR="00985B55" w:rsidRPr="0097281E" w:rsidRDefault="00985B55" w:rsidP="0097281E">
      <w:pPr>
        <w:ind w:firstLine="720"/>
        <w:jc w:val="both"/>
        <w:rPr>
          <w:b/>
          <w:color w:val="000000" w:themeColor="text1"/>
        </w:rPr>
      </w:pPr>
    </w:p>
    <w:p w14:paraId="0120E0B7" w14:textId="283B7071" w:rsidR="003C052D" w:rsidRPr="0097281E" w:rsidRDefault="00985B55" w:rsidP="0097281E">
      <w:pPr>
        <w:jc w:val="both"/>
        <w:rPr>
          <w:color w:val="000000" w:themeColor="text1"/>
        </w:rPr>
      </w:pPr>
      <w:r w:rsidRPr="0097281E">
        <w:rPr>
          <w:noProof/>
          <w:color w:val="000000" w:themeColor="text1"/>
        </w:rPr>
        <w:lastRenderedPageBreak/>
        <w:drawing>
          <wp:anchor distT="0" distB="0" distL="114300" distR="114300" simplePos="0" relativeHeight="251685888" behindDoc="0" locked="0" layoutInCell="1" allowOverlap="1" wp14:anchorId="2EBC7AE9" wp14:editId="45A6CB45">
            <wp:simplePos x="0" y="0"/>
            <wp:positionH relativeFrom="margin">
              <wp:align>center</wp:align>
            </wp:positionH>
            <wp:positionV relativeFrom="paragraph">
              <wp:posOffset>230</wp:posOffset>
            </wp:positionV>
            <wp:extent cx="5943600" cy="321437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5943600" cy="3214370"/>
                    </a:xfrm>
                    <a:prstGeom prst="rect">
                      <a:avLst/>
                    </a:prstGeom>
                  </pic:spPr>
                </pic:pic>
              </a:graphicData>
            </a:graphic>
            <wp14:sizeRelH relativeFrom="page">
              <wp14:pctWidth>0</wp14:pctWidth>
            </wp14:sizeRelH>
            <wp14:sizeRelV relativeFrom="page">
              <wp14:pctHeight>0</wp14:pctHeight>
            </wp14:sizeRelV>
          </wp:anchor>
        </w:drawing>
      </w:r>
      <w:r w:rsidR="003C052D" w:rsidRPr="0097281E">
        <w:rPr>
          <w:b/>
          <w:color w:val="000000" w:themeColor="text1"/>
        </w:rPr>
        <w:t>Figure S</w:t>
      </w:r>
      <w:r w:rsidR="008312ED">
        <w:rPr>
          <w:b/>
          <w:color w:val="000000" w:themeColor="text1"/>
        </w:rPr>
        <w:t>12</w:t>
      </w:r>
      <w:r w:rsidR="003C052D" w:rsidRPr="0097281E">
        <w:rPr>
          <w:b/>
          <w:color w:val="000000" w:themeColor="text1"/>
        </w:rPr>
        <w:t>.</w:t>
      </w:r>
      <w:r w:rsidR="003C052D" w:rsidRPr="0097281E">
        <w:rPr>
          <w:color w:val="000000" w:themeColor="text1"/>
        </w:rPr>
        <w:t xml:space="preserve"> </w:t>
      </w:r>
      <w:r w:rsidR="003C052D" w:rsidRPr="0097281E">
        <w:rPr>
          <w:color w:val="000000" w:themeColor="text1"/>
          <w:vertAlign w:val="superscript"/>
        </w:rPr>
        <w:t>1</w:t>
      </w:r>
      <w:r w:rsidR="003C052D" w:rsidRPr="0097281E">
        <w:rPr>
          <w:color w:val="000000" w:themeColor="text1"/>
        </w:rPr>
        <w:t>H NMR stack spectra showing the diethylamino ethanethiol functionalized copolymers with varying amounts of incorporation of BET with all three lengths of backbone.</w:t>
      </w:r>
    </w:p>
    <w:p w14:paraId="5212867C" w14:textId="425BA085" w:rsidR="004C2E8C" w:rsidRPr="0097281E" w:rsidRDefault="00F52F3C" w:rsidP="0097281E">
      <w:pPr>
        <w:jc w:val="both"/>
        <w:rPr>
          <w:color w:val="000000" w:themeColor="text1"/>
        </w:rPr>
      </w:pPr>
      <w:r w:rsidRPr="0097281E">
        <w:rPr>
          <w:color w:val="000000" w:themeColor="text1"/>
        </w:rPr>
        <w:t xml:space="preserve">Table of Mw, Mn, D, </w:t>
      </w:r>
    </w:p>
    <w:p w14:paraId="3A975D69" w14:textId="016EB92A" w:rsidR="004C2E8C" w:rsidRPr="0097281E" w:rsidRDefault="004C2E8C" w:rsidP="0097281E">
      <w:pPr>
        <w:jc w:val="both"/>
        <w:rPr>
          <w:color w:val="000000" w:themeColor="text1"/>
        </w:rPr>
      </w:pPr>
    </w:p>
    <w:p w14:paraId="53371D9E" w14:textId="77777777" w:rsidR="004C2E8C" w:rsidRPr="0097281E" w:rsidRDefault="004C2E8C" w:rsidP="0097281E">
      <w:pPr>
        <w:jc w:val="both"/>
        <w:rPr>
          <w:color w:val="000000" w:themeColor="text1"/>
        </w:rPr>
      </w:pPr>
    </w:p>
    <w:p w14:paraId="104FA097" w14:textId="77777777" w:rsidR="004C2E8C" w:rsidRPr="0097281E" w:rsidRDefault="004C2E8C" w:rsidP="0097281E">
      <w:pPr>
        <w:jc w:val="both"/>
        <w:rPr>
          <w:color w:val="000000" w:themeColor="text1"/>
        </w:rPr>
      </w:pPr>
    </w:p>
    <w:p w14:paraId="2D566F31" w14:textId="4E74D8E0" w:rsidR="004C2E8C" w:rsidRPr="0097281E" w:rsidRDefault="004C2E8C" w:rsidP="0097281E">
      <w:pPr>
        <w:jc w:val="both"/>
        <w:rPr>
          <w:color w:val="000000" w:themeColor="text1"/>
        </w:rPr>
      </w:pPr>
    </w:p>
    <w:p w14:paraId="25F10E89" w14:textId="77777777" w:rsidR="004C2E8C" w:rsidRPr="0097281E" w:rsidRDefault="004C2E8C" w:rsidP="0097281E">
      <w:pPr>
        <w:jc w:val="both"/>
        <w:rPr>
          <w:color w:val="000000" w:themeColor="text1"/>
        </w:rPr>
      </w:pPr>
    </w:p>
    <w:p w14:paraId="19EEDF44" w14:textId="35D0BCDB" w:rsidR="004C2E8C" w:rsidRPr="0097281E" w:rsidRDefault="004C2E8C" w:rsidP="0097281E">
      <w:pPr>
        <w:jc w:val="both"/>
        <w:rPr>
          <w:color w:val="000000" w:themeColor="text1"/>
        </w:rPr>
      </w:pPr>
    </w:p>
    <w:p w14:paraId="23E9F321" w14:textId="6120FD19" w:rsidR="00072F7B" w:rsidRPr="0097281E" w:rsidRDefault="00072F7B" w:rsidP="0097281E">
      <w:pPr>
        <w:jc w:val="both"/>
        <w:rPr>
          <w:color w:val="000000" w:themeColor="text1"/>
        </w:rPr>
      </w:pPr>
    </w:p>
    <w:p w14:paraId="499A8631" w14:textId="481AE509" w:rsidR="00072F7B" w:rsidRPr="0097281E" w:rsidRDefault="00072F7B" w:rsidP="0097281E">
      <w:pPr>
        <w:jc w:val="both"/>
        <w:rPr>
          <w:color w:val="000000" w:themeColor="text1"/>
        </w:rPr>
      </w:pPr>
    </w:p>
    <w:p w14:paraId="4AD15EF0" w14:textId="5D3400C4" w:rsidR="00072F7B" w:rsidRPr="0097281E" w:rsidRDefault="00072F7B" w:rsidP="0097281E">
      <w:pPr>
        <w:jc w:val="both"/>
        <w:rPr>
          <w:color w:val="000000" w:themeColor="text1"/>
        </w:rPr>
      </w:pPr>
    </w:p>
    <w:p w14:paraId="2F0E4867" w14:textId="51FC7228" w:rsidR="00072F7B" w:rsidRPr="0097281E" w:rsidRDefault="00072F7B" w:rsidP="0097281E">
      <w:pPr>
        <w:jc w:val="both"/>
        <w:rPr>
          <w:color w:val="000000" w:themeColor="text1"/>
        </w:rPr>
      </w:pPr>
    </w:p>
    <w:p w14:paraId="5CB44118" w14:textId="0A322A63" w:rsidR="00072F7B" w:rsidRPr="0097281E" w:rsidRDefault="00072F7B" w:rsidP="0097281E">
      <w:pPr>
        <w:jc w:val="both"/>
        <w:rPr>
          <w:color w:val="000000" w:themeColor="text1"/>
        </w:rPr>
      </w:pPr>
    </w:p>
    <w:p w14:paraId="4190C453" w14:textId="69C86C02" w:rsidR="00072F7B" w:rsidRPr="0097281E" w:rsidRDefault="00072F7B" w:rsidP="0097281E">
      <w:pPr>
        <w:jc w:val="both"/>
        <w:rPr>
          <w:color w:val="000000" w:themeColor="text1"/>
        </w:rPr>
      </w:pPr>
    </w:p>
    <w:p w14:paraId="48E469FC" w14:textId="7DC2B98A" w:rsidR="00072F7B" w:rsidRPr="0097281E" w:rsidRDefault="00072F7B" w:rsidP="0097281E">
      <w:pPr>
        <w:jc w:val="both"/>
        <w:rPr>
          <w:color w:val="000000" w:themeColor="text1"/>
        </w:rPr>
      </w:pPr>
    </w:p>
    <w:p w14:paraId="3254F0E6" w14:textId="7FAA7481" w:rsidR="00072F7B" w:rsidRPr="0097281E" w:rsidRDefault="00072F7B" w:rsidP="0097281E">
      <w:pPr>
        <w:jc w:val="both"/>
        <w:rPr>
          <w:color w:val="000000" w:themeColor="text1"/>
        </w:rPr>
      </w:pPr>
    </w:p>
    <w:p w14:paraId="4944679B" w14:textId="60479121" w:rsidR="00072F7B" w:rsidRPr="0097281E" w:rsidRDefault="00072F7B" w:rsidP="0097281E">
      <w:pPr>
        <w:jc w:val="both"/>
        <w:rPr>
          <w:color w:val="000000" w:themeColor="text1"/>
        </w:rPr>
      </w:pPr>
    </w:p>
    <w:p w14:paraId="34978770" w14:textId="3433B578" w:rsidR="00072F7B" w:rsidRPr="0097281E" w:rsidRDefault="00072F7B" w:rsidP="0097281E">
      <w:pPr>
        <w:jc w:val="both"/>
        <w:rPr>
          <w:color w:val="000000" w:themeColor="text1"/>
        </w:rPr>
      </w:pPr>
    </w:p>
    <w:p w14:paraId="3EC59802" w14:textId="3D654F48" w:rsidR="00072F7B" w:rsidRPr="0097281E" w:rsidRDefault="00072F7B" w:rsidP="0097281E">
      <w:pPr>
        <w:jc w:val="both"/>
        <w:rPr>
          <w:color w:val="000000" w:themeColor="text1"/>
        </w:rPr>
      </w:pPr>
    </w:p>
    <w:p w14:paraId="729F4CBA" w14:textId="644F7806" w:rsidR="00072F7B" w:rsidRPr="0097281E" w:rsidRDefault="00072F7B" w:rsidP="0097281E">
      <w:pPr>
        <w:jc w:val="both"/>
        <w:rPr>
          <w:color w:val="000000" w:themeColor="text1"/>
        </w:rPr>
      </w:pPr>
    </w:p>
    <w:p w14:paraId="57BC7324" w14:textId="77777777" w:rsidR="00072F7B" w:rsidRPr="0097281E" w:rsidRDefault="00072F7B" w:rsidP="0097281E">
      <w:pPr>
        <w:jc w:val="both"/>
        <w:rPr>
          <w:color w:val="000000" w:themeColor="text1"/>
        </w:rPr>
      </w:pPr>
    </w:p>
    <w:p w14:paraId="73078360" w14:textId="4AA72052" w:rsidR="004C2E8C" w:rsidRPr="0097281E" w:rsidRDefault="004C2E8C" w:rsidP="0097281E">
      <w:pPr>
        <w:jc w:val="both"/>
        <w:rPr>
          <w:color w:val="000000" w:themeColor="text1"/>
        </w:rPr>
      </w:pPr>
    </w:p>
    <w:p w14:paraId="088FCA60" w14:textId="0F537D86" w:rsidR="00F950B6" w:rsidRPr="0097281E" w:rsidRDefault="00F950B6" w:rsidP="0097281E">
      <w:pPr>
        <w:jc w:val="both"/>
        <w:rPr>
          <w:color w:val="000000" w:themeColor="text1"/>
        </w:rPr>
      </w:pPr>
    </w:p>
    <w:p w14:paraId="11033D72" w14:textId="30266E7C" w:rsidR="00F950B6" w:rsidRPr="0097281E" w:rsidRDefault="00F950B6" w:rsidP="0097281E">
      <w:pPr>
        <w:jc w:val="both"/>
        <w:rPr>
          <w:color w:val="000000" w:themeColor="text1"/>
        </w:rPr>
      </w:pPr>
    </w:p>
    <w:p w14:paraId="4D695513" w14:textId="77777777" w:rsidR="00F950B6" w:rsidRPr="0097281E" w:rsidRDefault="00F950B6" w:rsidP="0097281E">
      <w:pPr>
        <w:jc w:val="both"/>
        <w:rPr>
          <w:color w:val="000000" w:themeColor="text1"/>
        </w:rPr>
      </w:pPr>
    </w:p>
    <w:p w14:paraId="046A0824" w14:textId="77777777" w:rsidR="00CA5E82" w:rsidRPr="0097281E" w:rsidRDefault="00CA5E82" w:rsidP="0097281E">
      <w:pPr>
        <w:pStyle w:val="Heading2"/>
        <w:jc w:val="both"/>
        <w:rPr>
          <w:rFonts w:ascii="Times New Roman" w:hAnsi="Times New Roman" w:cs="Times New Roman"/>
          <w:b/>
          <w:color w:val="000000" w:themeColor="text1"/>
          <w:sz w:val="24"/>
          <w:szCs w:val="24"/>
        </w:rPr>
      </w:pPr>
      <w:bookmarkStart w:id="15" w:name="_Toc70961702"/>
      <w:bookmarkStart w:id="16" w:name="_Toc105366255"/>
      <w:r w:rsidRPr="0097281E">
        <w:rPr>
          <w:rFonts w:ascii="Times New Roman" w:hAnsi="Times New Roman" w:cs="Times New Roman"/>
          <w:b/>
          <w:color w:val="000000" w:themeColor="text1"/>
          <w:sz w:val="24"/>
          <w:szCs w:val="24"/>
        </w:rPr>
        <w:lastRenderedPageBreak/>
        <w:t>Offline batch mode measurement of ∂n/∂c of macromonomer and bottlebrush</w:t>
      </w:r>
      <w:bookmarkEnd w:id="15"/>
      <w:bookmarkEnd w:id="16"/>
    </w:p>
    <w:p w14:paraId="72C6F1F1" w14:textId="2B5DE746" w:rsidR="00CA5E82" w:rsidRPr="0097281E" w:rsidRDefault="00CA5E82" w:rsidP="0097281E">
      <w:pPr>
        <w:jc w:val="both"/>
        <w:rPr>
          <w:color w:val="000000" w:themeColor="text1"/>
        </w:rPr>
      </w:pPr>
      <w:r w:rsidRPr="0097281E">
        <w:rPr>
          <w:color w:val="000000" w:themeColor="text1"/>
        </w:rPr>
        <w:t>A stock solution of polymer was made in H</w:t>
      </w:r>
      <w:r w:rsidRPr="0097281E">
        <w:rPr>
          <w:color w:val="000000" w:themeColor="text1"/>
          <w:vertAlign w:val="subscript"/>
        </w:rPr>
        <w:t>2</w:t>
      </w:r>
      <w:r w:rsidRPr="0097281E">
        <w:rPr>
          <w:color w:val="000000" w:themeColor="text1"/>
        </w:rPr>
        <w:t>O (0.1 M Na</w:t>
      </w:r>
      <w:r w:rsidRPr="0097281E">
        <w:rPr>
          <w:color w:val="000000" w:themeColor="text1"/>
          <w:vertAlign w:val="subscript"/>
        </w:rPr>
        <w:t>2</w:t>
      </w:r>
      <w:r w:rsidRPr="0097281E">
        <w:rPr>
          <w:color w:val="000000" w:themeColor="text1"/>
        </w:rPr>
        <w:t>SO</w:t>
      </w:r>
      <w:r w:rsidRPr="0097281E">
        <w:rPr>
          <w:color w:val="000000" w:themeColor="text1"/>
          <w:vertAlign w:val="subscript"/>
        </w:rPr>
        <w:t>4</w:t>
      </w:r>
      <w:r w:rsidRPr="0097281E">
        <w:rPr>
          <w:color w:val="000000" w:themeColor="text1"/>
        </w:rPr>
        <w:t>, 1% acetic acid). Five dilutions were made in H</w:t>
      </w:r>
      <w:r w:rsidRPr="0097281E">
        <w:rPr>
          <w:color w:val="000000" w:themeColor="text1"/>
          <w:vertAlign w:val="subscript"/>
        </w:rPr>
        <w:t>2</w:t>
      </w:r>
      <w:r w:rsidRPr="0097281E">
        <w:rPr>
          <w:color w:val="000000" w:themeColor="text1"/>
        </w:rPr>
        <w:t>O (0.1 M Na</w:t>
      </w:r>
      <w:r w:rsidRPr="0097281E">
        <w:rPr>
          <w:color w:val="000000" w:themeColor="text1"/>
          <w:vertAlign w:val="subscript"/>
        </w:rPr>
        <w:t>2</w:t>
      </w:r>
      <w:r w:rsidRPr="0097281E">
        <w:rPr>
          <w:color w:val="000000" w:themeColor="text1"/>
        </w:rPr>
        <w:t>SO</w:t>
      </w:r>
      <w:r w:rsidRPr="0097281E">
        <w:rPr>
          <w:color w:val="000000" w:themeColor="text1"/>
          <w:vertAlign w:val="subscript"/>
        </w:rPr>
        <w:t>4</w:t>
      </w:r>
      <w:r w:rsidRPr="0097281E">
        <w:rPr>
          <w:color w:val="000000" w:themeColor="text1"/>
        </w:rPr>
        <w:t xml:space="preserve">, 1% acetic acid) to achieve an order of magnitude difference with a concentration range of 0.2-2.0 mg/mL for Sh_Cys_0, Sh_Cap_0, Sh_DiE_0, and Sh_Cys_40. Samples were injected at a flow rate of 0.1 mL/min into a Wyatt </w:t>
      </w:r>
      <w:proofErr w:type="spellStart"/>
      <w:r w:rsidRPr="0097281E">
        <w:rPr>
          <w:color w:val="000000" w:themeColor="text1"/>
        </w:rPr>
        <w:t>Optilab</w:t>
      </w:r>
      <w:proofErr w:type="spellEnd"/>
      <w:r w:rsidRPr="0097281E">
        <w:rPr>
          <w:color w:val="000000" w:themeColor="text1"/>
        </w:rPr>
        <w:t xml:space="preserve"> T-</w:t>
      </w:r>
      <w:proofErr w:type="spellStart"/>
      <w:r w:rsidRPr="0097281E">
        <w:rPr>
          <w:color w:val="000000" w:themeColor="text1"/>
        </w:rPr>
        <w:t>rEX</w:t>
      </w:r>
      <w:proofErr w:type="spellEnd"/>
      <w:r w:rsidRPr="0097281E">
        <w:rPr>
          <w:color w:val="000000" w:themeColor="text1"/>
        </w:rPr>
        <w:t xml:space="preserve"> refractive index detector (25 °C,</w:t>
      </w:r>
      <w:r w:rsidRPr="0097281E">
        <w:rPr>
          <w:b/>
          <w:bCs/>
          <w:color w:val="000000" w:themeColor="text1"/>
          <w:shd w:val="clear" w:color="auto" w:fill="FFFFFF"/>
        </w:rPr>
        <w:t xml:space="preserve"> </w:t>
      </w:r>
      <w:r w:rsidRPr="0097281E">
        <w:rPr>
          <w:bCs/>
          <w:color w:val="000000" w:themeColor="text1"/>
          <w:shd w:val="clear" w:color="auto" w:fill="FFFFFF"/>
        </w:rPr>
        <w:t>λ</w:t>
      </w:r>
      <w:r w:rsidRPr="0097281E">
        <w:rPr>
          <w:bCs/>
          <w:color w:val="000000" w:themeColor="text1"/>
          <w:shd w:val="clear" w:color="auto" w:fill="FFFFFF"/>
          <w:vertAlign w:val="subscript"/>
        </w:rPr>
        <w:t xml:space="preserve">0 </w:t>
      </w:r>
      <w:r w:rsidRPr="0097281E">
        <w:rPr>
          <w:bCs/>
          <w:color w:val="000000" w:themeColor="text1"/>
          <w:shd w:val="clear" w:color="auto" w:fill="FFFFFF"/>
        </w:rPr>
        <w:t>= 660 nm)</w:t>
      </w:r>
      <w:r w:rsidRPr="0097281E">
        <w:rPr>
          <w:color w:val="000000" w:themeColor="text1"/>
        </w:rPr>
        <w:t>. Refractive indices were measured at each concentration and the ∂n/∂c was determined from the slope. The four ∂n/∂c measurements</w:t>
      </w:r>
      <w:r w:rsidR="0035089F">
        <w:rPr>
          <w:color w:val="000000" w:themeColor="text1"/>
        </w:rPr>
        <w:t xml:space="preserve"> (</w:t>
      </w:r>
      <w:r w:rsidR="0035089F" w:rsidRPr="0097281E">
        <w:rPr>
          <w:color w:val="000000" w:themeColor="text1"/>
        </w:rPr>
        <w:t>Sh_Cys_0</w:t>
      </w:r>
      <w:r w:rsidR="0035089F">
        <w:rPr>
          <w:color w:val="000000" w:themeColor="text1"/>
        </w:rPr>
        <w:t xml:space="preserve"> = 0.1633</w:t>
      </w:r>
      <w:r w:rsidR="0035089F" w:rsidRPr="0097281E">
        <w:rPr>
          <w:color w:val="000000" w:themeColor="text1"/>
        </w:rPr>
        <w:t>, Sh_Cap_0</w:t>
      </w:r>
      <w:r w:rsidR="0035089F">
        <w:rPr>
          <w:color w:val="000000" w:themeColor="text1"/>
        </w:rPr>
        <w:t xml:space="preserve"> = 0.1795</w:t>
      </w:r>
      <w:r w:rsidR="0035089F" w:rsidRPr="0097281E">
        <w:rPr>
          <w:color w:val="000000" w:themeColor="text1"/>
        </w:rPr>
        <w:t>, Sh_DiE_0</w:t>
      </w:r>
      <w:r w:rsidR="0035089F">
        <w:rPr>
          <w:color w:val="000000" w:themeColor="text1"/>
        </w:rPr>
        <w:t xml:space="preserve"> = 0.1898</w:t>
      </w:r>
      <w:r w:rsidR="0035089F" w:rsidRPr="0097281E">
        <w:rPr>
          <w:color w:val="000000" w:themeColor="text1"/>
        </w:rPr>
        <w:t>, and Sh_Cys_40</w:t>
      </w:r>
      <w:r w:rsidR="0035089F">
        <w:rPr>
          <w:color w:val="000000" w:themeColor="text1"/>
        </w:rPr>
        <w:t xml:space="preserve"> = 0.1998)</w:t>
      </w:r>
      <w:r w:rsidRPr="0097281E">
        <w:rPr>
          <w:color w:val="000000" w:themeColor="text1"/>
        </w:rPr>
        <w:t xml:space="preserve"> were used to calculate ∂n/∂c’s for the remaining polymers based on an equation from </w:t>
      </w:r>
      <w:proofErr w:type="spellStart"/>
      <w:r w:rsidRPr="0097281E">
        <w:rPr>
          <w:color w:val="000000" w:themeColor="text1"/>
        </w:rPr>
        <w:t>Striegel</w:t>
      </w:r>
      <w:proofErr w:type="spellEnd"/>
      <w:r w:rsidRPr="0097281E">
        <w:rPr>
          <w:color w:val="000000" w:themeColor="text1"/>
        </w:rPr>
        <w:t xml:space="preserve"> </w:t>
      </w:r>
      <w:r w:rsidRPr="0097281E">
        <w:rPr>
          <w:i/>
          <w:color w:val="000000" w:themeColor="text1"/>
        </w:rPr>
        <w:t>et al.</w:t>
      </w:r>
      <w:r w:rsidR="00C527C4" w:rsidRPr="0097281E">
        <w:rPr>
          <w:i/>
          <w:color w:val="000000" w:themeColor="text1"/>
        </w:rPr>
        <w:fldChar w:fldCharType="begin" w:fldLock="1"/>
      </w:r>
      <w:r w:rsidR="006E6167">
        <w:rPr>
          <w:i/>
          <w:color w:val="000000" w:themeColor="text1"/>
        </w:rPr>
        <w:instrText>ADDIN CSL_CITATION {"citationItems":[{"id":"ITEM-1","itemData":{"DOI":"10.1007/s10337-017-3294-2","ISSN":"16121112","abstract":"The specific refractive index increment (∂n/∂c) is an essential datum for the accurate quantitation of molar mass averages and distributions (inter alia) of macromolecules when refractometry, static light scattering, and/or viscometry detection are coupled on-line to size-based separation techniques. The latter include methods such as size-exclusion and hydrodynamic chromatography, and asymmetric and hollow-fiber flow field-flow fractionation. The ∂n/∂c is also needed for accurate determination of the weight-average molar mass of polymers by off-line, batch-mode multi-angle static light scattering. However, not only does ∂n/∂c differ among chemical species, it also depends on experimental conditions such as solvent, temperature, and wavelength. For the last 17 years, the author’s laboratories have measured the ∂n/∂c of a variety of natural and synthetic polymers, at both 690 nm and, more recently, 660 nm, under a variety of solvent and temperature conditions. In all cases, this has been done by off-line, batch-mode differential refractometry, not by assuming 100% analyte column recovery and 100% accurate peak integration. Results of these determinations are presented here, along with the relevant experimental data.","author":[{"dropping-particle":"","family":"Striegel","given":"André M.","non-dropping-particle":"","parse-names":false,"suffix":""}],"container-title":"Chromatographia","id":"ITEM-1","issue":"6","issued":{"date-parts":[["2017"]]},"page":"989-996","publisher":"Springer Berlin Heidelberg","title":"Specific Refractive Index Increment (∂n/∂c) of Polymers at 660 nm and 690 nm","type":"article-journal","volume":"80"},"uris":["http://www.mendeley.com/documents/?uuid=892aaba3-a22b-44cb-938d-adc023611d24"]}],"mendeley":{"formattedCitation":"&lt;sup&gt;2&lt;/sup&gt;","plainTextFormattedCitation":"2","previouslyFormattedCitation":"&lt;sup&gt;2&lt;/sup&gt;"},"properties":{"noteIndex":0},"schema":"https://github.com/citation-style-language/schema/raw/master/csl-citation.json"}</w:instrText>
      </w:r>
      <w:r w:rsidR="00C527C4" w:rsidRPr="0097281E">
        <w:rPr>
          <w:i/>
          <w:color w:val="000000" w:themeColor="text1"/>
        </w:rPr>
        <w:fldChar w:fldCharType="separate"/>
      </w:r>
      <w:r w:rsidR="00C527C4" w:rsidRPr="0097281E">
        <w:rPr>
          <w:noProof/>
          <w:color w:val="000000" w:themeColor="text1"/>
          <w:vertAlign w:val="superscript"/>
        </w:rPr>
        <w:t>2</w:t>
      </w:r>
      <w:r w:rsidR="00C527C4" w:rsidRPr="0097281E">
        <w:rPr>
          <w:i/>
          <w:color w:val="000000" w:themeColor="text1"/>
        </w:rPr>
        <w:fldChar w:fldCharType="end"/>
      </w:r>
    </w:p>
    <w:p w14:paraId="553C927A" w14:textId="57679068" w:rsidR="00CA5E82" w:rsidRPr="0097281E" w:rsidRDefault="00000000" w:rsidP="0097281E">
      <w:pPr>
        <w:jc w:val="both"/>
        <w:rPr>
          <w:color w:val="000000" w:themeColor="text1"/>
        </w:rPr>
      </w:pPr>
      <m:oMathPara>
        <m:oMathParaPr>
          <m:jc m:val="center"/>
        </m:oMathParaPr>
        <m:oMath>
          <m:sSub>
            <m:sSubPr>
              <m:ctrlPr>
                <w:rPr>
                  <w:rFonts w:ascii="Cambria Math" w:hAnsi="Cambria Math"/>
                  <w:i/>
                  <w:color w:val="000000" w:themeColor="text1"/>
                </w:rPr>
              </m:ctrlPr>
            </m:sSubPr>
            <m:e>
              <m:d>
                <m:dPr>
                  <m:ctrlPr>
                    <w:rPr>
                      <w:rFonts w:ascii="Cambria Math" w:hAnsi="Cambria Math"/>
                      <w:i/>
                      <w:color w:val="000000" w:themeColor="text1"/>
                    </w:rPr>
                  </m:ctrlPr>
                </m:dPr>
                <m:e>
                  <m:f>
                    <m:fPr>
                      <m:ctrlPr>
                        <w:rPr>
                          <w:rFonts w:ascii="Cambria Math" w:hAnsi="Cambria Math"/>
                          <w:i/>
                          <w:color w:val="000000" w:themeColor="text1"/>
                        </w:rPr>
                      </m:ctrlPr>
                    </m:fPr>
                    <m:num>
                      <m:r>
                        <m:rPr>
                          <m:sty m:val="p"/>
                        </m:rPr>
                        <w:rPr>
                          <w:rFonts w:ascii="Cambria Math" w:hAnsi="Cambria Math"/>
                          <w:color w:val="000000" w:themeColor="text1"/>
                        </w:rPr>
                        <m:t>∂</m:t>
                      </m:r>
                      <m:r>
                        <w:rPr>
                          <w:rFonts w:ascii="Cambria Math" w:hAnsi="Cambria Math"/>
                          <w:color w:val="000000" w:themeColor="text1"/>
                        </w:rPr>
                        <m:t>n</m:t>
                      </m:r>
                    </m:num>
                    <m:den>
                      <m:r>
                        <m:rPr>
                          <m:sty m:val="p"/>
                        </m:rPr>
                        <w:rPr>
                          <w:rFonts w:ascii="Cambria Math" w:hAnsi="Cambria Math"/>
                          <w:color w:val="000000" w:themeColor="text1"/>
                        </w:rPr>
                        <m:t>∂</m:t>
                      </m:r>
                      <m:r>
                        <w:rPr>
                          <w:rFonts w:ascii="Cambria Math" w:hAnsi="Cambria Math"/>
                          <w:color w:val="000000" w:themeColor="text1"/>
                        </w:rPr>
                        <m:t>c</m:t>
                      </m:r>
                    </m:den>
                  </m:f>
                  <m:ctrlPr>
                    <w:rPr>
                      <w:rFonts w:ascii="Cambria Math" w:hAnsi="Cambria Math"/>
                      <w:color w:val="000000" w:themeColor="text1"/>
                      <w:vertAlign w:val="subscript"/>
                    </w:rPr>
                  </m:ctrlPr>
                </m:e>
              </m:d>
            </m:e>
            <m:sub>
              <m:r>
                <w:rPr>
                  <w:rFonts w:ascii="Cambria Math" w:hAnsi="Cambria Math"/>
                  <w:color w:val="000000" w:themeColor="text1"/>
                </w:rPr>
                <m:t>AB</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w</m:t>
              </m:r>
            </m:e>
            <m:sub>
              <m:r>
                <w:rPr>
                  <w:rFonts w:ascii="Cambria Math" w:hAnsi="Cambria Math"/>
                  <w:color w:val="000000" w:themeColor="text1"/>
                </w:rPr>
                <m:t>A</m:t>
              </m:r>
            </m:sub>
          </m:sSub>
          <m:sSub>
            <m:sSubPr>
              <m:ctrlPr>
                <w:rPr>
                  <w:rFonts w:ascii="Cambria Math" w:hAnsi="Cambria Math"/>
                  <w:color w:val="000000" w:themeColor="text1"/>
                </w:rPr>
              </m:ctrlPr>
            </m:sSubPr>
            <m:e>
              <m:d>
                <m:dPr>
                  <m:ctrlPr>
                    <w:rPr>
                      <w:rFonts w:ascii="Cambria Math" w:hAnsi="Cambria Math"/>
                      <w:i/>
                      <w:color w:val="000000" w:themeColor="text1"/>
                    </w:rPr>
                  </m:ctrlPr>
                </m:dPr>
                <m:e>
                  <m:f>
                    <m:fPr>
                      <m:ctrlPr>
                        <w:rPr>
                          <w:rFonts w:ascii="Cambria Math" w:hAnsi="Cambria Math"/>
                          <w:i/>
                          <w:color w:val="000000" w:themeColor="text1"/>
                        </w:rPr>
                      </m:ctrlPr>
                    </m:fPr>
                    <m:num>
                      <m:r>
                        <m:rPr>
                          <m:sty m:val="p"/>
                        </m:rPr>
                        <w:rPr>
                          <w:rFonts w:ascii="Cambria Math" w:hAnsi="Cambria Math"/>
                          <w:color w:val="000000" w:themeColor="text1"/>
                        </w:rPr>
                        <m:t>∂</m:t>
                      </m:r>
                      <m:r>
                        <w:rPr>
                          <w:rFonts w:ascii="Cambria Math" w:hAnsi="Cambria Math"/>
                          <w:color w:val="000000" w:themeColor="text1"/>
                        </w:rPr>
                        <m:t>n</m:t>
                      </m:r>
                    </m:num>
                    <m:den>
                      <m:r>
                        <m:rPr>
                          <m:sty m:val="p"/>
                        </m:rPr>
                        <w:rPr>
                          <w:rFonts w:ascii="Cambria Math" w:hAnsi="Cambria Math"/>
                          <w:color w:val="000000" w:themeColor="text1"/>
                        </w:rPr>
                        <m:t>∂</m:t>
                      </m:r>
                      <m:r>
                        <w:rPr>
                          <w:rFonts w:ascii="Cambria Math" w:hAnsi="Cambria Math"/>
                          <w:color w:val="000000" w:themeColor="text1"/>
                        </w:rPr>
                        <m:t>c</m:t>
                      </m:r>
                    </m:den>
                  </m:f>
                  <m:ctrlPr>
                    <w:rPr>
                      <w:rFonts w:ascii="Cambria Math" w:hAnsi="Cambria Math"/>
                      <w:color w:val="000000" w:themeColor="text1"/>
                      <w:vertAlign w:val="subscript"/>
                    </w:rPr>
                  </m:ctrlPr>
                </m:e>
              </m:d>
            </m:e>
            <m:sub>
              <m:r>
                <w:rPr>
                  <w:rFonts w:ascii="Cambria Math" w:hAnsi="Cambria Math"/>
                  <w:color w:val="000000" w:themeColor="text1"/>
                </w:rPr>
                <m:t>A</m:t>
              </m:r>
            </m:sub>
          </m:sSub>
          <m:r>
            <m:rPr>
              <m:sty m:val="p"/>
            </m:rPr>
            <w:rPr>
              <w:rFonts w:ascii="Cambria Math" w:hAnsi="Cambria Math"/>
              <w:color w:val="000000" w:themeColor="text1"/>
            </w:rPr>
            <m:t xml:space="preserve"> + </m:t>
          </m:r>
          <m:sSub>
            <m:sSubPr>
              <m:ctrlPr>
                <w:rPr>
                  <w:rFonts w:ascii="Cambria Math" w:hAnsi="Cambria Math"/>
                  <w:color w:val="000000" w:themeColor="text1"/>
                </w:rPr>
              </m:ctrlPr>
            </m:sSubPr>
            <m:e>
              <m:r>
                <m:rPr>
                  <m:sty m:val="p"/>
                </m:rPr>
                <w:rPr>
                  <w:rFonts w:ascii="Cambria Math" w:hAnsi="Cambria Math"/>
                  <w:color w:val="000000" w:themeColor="text1"/>
                </w:rPr>
                <m:t>w</m:t>
              </m:r>
            </m:e>
            <m:sub>
              <m:r>
                <w:rPr>
                  <w:rFonts w:ascii="Cambria Math" w:hAnsi="Cambria Math"/>
                  <w:color w:val="000000" w:themeColor="text1"/>
                </w:rPr>
                <m:t>B</m:t>
              </m:r>
            </m:sub>
          </m:sSub>
          <m:sSub>
            <m:sSubPr>
              <m:ctrlPr>
                <w:rPr>
                  <w:rFonts w:ascii="Cambria Math" w:hAnsi="Cambria Math"/>
                  <w:color w:val="000000" w:themeColor="text1"/>
                </w:rPr>
              </m:ctrlPr>
            </m:sSubPr>
            <m:e>
              <m:d>
                <m:dPr>
                  <m:ctrlPr>
                    <w:rPr>
                      <w:rFonts w:ascii="Cambria Math" w:hAnsi="Cambria Math"/>
                      <w:i/>
                      <w:color w:val="000000" w:themeColor="text1"/>
                    </w:rPr>
                  </m:ctrlPr>
                </m:dPr>
                <m:e>
                  <m:f>
                    <m:fPr>
                      <m:ctrlPr>
                        <w:rPr>
                          <w:rFonts w:ascii="Cambria Math" w:hAnsi="Cambria Math"/>
                          <w:i/>
                          <w:color w:val="000000" w:themeColor="text1"/>
                        </w:rPr>
                      </m:ctrlPr>
                    </m:fPr>
                    <m:num>
                      <m:r>
                        <m:rPr>
                          <m:sty m:val="p"/>
                        </m:rPr>
                        <w:rPr>
                          <w:rFonts w:ascii="Cambria Math" w:hAnsi="Cambria Math"/>
                          <w:color w:val="000000" w:themeColor="text1"/>
                        </w:rPr>
                        <m:t>∂</m:t>
                      </m:r>
                      <m:r>
                        <w:rPr>
                          <w:rFonts w:ascii="Cambria Math" w:hAnsi="Cambria Math"/>
                          <w:color w:val="000000" w:themeColor="text1"/>
                        </w:rPr>
                        <m:t>n</m:t>
                      </m:r>
                    </m:num>
                    <m:den>
                      <m:r>
                        <m:rPr>
                          <m:sty m:val="p"/>
                        </m:rPr>
                        <w:rPr>
                          <w:rFonts w:ascii="Cambria Math" w:hAnsi="Cambria Math"/>
                          <w:color w:val="000000" w:themeColor="text1"/>
                        </w:rPr>
                        <m:t>∂</m:t>
                      </m:r>
                      <m:r>
                        <w:rPr>
                          <w:rFonts w:ascii="Cambria Math" w:hAnsi="Cambria Math"/>
                          <w:color w:val="000000" w:themeColor="text1"/>
                        </w:rPr>
                        <m:t>c</m:t>
                      </m:r>
                    </m:den>
                  </m:f>
                  <m:ctrlPr>
                    <w:rPr>
                      <w:rFonts w:ascii="Cambria Math" w:hAnsi="Cambria Math"/>
                      <w:color w:val="000000" w:themeColor="text1"/>
                      <w:vertAlign w:val="subscript"/>
                    </w:rPr>
                  </m:ctrlPr>
                </m:e>
              </m:d>
            </m:e>
            <m:sub>
              <m:r>
                <w:rPr>
                  <w:rFonts w:ascii="Cambria Math" w:hAnsi="Cambria Math"/>
                  <w:color w:val="000000" w:themeColor="text1"/>
                </w:rPr>
                <m:t>B</m:t>
              </m:r>
            </m:sub>
          </m:sSub>
        </m:oMath>
      </m:oMathPara>
    </w:p>
    <w:p w14:paraId="3B1BD2A7" w14:textId="3F6EF72F" w:rsidR="00C527C4" w:rsidRPr="0097281E" w:rsidRDefault="00C527C4" w:rsidP="0097281E">
      <w:pPr>
        <w:jc w:val="both"/>
        <w:rPr>
          <w:color w:val="000000" w:themeColor="text1"/>
        </w:rPr>
      </w:pPr>
      <w:r w:rsidRPr="0097281E">
        <w:rPr>
          <w:b/>
          <w:color w:val="000000" w:themeColor="text1"/>
        </w:rPr>
        <w:t>Equation S1</w:t>
      </w:r>
      <w:r w:rsidRPr="0097281E">
        <w:rPr>
          <w:color w:val="000000" w:themeColor="text1"/>
        </w:rPr>
        <w:t xml:space="preserve">. Equation adapted from </w:t>
      </w:r>
      <w:proofErr w:type="spellStart"/>
      <w:r w:rsidRPr="0097281E">
        <w:rPr>
          <w:color w:val="000000" w:themeColor="text1"/>
        </w:rPr>
        <w:t>Striegel</w:t>
      </w:r>
      <w:proofErr w:type="spellEnd"/>
      <w:r w:rsidRPr="0097281E">
        <w:rPr>
          <w:color w:val="000000" w:themeColor="text1"/>
        </w:rPr>
        <w:t xml:space="preserve"> </w:t>
      </w:r>
      <w:r w:rsidRPr="0097281E">
        <w:rPr>
          <w:i/>
          <w:color w:val="000000" w:themeColor="text1"/>
        </w:rPr>
        <w:t>et al.</w:t>
      </w:r>
      <w:r w:rsidRPr="0097281E">
        <w:rPr>
          <w:i/>
          <w:color w:val="000000" w:themeColor="text1"/>
        </w:rPr>
        <w:fldChar w:fldCharType="begin" w:fldLock="1"/>
      </w:r>
      <w:r w:rsidR="006E6167">
        <w:rPr>
          <w:i/>
          <w:color w:val="000000" w:themeColor="text1"/>
        </w:rPr>
        <w:instrText>ADDIN CSL_CITATION {"citationItems":[{"id":"ITEM-1","itemData":{"DOI":"10.1007/s10337-017-3294-2","ISSN":"16121112","abstract":"The specific refractive index increment (∂n/∂c) is an essential datum for the accurate quantitation of molar mass averages and distributions (inter alia) of macromolecules when refractometry, static light scattering, and/or viscometry detection are coupled on-line to size-based separation techniques. The latter include methods such as size-exclusion and hydrodynamic chromatography, and asymmetric and hollow-fiber flow field-flow fractionation. The ∂n/∂c is also needed for accurate determination of the weight-average molar mass of polymers by off-line, batch-mode multi-angle static light scattering. However, not only does ∂n/∂c differ among chemical species, it also depends on experimental conditions such as solvent, temperature, and wavelength. For the last 17 years, the author’s laboratories have measured the ∂n/∂c of a variety of natural and synthetic polymers, at both 690 nm and, more recently, 660 nm, under a variety of solvent and temperature conditions. In all cases, this has been done by off-line, batch-mode differential refractometry, not by assuming 100% analyte column recovery and 100% accurate peak integration. Results of these determinations are presented here, along with the relevant experimental data.","author":[{"dropping-particle":"","family":"Striegel","given":"André M.","non-dropping-particle":"","parse-names":false,"suffix":""}],"container-title":"Chromatographia","id":"ITEM-1","issue":"6","issued":{"date-parts":[["2017"]]},"page":"989-996","publisher":"Springer Berlin Heidelberg","title":"Specific Refractive Index Increment (∂n/∂c) of Polymers at 660 nm and 690 nm","type":"article-journal","volume":"80"},"uris":["http://www.mendeley.com/documents/?uuid=892aaba3-a22b-44cb-938d-adc023611d24"]}],"mendeley":{"formattedCitation":"&lt;sup&gt;2&lt;/sup&gt;","plainTextFormattedCitation":"2","previouslyFormattedCitation":"&lt;sup&gt;2&lt;/sup&gt;"},"properties":{"noteIndex":0},"schema":"https://github.com/citation-style-language/schema/raw/master/csl-citation.json"}</w:instrText>
      </w:r>
      <w:r w:rsidRPr="0097281E">
        <w:rPr>
          <w:i/>
          <w:color w:val="000000" w:themeColor="text1"/>
        </w:rPr>
        <w:fldChar w:fldCharType="separate"/>
      </w:r>
      <w:r w:rsidRPr="0097281E">
        <w:rPr>
          <w:noProof/>
          <w:color w:val="000000" w:themeColor="text1"/>
          <w:vertAlign w:val="superscript"/>
        </w:rPr>
        <w:t>2</w:t>
      </w:r>
      <w:r w:rsidRPr="0097281E">
        <w:rPr>
          <w:i/>
          <w:color w:val="000000" w:themeColor="text1"/>
        </w:rPr>
        <w:fldChar w:fldCharType="end"/>
      </w:r>
      <w:r w:rsidRPr="0097281E">
        <w:rPr>
          <w:color w:val="000000" w:themeColor="text1"/>
        </w:rPr>
        <w:t xml:space="preserve"> </w:t>
      </w:r>
      <w:r w:rsidR="00281FD6" w:rsidRPr="0097281E">
        <w:rPr>
          <w:color w:val="000000" w:themeColor="text1"/>
        </w:rPr>
        <w:t xml:space="preserve">for calculating </w:t>
      </w:r>
      <w:proofErr w:type="spellStart"/>
      <w:r w:rsidR="00281FD6" w:rsidRPr="0097281E">
        <w:rPr>
          <w:color w:val="000000" w:themeColor="text1"/>
        </w:rPr>
        <w:t>dn</w:t>
      </w:r>
      <w:proofErr w:type="spellEnd"/>
      <w:r w:rsidR="00281FD6" w:rsidRPr="0097281E">
        <w:rPr>
          <w:color w:val="000000" w:themeColor="text1"/>
        </w:rPr>
        <w:t>/dc values for AB copolymers</w:t>
      </w:r>
    </w:p>
    <w:p w14:paraId="38EAF1D3" w14:textId="77777777" w:rsidR="00F950B6" w:rsidRPr="0097281E" w:rsidRDefault="00F950B6" w:rsidP="0097281E">
      <w:pPr>
        <w:jc w:val="both"/>
        <w:rPr>
          <w:color w:val="000000" w:themeColor="text1"/>
        </w:rPr>
      </w:pPr>
    </w:p>
    <w:p w14:paraId="685968AD"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17" w:name="_Toc105366256"/>
      <w:proofErr w:type="spellStart"/>
      <w:r w:rsidRPr="0097281E">
        <w:rPr>
          <w:rFonts w:ascii="Times New Roman" w:hAnsi="Times New Roman" w:cs="Times New Roman"/>
          <w:b/>
          <w:color w:val="000000" w:themeColor="text1"/>
          <w:sz w:val="24"/>
          <w:szCs w:val="24"/>
        </w:rPr>
        <w:t>p</w:t>
      </w:r>
      <w:r w:rsidRPr="0097281E">
        <w:rPr>
          <w:rFonts w:ascii="Times New Roman" w:hAnsi="Times New Roman" w:cs="Times New Roman"/>
          <w:b/>
          <w:i/>
          <w:color w:val="000000" w:themeColor="text1"/>
          <w:sz w:val="24"/>
          <w:szCs w:val="24"/>
        </w:rPr>
        <w:t>K</w:t>
      </w:r>
      <w:r w:rsidRPr="0097281E">
        <w:rPr>
          <w:rFonts w:ascii="Times New Roman" w:hAnsi="Times New Roman" w:cs="Times New Roman"/>
          <w:b/>
          <w:color w:val="000000" w:themeColor="text1"/>
          <w:sz w:val="24"/>
          <w:szCs w:val="24"/>
          <w:vertAlign w:val="subscript"/>
        </w:rPr>
        <w:t>a</w:t>
      </w:r>
      <w:proofErr w:type="spellEnd"/>
      <w:r w:rsidRPr="0097281E">
        <w:rPr>
          <w:rFonts w:ascii="Times New Roman" w:hAnsi="Times New Roman" w:cs="Times New Roman"/>
          <w:b/>
          <w:color w:val="000000" w:themeColor="text1"/>
          <w:sz w:val="24"/>
          <w:szCs w:val="24"/>
        </w:rPr>
        <w:t xml:space="preserve"> titrations of the four thiol small molecules</w:t>
      </w:r>
      <w:bookmarkEnd w:id="17"/>
    </w:p>
    <w:p w14:paraId="4911AD8F" w14:textId="77777777" w:rsidR="00CA5E82" w:rsidRPr="0097281E" w:rsidRDefault="00CA5E82" w:rsidP="0097281E">
      <w:pPr>
        <w:jc w:val="both"/>
        <w:rPr>
          <w:color w:val="000000" w:themeColor="text1"/>
        </w:rPr>
      </w:pPr>
      <w:r w:rsidRPr="0097281E">
        <w:rPr>
          <w:color w:val="000000" w:themeColor="text1"/>
        </w:rPr>
        <w:t xml:space="preserve">Each small-molecule thiol was titrated to identify the </w:t>
      </w:r>
      <w:proofErr w:type="spellStart"/>
      <w:r w:rsidRPr="0097281E">
        <w:rPr>
          <w:color w:val="000000" w:themeColor="text1"/>
        </w:rPr>
        <w:t>p</w:t>
      </w:r>
      <w:r w:rsidRPr="0097281E">
        <w:rPr>
          <w:i/>
          <w:color w:val="000000" w:themeColor="text1"/>
        </w:rPr>
        <w:t>K</w:t>
      </w:r>
      <w:r w:rsidRPr="0097281E">
        <w:rPr>
          <w:color w:val="000000" w:themeColor="text1"/>
        </w:rPr>
        <w:t>a</w:t>
      </w:r>
      <w:proofErr w:type="spellEnd"/>
      <w:r w:rsidRPr="0097281E">
        <w:rPr>
          <w:color w:val="000000" w:themeColor="text1"/>
        </w:rPr>
        <w:t xml:space="preserve"> of the amine. The small-molecule thiol of BET, cysteamine hydrochloride, 2-(</w:t>
      </w:r>
      <w:proofErr w:type="spellStart"/>
      <w:r w:rsidRPr="0097281E">
        <w:rPr>
          <w:color w:val="000000" w:themeColor="text1"/>
        </w:rPr>
        <w:t>dimethylamino</w:t>
      </w:r>
      <w:proofErr w:type="spellEnd"/>
      <w:r w:rsidRPr="0097281E">
        <w:rPr>
          <w:color w:val="000000" w:themeColor="text1"/>
        </w:rPr>
        <w:t>) ethanethiol hydrochloride, and 2-(diethylamino) ethanethiol hydrochloride were diluted to a 1 mg/mL solution in 30 mM HCl. The samples were further titrated with 75 mM NaOH in an auto-titrator, Orion star T901 pH titrator (</w:t>
      </w:r>
      <w:proofErr w:type="spellStart"/>
      <w:r w:rsidRPr="0097281E">
        <w:rPr>
          <w:color w:val="000000" w:themeColor="text1"/>
        </w:rPr>
        <w:t>Thermo</w:t>
      </w:r>
      <w:proofErr w:type="spellEnd"/>
      <w:r w:rsidRPr="0097281E">
        <w:rPr>
          <w:color w:val="000000" w:themeColor="text1"/>
        </w:rPr>
        <w:t xml:space="preserve"> Fisher, Waltham, MA).</w:t>
      </w:r>
    </w:p>
    <w:p w14:paraId="463C1254" w14:textId="4AE8441C" w:rsidR="00CA5E82" w:rsidRPr="0097281E" w:rsidRDefault="00CA5E82" w:rsidP="0097281E">
      <w:pPr>
        <w:jc w:val="both"/>
        <w:rPr>
          <w:color w:val="000000" w:themeColor="text1"/>
        </w:rPr>
      </w:pPr>
    </w:p>
    <w:p w14:paraId="0997F005" w14:textId="1BA92840" w:rsidR="00CA5E82" w:rsidRPr="0097281E" w:rsidRDefault="00CA5E82" w:rsidP="0097281E">
      <w:pPr>
        <w:jc w:val="both"/>
        <w:rPr>
          <w:color w:val="000000" w:themeColor="text1"/>
        </w:rPr>
      </w:pPr>
      <w:r w:rsidRPr="0097281E">
        <w:rPr>
          <w:noProof/>
          <w:color w:val="000000" w:themeColor="text1"/>
        </w:rPr>
        <w:drawing>
          <wp:anchor distT="0" distB="0" distL="114300" distR="114300" simplePos="0" relativeHeight="251696128" behindDoc="0" locked="0" layoutInCell="1" allowOverlap="1" wp14:anchorId="016FD26F" wp14:editId="2CF56111">
            <wp:simplePos x="0" y="0"/>
            <wp:positionH relativeFrom="margin">
              <wp:posOffset>685800</wp:posOffset>
            </wp:positionH>
            <wp:positionV relativeFrom="paragraph">
              <wp:posOffset>204738</wp:posOffset>
            </wp:positionV>
            <wp:extent cx="4572000" cy="2939073"/>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4572000" cy="2939073"/>
                    </a:xfrm>
                    <a:prstGeom prst="rect">
                      <a:avLst/>
                    </a:prstGeom>
                  </pic:spPr>
                </pic:pic>
              </a:graphicData>
            </a:graphic>
            <wp14:sizeRelH relativeFrom="page">
              <wp14:pctWidth>0</wp14:pctWidth>
            </wp14:sizeRelH>
            <wp14:sizeRelV relativeFrom="page">
              <wp14:pctHeight>0</wp14:pctHeight>
            </wp14:sizeRelV>
          </wp:anchor>
        </w:drawing>
      </w:r>
      <w:r w:rsidRPr="0097281E">
        <w:rPr>
          <w:color w:val="000000" w:themeColor="text1"/>
        </w:rPr>
        <w:t xml:space="preserve">BET: 5.90, </w:t>
      </w:r>
      <w:proofErr w:type="spellStart"/>
      <w:r w:rsidRPr="0097281E">
        <w:rPr>
          <w:color w:val="000000" w:themeColor="text1"/>
        </w:rPr>
        <w:t>DiE</w:t>
      </w:r>
      <w:proofErr w:type="spellEnd"/>
      <w:r w:rsidRPr="0097281E">
        <w:rPr>
          <w:color w:val="000000" w:themeColor="text1"/>
        </w:rPr>
        <w:t xml:space="preserve">: 7.68, Cap: 7.74, </w:t>
      </w:r>
      <w:proofErr w:type="spellStart"/>
      <w:r w:rsidRPr="0097281E">
        <w:rPr>
          <w:color w:val="000000" w:themeColor="text1"/>
        </w:rPr>
        <w:t>Cys</w:t>
      </w:r>
      <w:proofErr w:type="spellEnd"/>
      <w:r w:rsidRPr="0097281E">
        <w:rPr>
          <w:color w:val="000000" w:themeColor="text1"/>
        </w:rPr>
        <w:t>: 8.10</w:t>
      </w:r>
    </w:p>
    <w:p w14:paraId="380B27E7" w14:textId="0CE761E0" w:rsidR="00CA5E82" w:rsidRPr="0097281E" w:rsidRDefault="00CA5E82" w:rsidP="0097281E">
      <w:pPr>
        <w:jc w:val="both"/>
        <w:rPr>
          <w:color w:val="000000" w:themeColor="text1"/>
        </w:rPr>
      </w:pPr>
      <w:r w:rsidRPr="0097281E">
        <w:rPr>
          <w:b/>
          <w:color w:val="000000" w:themeColor="text1"/>
        </w:rPr>
        <w:t>Figure S</w:t>
      </w:r>
      <w:r w:rsidR="008312ED">
        <w:rPr>
          <w:b/>
          <w:color w:val="000000" w:themeColor="text1"/>
        </w:rPr>
        <w:t>13</w:t>
      </w:r>
      <w:r w:rsidRPr="0097281E">
        <w:rPr>
          <w:color w:val="000000" w:themeColor="text1"/>
        </w:rPr>
        <w:t xml:space="preserve">. Stacked </w:t>
      </w:r>
      <w:proofErr w:type="spellStart"/>
      <w:r w:rsidRPr="0097281E">
        <w:rPr>
          <w:color w:val="000000" w:themeColor="text1"/>
        </w:rPr>
        <w:t>p</w:t>
      </w:r>
      <w:r w:rsidRPr="0097281E">
        <w:rPr>
          <w:i/>
          <w:color w:val="000000" w:themeColor="text1"/>
        </w:rPr>
        <w:t>K</w:t>
      </w:r>
      <w:r w:rsidRPr="0097281E">
        <w:rPr>
          <w:color w:val="000000" w:themeColor="text1"/>
          <w:vertAlign w:val="subscript"/>
        </w:rPr>
        <w:t>a</w:t>
      </w:r>
      <w:proofErr w:type="spellEnd"/>
      <w:r w:rsidRPr="0097281E">
        <w:rPr>
          <w:color w:val="000000" w:themeColor="text1"/>
        </w:rPr>
        <w:t xml:space="preserve"> titration traces for the four small molecule thiols.</w:t>
      </w:r>
    </w:p>
    <w:p w14:paraId="24DF9894" w14:textId="0DF2F1A6" w:rsidR="00CA5E82" w:rsidRPr="0097281E" w:rsidRDefault="00CA5E82" w:rsidP="0097281E">
      <w:pPr>
        <w:jc w:val="both"/>
        <w:rPr>
          <w:color w:val="000000" w:themeColor="text1"/>
        </w:rPr>
      </w:pPr>
    </w:p>
    <w:p w14:paraId="30ED386A" w14:textId="77777777" w:rsidR="00CA5E82" w:rsidRPr="0097281E" w:rsidRDefault="00CA5E82" w:rsidP="0097281E">
      <w:pPr>
        <w:jc w:val="center"/>
        <w:rPr>
          <w:color w:val="000000" w:themeColor="text1"/>
        </w:rPr>
      </w:pPr>
      <m:oMathPara>
        <m:oMath>
          <m:r>
            <w:rPr>
              <w:rFonts w:ascii="Cambria Math" w:hAnsi="Cambria Math"/>
              <w:color w:val="000000" w:themeColor="text1"/>
            </w:rPr>
            <m:t>Polymer p</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RU</m:t>
                  </m:r>
                </m:e>
              </m:d>
              <m:d>
                <m:dPr>
                  <m:ctrlPr>
                    <w:rPr>
                      <w:rFonts w:ascii="Cambria Math" w:hAnsi="Cambria Math"/>
                      <w:i/>
                      <w:color w:val="000000" w:themeColor="text1"/>
                    </w:rPr>
                  </m:ctrlPr>
                </m:dPr>
                <m:e>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BET</m:t>
                  </m:r>
                </m:e>
              </m:d>
              <m:d>
                <m:dPr>
                  <m:ctrlPr>
                    <w:rPr>
                      <w:rFonts w:ascii="Cambria Math" w:hAnsi="Cambria Math"/>
                      <w:i/>
                      <w:color w:val="000000" w:themeColor="text1"/>
                    </w:rPr>
                  </m:ctrlPr>
                </m:dPr>
                <m:e>
                  <m:r>
                    <w:rPr>
                      <w:rFonts w:ascii="Cambria Math" w:hAnsi="Cambria Math"/>
                      <w:color w:val="000000" w:themeColor="text1"/>
                    </w:rPr>
                    <m:t>clogP BE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RU</m:t>
                  </m:r>
                </m:e>
              </m:d>
              <m:d>
                <m:dPr>
                  <m:ctrlPr>
                    <w:rPr>
                      <w:rFonts w:ascii="Cambria Math" w:hAnsi="Cambria Math"/>
                      <w:i/>
                      <w:color w:val="000000" w:themeColor="text1"/>
                    </w:rPr>
                  </m:ctrlPr>
                </m:dPr>
                <m:e>
                  <m:r>
                    <w:rPr>
                      <w:rFonts w:ascii="Cambria Math" w:hAnsi="Cambria Math"/>
                      <w:color w:val="000000" w:themeColor="text1"/>
                    </w:rPr>
                    <m:t>mol cation</m:t>
                  </m:r>
                </m:e>
              </m:d>
              <m:d>
                <m:dPr>
                  <m:ctrlPr>
                    <w:rPr>
                      <w:rFonts w:ascii="Cambria Math" w:hAnsi="Cambria Math"/>
                      <w:i/>
                      <w:color w:val="000000" w:themeColor="text1"/>
                    </w:rPr>
                  </m:ctrlPr>
                </m:dPr>
                <m:e>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 xml:space="preserve"> cation</m:t>
                  </m:r>
                </m:e>
              </m:d>
            </m:num>
            <m:den>
              <m:r>
                <w:rPr>
                  <w:rFonts w:ascii="Cambria Math" w:hAnsi="Cambria Math"/>
                  <w:color w:val="000000" w:themeColor="text1"/>
                </w:rPr>
                <m:t>RU</m:t>
              </m:r>
            </m:den>
          </m:f>
        </m:oMath>
      </m:oMathPara>
    </w:p>
    <w:p w14:paraId="58D609BB" w14:textId="154614A9" w:rsidR="00CA5E82" w:rsidRPr="0097281E" w:rsidRDefault="00CA5E82" w:rsidP="0097281E">
      <w:pPr>
        <w:jc w:val="both"/>
        <w:rPr>
          <w:color w:val="000000" w:themeColor="text1"/>
        </w:rPr>
      </w:pPr>
      <w:r w:rsidRPr="0097281E">
        <w:rPr>
          <w:b/>
          <w:color w:val="000000" w:themeColor="text1"/>
        </w:rPr>
        <w:t>Equation S</w:t>
      </w:r>
      <w:r w:rsidR="00281FD6" w:rsidRPr="0097281E">
        <w:rPr>
          <w:b/>
          <w:color w:val="000000" w:themeColor="text1"/>
        </w:rPr>
        <w:t>2</w:t>
      </w:r>
      <w:r w:rsidRPr="0097281E">
        <w:rPr>
          <w:color w:val="000000" w:themeColor="text1"/>
        </w:rPr>
        <w:t xml:space="preserve">. Equation to calculate the molar average of </w:t>
      </w:r>
      <w:proofErr w:type="spellStart"/>
      <w:r w:rsidRPr="0097281E">
        <w:rPr>
          <w:color w:val="000000" w:themeColor="text1"/>
        </w:rPr>
        <w:t>p</w:t>
      </w:r>
      <w:r w:rsidRPr="0097281E">
        <w:rPr>
          <w:i/>
          <w:color w:val="000000" w:themeColor="text1"/>
        </w:rPr>
        <w:t>K</w:t>
      </w:r>
      <w:r w:rsidRPr="0097281E">
        <w:rPr>
          <w:color w:val="000000" w:themeColor="text1"/>
          <w:vertAlign w:val="subscript"/>
        </w:rPr>
        <w:t>a</w:t>
      </w:r>
      <w:proofErr w:type="spellEnd"/>
      <w:r w:rsidRPr="0097281E">
        <w:rPr>
          <w:color w:val="000000" w:themeColor="text1"/>
        </w:rPr>
        <w:t xml:space="preserve"> for the polymer systems.</w:t>
      </w:r>
    </w:p>
    <w:p w14:paraId="1799FB66" w14:textId="4E2326FF" w:rsidR="00CA5E82" w:rsidRPr="0097281E" w:rsidRDefault="00CA5E82" w:rsidP="0097281E">
      <w:pPr>
        <w:jc w:val="both"/>
        <w:rPr>
          <w:color w:val="000000" w:themeColor="text1"/>
        </w:rPr>
      </w:pPr>
    </w:p>
    <w:p w14:paraId="37D50590" w14:textId="279509E4" w:rsidR="00030A09" w:rsidRPr="0097281E" w:rsidRDefault="00030A09" w:rsidP="0097281E">
      <w:pPr>
        <w:jc w:val="both"/>
        <w:rPr>
          <w:color w:val="000000" w:themeColor="text1"/>
        </w:rPr>
      </w:pPr>
    </w:p>
    <w:p w14:paraId="3C8EC29B" w14:textId="08838894" w:rsidR="00030A09" w:rsidRPr="0097281E" w:rsidRDefault="00030A09" w:rsidP="0097281E">
      <w:pPr>
        <w:jc w:val="both"/>
        <w:rPr>
          <w:color w:val="000000" w:themeColor="text1"/>
        </w:rPr>
      </w:pPr>
    </w:p>
    <w:p w14:paraId="4F47B321"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18" w:name="_Toc105366257"/>
      <w:proofErr w:type="spellStart"/>
      <w:r w:rsidRPr="0097281E">
        <w:rPr>
          <w:rFonts w:ascii="Times New Roman" w:hAnsi="Times New Roman" w:cs="Times New Roman"/>
          <w:b/>
          <w:color w:val="000000" w:themeColor="text1"/>
          <w:sz w:val="24"/>
          <w:szCs w:val="24"/>
        </w:rPr>
        <w:t>clogP</w:t>
      </w:r>
      <w:proofErr w:type="spellEnd"/>
      <w:r w:rsidRPr="0097281E">
        <w:rPr>
          <w:rFonts w:ascii="Times New Roman" w:hAnsi="Times New Roman" w:cs="Times New Roman"/>
          <w:b/>
          <w:color w:val="000000" w:themeColor="text1"/>
          <w:sz w:val="24"/>
          <w:szCs w:val="24"/>
        </w:rPr>
        <w:t xml:space="preserve"> values</w:t>
      </w:r>
      <w:bookmarkEnd w:id="18"/>
    </w:p>
    <w:p w14:paraId="0CAFD9E0" w14:textId="77777777" w:rsidR="00CA5E82" w:rsidRPr="0097281E" w:rsidRDefault="00CA5E82" w:rsidP="0097281E">
      <w:pPr>
        <w:jc w:val="both"/>
        <w:rPr>
          <w:color w:val="000000" w:themeColor="text1"/>
        </w:rPr>
      </w:pPr>
      <w:r w:rsidRPr="0097281E">
        <w:rPr>
          <w:color w:val="000000" w:themeColor="text1"/>
        </w:rPr>
        <w:t xml:space="preserve">The </w:t>
      </w:r>
      <w:proofErr w:type="spellStart"/>
      <w:r w:rsidRPr="0097281E">
        <w:rPr>
          <w:color w:val="000000" w:themeColor="text1"/>
        </w:rPr>
        <w:t>Molinspiration</w:t>
      </w:r>
      <w:proofErr w:type="spellEnd"/>
      <w:r w:rsidRPr="0097281E">
        <w:rPr>
          <w:color w:val="000000" w:themeColor="text1"/>
        </w:rPr>
        <w:t xml:space="preserve"> Property Calculation Service, </w:t>
      </w:r>
      <w:proofErr w:type="spellStart"/>
      <w:r w:rsidRPr="0097281E">
        <w:rPr>
          <w:color w:val="000000" w:themeColor="text1"/>
        </w:rPr>
        <w:t>Molinspiration</w:t>
      </w:r>
      <w:proofErr w:type="spellEnd"/>
      <w:r w:rsidRPr="0097281E">
        <w:rPr>
          <w:color w:val="000000" w:themeColor="text1"/>
        </w:rPr>
        <w:t xml:space="preserve"> Cheminformatics website (</w:t>
      </w:r>
      <w:hyperlink r:id="rId32" w:history="1">
        <w:r w:rsidRPr="0097281E">
          <w:rPr>
            <w:rStyle w:val="Hyperlink"/>
            <w:color w:val="000000" w:themeColor="text1"/>
          </w:rPr>
          <w:t>https://www.molinspiration.com/cgi-bin/properties</w:t>
        </w:r>
      </w:hyperlink>
      <w:r w:rsidRPr="0097281E">
        <w:rPr>
          <w:color w:val="000000" w:themeColor="text1"/>
        </w:rPr>
        <w:t xml:space="preserve">), was utilized to calculate </w:t>
      </w:r>
      <w:proofErr w:type="spellStart"/>
      <w:r w:rsidRPr="0097281E">
        <w:rPr>
          <w:color w:val="000000" w:themeColor="text1"/>
        </w:rPr>
        <w:t>clogP</w:t>
      </w:r>
      <w:proofErr w:type="spellEnd"/>
      <w:r w:rsidRPr="0097281E">
        <w:rPr>
          <w:color w:val="000000" w:themeColor="text1"/>
        </w:rPr>
        <w:t xml:space="preserve"> values.</w:t>
      </w:r>
    </w:p>
    <w:p w14:paraId="51461488" w14:textId="77777777" w:rsidR="00CA5E82" w:rsidRPr="0097281E" w:rsidRDefault="00CA5E82" w:rsidP="0097281E">
      <w:pPr>
        <w:jc w:val="both"/>
        <w:rPr>
          <w:color w:val="000000" w:themeColor="text1"/>
        </w:rPr>
      </w:pPr>
    </w:p>
    <w:p w14:paraId="088E7B0E" w14:textId="77777777" w:rsidR="00CA5E82" w:rsidRPr="0097281E" w:rsidRDefault="00CA5E82" w:rsidP="0097281E">
      <w:pPr>
        <w:jc w:val="both"/>
        <w:rPr>
          <w:color w:val="000000" w:themeColor="text1"/>
        </w:rPr>
      </w:pPr>
      <w:r w:rsidRPr="0097281E">
        <w:rPr>
          <w:color w:val="000000" w:themeColor="text1"/>
        </w:rPr>
        <w:t xml:space="preserve">BET: 2.40, </w:t>
      </w:r>
      <w:proofErr w:type="spellStart"/>
      <w:r w:rsidRPr="0097281E">
        <w:rPr>
          <w:color w:val="000000" w:themeColor="text1"/>
        </w:rPr>
        <w:t>DiE</w:t>
      </w:r>
      <w:proofErr w:type="spellEnd"/>
      <w:r w:rsidRPr="0097281E">
        <w:rPr>
          <w:color w:val="000000" w:themeColor="text1"/>
        </w:rPr>
        <w:t xml:space="preserve">: -1.74, Cap: -2.50, </w:t>
      </w:r>
      <w:proofErr w:type="spellStart"/>
      <w:r w:rsidRPr="0097281E">
        <w:rPr>
          <w:color w:val="000000" w:themeColor="text1"/>
        </w:rPr>
        <w:t>Cys</w:t>
      </w:r>
      <w:proofErr w:type="spellEnd"/>
      <w:r w:rsidRPr="0097281E">
        <w:rPr>
          <w:color w:val="000000" w:themeColor="text1"/>
        </w:rPr>
        <w:t>: -2.70</w:t>
      </w:r>
    </w:p>
    <w:p w14:paraId="5D136CCD" w14:textId="77777777" w:rsidR="00CA5E82" w:rsidRPr="0097281E" w:rsidRDefault="00CA5E82" w:rsidP="0097281E">
      <w:pPr>
        <w:jc w:val="both"/>
        <w:rPr>
          <w:color w:val="000000" w:themeColor="text1"/>
        </w:rPr>
      </w:pPr>
    </w:p>
    <w:p w14:paraId="4D41CE76" w14:textId="77777777" w:rsidR="00CA5E82" w:rsidRPr="0097281E" w:rsidRDefault="00CA5E82" w:rsidP="0097281E">
      <w:pPr>
        <w:jc w:val="center"/>
        <w:rPr>
          <w:color w:val="000000" w:themeColor="text1"/>
        </w:rPr>
      </w:pPr>
      <m:oMathPara>
        <m:oMath>
          <m:r>
            <w:rPr>
              <w:rFonts w:ascii="Cambria Math" w:hAnsi="Cambria Math"/>
              <w:color w:val="000000" w:themeColor="text1"/>
            </w:rPr>
            <m:t>Polymer clogP=</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RU</m:t>
                  </m:r>
                </m:e>
              </m:d>
              <m:d>
                <m:dPr>
                  <m:ctrlPr>
                    <w:rPr>
                      <w:rFonts w:ascii="Cambria Math" w:hAnsi="Cambria Math"/>
                      <w:i/>
                      <w:color w:val="000000" w:themeColor="text1"/>
                    </w:rPr>
                  </m:ctrlPr>
                </m:dPr>
                <m:e>
                  <m:r>
                    <w:rPr>
                      <w:rFonts w:ascii="Cambria Math" w:hAnsi="Cambria Math"/>
                      <w:color w:val="000000" w:themeColor="text1"/>
                    </w:rPr>
                    <m:t>mol BET</m:t>
                  </m:r>
                </m:e>
              </m:d>
              <m:d>
                <m:dPr>
                  <m:ctrlPr>
                    <w:rPr>
                      <w:rFonts w:ascii="Cambria Math" w:hAnsi="Cambria Math"/>
                      <w:i/>
                      <w:color w:val="000000" w:themeColor="text1"/>
                    </w:rPr>
                  </m:ctrlPr>
                </m:dPr>
                <m:e>
                  <m:r>
                    <w:rPr>
                      <w:rFonts w:ascii="Cambria Math" w:hAnsi="Cambria Math"/>
                      <w:color w:val="000000" w:themeColor="text1"/>
                    </w:rPr>
                    <m:t>clogP BE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RU</m:t>
                  </m:r>
                </m:e>
              </m:d>
              <m:d>
                <m:dPr>
                  <m:ctrlPr>
                    <w:rPr>
                      <w:rFonts w:ascii="Cambria Math" w:hAnsi="Cambria Math"/>
                      <w:i/>
                      <w:color w:val="000000" w:themeColor="text1"/>
                    </w:rPr>
                  </m:ctrlPr>
                </m:dPr>
                <m:e>
                  <m:r>
                    <w:rPr>
                      <w:rFonts w:ascii="Cambria Math" w:hAnsi="Cambria Math"/>
                      <w:color w:val="000000" w:themeColor="text1"/>
                    </w:rPr>
                    <m:t>mol cation</m:t>
                  </m:r>
                </m:e>
              </m:d>
              <m:d>
                <m:dPr>
                  <m:ctrlPr>
                    <w:rPr>
                      <w:rFonts w:ascii="Cambria Math" w:hAnsi="Cambria Math"/>
                      <w:i/>
                      <w:color w:val="000000" w:themeColor="text1"/>
                    </w:rPr>
                  </m:ctrlPr>
                </m:dPr>
                <m:e>
                  <m:r>
                    <w:rPr>
                      <w:rFonts w:ascii="Cambria Math" w:hAnsi="Cambria Math"/>
                      <w:color w:val="000000" w:themeColor="text1"/>
                    </w:rPr>
                    <m:t>clogP cation</m:t>
                  </m:r>
                </m:e>
              </m:d>
            </m:num>
            <m:den>
              <m:r>
                <w:rPr>
                  <w:rFonts w:ascii="Cambria Math" w:hAnsi="Cambria Math"/>
                  <w:color w:val="000000" w:themeColor="text1"/>
                </w:rPr>
                <m:t>RU</m:t>
              </m:r>
            </m:den>
          </m:f>
        </m:oMath>
      </m:oMathPara>
    </w:p>
    <w:p w14:paraId="142D63A5" w14:textId="790B25EC" w:rsidR="00CA5E82" w:rsidRPr="0097281E" w:rsidRDefault="00CA5E82" w:rsidP="0097281E">
      <w:pPr>
        <w:jc w:val="both"/>
        <w:rPr>
          <w:color w:val="000000" w:themeColor="text1"/>
        </w:rPr>
      </w:pPr>
      <w:r w:rsidRPr="0097281E">
        <w:rPr>
          <w:b/>
          <w:color w:val="000000" w:themeColor="text1"/>
        </w:rPr>
        <w:t>Equation S</w:t>
      </w:r>
      <w:r w:rsidR="00281FD6" w:rsidRPr="0097281E">
        <w:rPr>
          <w:b/>
          <w:color w:val="000000" w:themeColor="text1"/>
        </w:rPr>
        <w:t>3</w:t>
      </w:r>
      <w:r w:rsidRPr="0097281E">
        <w:rPr>
          <w:color w:val="000000" w:themeColor="text1"/>
        </w:rPr>
        <w:t xml:space="preserve">. Equation to calculate the molar average of </w:t>
      </w:r>
      <w:proofErr w:type="spellStart"/>
      <w:r w:rsidRPr="0097281E">
        <w:rPr>
          <w:color w:val="000000" w:themeColor="text1"/>
        </w:rPr>
        <w:t>clogP</w:t>
      </w:r>
      <w:proofErr w:type="spellEnd"/>
      <w:r w:rsidRPr="0097281E">
        <w:rPr>
          <w:color w:val="000000" w:themeColor="text1"/>
        </w:rPr>
        <w:t xml:space="preserve"> for the polymer systems.</w:t>
      </w:r>
    </w:p>
    <w:p w14:paraId="58180BBA" w14:textId="2931D47D" w:rsidR="0029098E" w:rsidRPr="0097281E" w:rsidRDefault="0029098E" w:rsidP="0097281E">
      <w:pPr>
        <w:jc w:val="both"/>
        <w:rPr>
          <w:b/>
          <w:i/>
          <w:color w:val="000000" w:themeColor="text1"/>
        </w:rPr>
      </w:pPr>
    </w:p>
    <w:p w14:paraId="5709DD99" w14:textId="77777777" w:rsidR="004D2D84" w:rsidRPr="0097281E" w:rsidRDefault="004D2D84" w:rsidP="0097281E">
      <w:pPr>
        <w:jc w:val="both"/>
        <w:rPr>
          <w:b/>
          <w:color w:val="000000" w:themeColor="text1"/>
        </w:rPr>
      </w:pPr>
    </w:p>
    <w:p w14:paraId="478DFC6B" w14:textId="77777777" w:rsidR="004D2D84" w:rsidRPr="0097281E" w:rsidRDefault="004D2D84" w:rsidP="0097281E">
      <w:pPr>
        <w:jc w:val="both"/>
        <w:rPr>
          <w:b/>
          <w:color w:val="000000" w:themeColor="text1"/>
        </w:rPr>
      </w:pPr>
    </w:p>
    <w:p w14:paraId="41210BAA" w14:textId="77777777" w:rsidR="004D2D84" w:rsidRPr="0097281E" w:rsidRDefault="004D2D84" w:rsidP="0097281E">
      <w:pPr>
        <w:jc w:val="both"/>
        <w:rPr>
          <w:b/>
          <w:color w:val="000000" w:themeColor="text1"/>
        </w:rPr>
      </w:pPr>
    </w:p>
    <w:p w14:paraId="64503650" w14:textId="77777777" w:rsidR="004D2D84" w:rsidRPr="0097281E" w:rsidRDefault="004D2D84" w:rsidP="0097281E">
      <w:pPr>
        <w:jc w:val="both"/>
        <w:rPr>
          <w:b/>
          <w:color w:val="000000" w:themeColor="text1"/>
        </w:rPr>
      </w:pPr>
    </w:p>
    <w:p w14:paraId="6CA2BC1B" w14:textId="77777777" w:rsidR="004D2D84" w:rsidRPr="0097281E" w:rsidRDefault="004D2D84" w:rsidP="0097281E">
      <w:pPr>
        <w:jc w:val="both"/>
        <w:rPr>
          <w:b/>
          <w:color w:val="000000" w:themeColor="text1"/>
        </w:rPr>
      </w:pPr>
    </w:p>
    <w:p w14:paraId="2C0E430C" w14:textId="77777777" w:rsidR="004D2D84" w:rsidRPr="0097281E" w:rsidRDefault="004D2D84" w:rsidP="0097281E">
      <w:pPr>
        <w:jc w:val="both"/>
        <w:rPr>
          <w:b/>
          <w:color w:val="000000" w:themeColor="text1"/>
        </w:rPr>
      </w:pPr>
    </w:p>
    <w:p w14:paraId="33D4ABD1" w14:textId="77777777" w:rsidR="004D2D84" w:rsidRPr="0097281E" w:rsidRDefault="004D2D84" w:rsidP="0097281E">
      <w:pPr>
        <w:jc w:val="both"/>
        <w:rPr>
          <w:b/>
          <w:color w:val="000000" w:themeColor="text1"/>
        </w:rPr>
      </w:pPr>
    </w:p>
    <w:p w14:paraId="5218EFA4" w14:textId="77777777" w:rsidR="004D2D84" w:rsidRPr="0097281E" w:rsidRDefault="004D2D84" w:rsidP="0097281E">
      <w:pPr>
        <w:jc w:val="both"/>
        <w:rPr>
          <w:b/>
          <w:color w:val="000000" w:themeColor="text1"/>
        </w:rPr>
      </w:pPr>
    </w:p>
    <w:p w14:paraId="36A7B1F6" w14:textId="77777777" w:rsidR="004D2D84" w:rsidRPr="0097281E" w:rsidRDefault="004D2D84" w:rsidP="0097281E">
      <w:pPr>
        <w:jc w:val="both"/>
        <w:rPr>
          <w:b/>
          <w:color w:val="000000" w:themeColor="text1"/>
        </w:rPr>
      </w:pPr>
    </w:p>
    <w:p w14:paraId="2462EE64" w14:textId="77777777" w:rsidR="004D2D84" w:rsidRPr="0097281E" w:rsidRDefault="004D2D84" w:rsidP="0097281E">
      <w:pPr>
        <w:jc w:val="both"/>
        <w:rPr>
          <w:b/>
          <w:color w:val="000000" w:themeColor="text1"/>
        </w:rPr>
      </w:pPr>
    </w:p>
    <w:p w14:paraId="42C16605" w14:textId="77777777" w:rsidR="004D2D84" w:rsidRPr="0097281E" w:rsidRDefault="004D2D84" w:rsidP="0097281E">
      <w:pPr>
        <w:jc w:val="both"/>
        <w:rPr>
          <w:b/>
          <w:color w:val="000000" w:themeColor="text1"/>
        </w:rPr>
      </w:pPr>
    </w:p>
    <w:p w14:paraId="3D811CE6" w14:textId="77777777" w:rsidR="004D2D84" w:rsidRPr="0097281E" w:rsidRDefault="004D2D84" w:rsidP="0097281E">
      <w:pPr>
        <w:jc w:val="both"/>
        <w:rPr>
          <w:b/>
          <w:color w:val="000000" w:themeColor="text1"/>
        </w:rPr>
      </w:pPr>
    </w:p>
    <w:p w14:paraId="0257721E" w14:textId="77777777" w:rsidR="004D2D84" w:rsidRPr="0097281E" w:rsidRDefault="004D2D84" w:rsidP="0097281E">
      <w:pPr>
        <w:jc w:val="both"/>
        <w:rPr>
          <w:b/>
          <w:color w:val="000000" w:themeColor="text1"/>
        </w:rPr>
      </w:pPr>
    </w:p>
    <w:p w14:paraId="6F8AD837" w14:textId="77777777" w:rsidR="004D2D84" w:rsidRPr="0097281E" w:rsidRDefault="004D2D84" w:rsidP="0097281E">
      <w:pPr>
        <w:jc w:val="both"/>
        <w:rPr>
          <w:b/>
          <w:color w:val="000000" w:themeColor="text1"/>
        </w:rPr>
      </w:pPr>
    </w:p>
    <w:p w14:paraId="52256CBD" w14:textId="77777777" w:rsidR="004D2D84" w:rsidRPr="0097281E" w:rsidRDefault="004D2D84" w:rsidP="0097281E">
      <w:pPr>
        <w:jc w:val="both"/>
        <w:rPr>
          <w:b/>
          <w:color w:val="000000" w:themeColor="text1"/>
        </w:rPr>
      </w:pPr>
    </w:p>
    <w:p w14:paraId="4D60FE24" w14:textId="77777777" w:rsidR="004D2D84" w:rsidRPr="0097281E" w:rsidRDefault="004D2D84" w:rsidP="0097281E">
      <w:pPr>
        <w:jc w:val="both"/>
        <w:rPr>
          <w:b/>
          <w:color w:val="000000" w:themeColor="text1"/>
        </w:rPr>
      </w:pPr>
    </w:p>
    <w:p w14:paraId="05222378" w14:textId="77777777" w:rsidR="004D2D84" w:rsidRPr="0097281E" w:rsidRDefault="004D2D84" w:rsidP="0097281E">
      <w:pPr>
        <w:jc w:val="both"/>
        <w:rPr>
          <w:b/>
          <w:color w:val="000000" w:themeColor="text1"/>
        </w:rPr>
      </w:pPr>
    </w:p>
    <w:p w14:paraId="5977ED5E" w14:textId="77777777" w:rsidR="004D2D84" w:rsidRPr="0097281E" w:rsidRDefault="004D2D84" w:rsidP="0097281E">
      <w:pPr>
        <w:jc w:val="both"/>
        <w:rPr>
          <w:b/>
          <w:color w:val="000000" w:themeColor="text1"/>
        </w:rPr>
      </w:pPr>
    </w:p>
    <w:p w14:paraId="12BC7F60" w14:textId="77777777" w:rsidR="004D2D84" w:rsidRPr="0097281E" w:rsidRDefault="004D2D84" w:rsidP="0097281E">
      <w:pPr>
        <w:jc w:val="both"/>
        <w:rPr>
          <w:b/>
          <w:color w:val="000000" w:themeColor="text1"/>
        </w:rPr>
      </w:pPr>
    </w:p>
    <w:p w14:paraId="1973C952" w14:textId="77777777" w:rsidR="004D2D84" w:rsidRPr="0097281E" w:rsidRDefault="004D2D84" w:rsidP="0097281E">
      <w:pPr>
        <w:jc w:val="both"/>
        <w:rPr>
          <w:b/>
          <w:color w:val="000000" w:themeColor="text1"/>
        </w:rPr>
      </w:pPr>
    </w:p>
    <w:p w14:paraId="169F4109" w14:textId="77777777" w:rsidR="004D2D84" w:rsidRPr="0097281E" w:rsidRDefault="004D2D84" w:rsidP="0097281E">
      <w:pPr>
        <w:jc w:val="both"/>
        <w:rPr>
          <w:b/>
          <w:color w:val="000000" w:themeColor="text1"/>
        </w:rPr>
      </w:pPr>
    </w:p>
    <w:p w14:paraId="593E1FA1" w14:textId="77777777" w:rsidR="004D2D84" w:rsidRPr="0097281E" w:rsidRDefault="004D2D84" w:rsidP="0097281E">
      <w:pPr>
        <w:jc w:val="both"/>
        <w:rPr>
          <w:b/>
          <w:color w:val="000000" w:themeColor="text1"/>
        </w:rPr>
      </w:pPr>
    </w:p>
    <w:p w14:paraId="03F19554" w14:textId="77777777" w:rsidR="004D2D84" w:rsidRPr="0097281E" w:rsidRDefault="004D2D84" w:rsidP="0097281E">
      <w:pPr>
        <w:jc w:val="both"/>
        <w:rPr>
          <w:b/>
          <w:color w:val="000000" w:themeColor="text1"/>
        </w:rPr>
      </w:pPr>
    </w:p>
    <w:p w14:paraId="555A07C0" w14:textId="77777777" w:rsidR="004D2D84" w:rsidRPr="0097281E" w:rsidRDefault="004D2D84" w:rsidP="0097281E">
      <w:pPr>
        <w:jc w:val="both"/>
        <w:rPr>
          <w:b/>
          <w:color w:val="000000" w:themeColor="text1"/>
        </w:rPr>
      </w:pPr>
    </w:p>
    <w:p w14:paraId="5DFE0EC3" w14:textId="77777777" w:rsidR="004D2D84" w:rsidRPr="0097281E" w:rsidRDefault="004D2D84" w:rsidP="0097281E">
      <w:pPr>
        <w:jc w:val="both"/>
        <w:rPr>
          <w:b/>
          <w:color w:val="000000" w:themeColor="text1"/>
        </w:rPr>
      </w:pPr>
    </w:p>
    <w:p w14:paraId="0A824381" w14:textId="77777777" w:rsidR="004D2D84" w:rsidRPr="0097281E" w:rsidRDefault="004D2D84" w:rsidP="0097281E">
      <w:pPr>
        <w:jc w:val="both"/>
        <w:rPr>
          <w:b/>
          <w:color w:val="000000" w:themeColor="text1"/>
        </w:rPr>
      </w:pPr>
    </w:p>
    <w:p w14:paraId="2EE6A88F" w14:textId="284BFA67" w:rsidR="004D2D84" w:rsidRPr="0097281E" w:rsidRDefault="004D2D84" w:rsidP="0097281E">
      <w:pPr>
        <w:jc w:val="both"/>
        <w:rPr>
          <w:b/>
          <w:color w:val="000000" w:themeColor="text1"/>
        </w:rPr>
      </w:pPr>
    </w:p>
    <w:p w14:paraId="05D21797" w14:textId="67DFAAFC" w:rsidR="00F950B6" w:rsidRPr="0097281E" w:rsidRDefault="00F950B6" w:rsidP="0097281E">
      <w:pPr>
        <w:jc w:val="both"/>
        <w:rPr>
          <w:b/>
          <w:color w:val="000000" w:themeColor="text1"/>
        </w:rPr>
      </w:pPr>
    </w:p>
    <w:p w14:paraId="0AAF690E" w14:textId="065DF9F5" w:rsidR="00F950B6" w:rsidRPr="0097281E" w:rsidRDefault="00F950B6" w:rsidP="0097281E">
      <w:pPr>
        <w:jc w:val="both"/>
        <w:rPr>
          <w:b/>
          <w:color w:val="000000" w:themeColor="text1"/>
        </w:rPr>
      </w:pPr>
    </w:p>
    <w:p w14:paraId="25CE8A20" w14:textId="7F95AE96" w:rsidR="00F950B6" w:rsidRPr="0097281E" w:rsidRDefault="00F950B6" w:rsidP="0097281E">
      <w:pPr>
        <w:rPr>
          <w:b/>
          <w:color w:val="000000" w:themeColor="text1"/>
        </w:rPr>
      </w:pPr>
      <w:r w:rsidRPr="0097281E">
        <w:rPr>
          <w:b/>
          <w:color w:val="000000" w:themeColor="text1"/>
        </w:rPr>
        <w:br w:type="page"/>
      </w:r>
    </w:p>
    <w:p w14:paraId="0E48FEA2" w14:textId="2C579CD7" w:rsidR="0082602F" w:rsidRPr="0097281E" w:rsidRDefault="0082602F" w:rsidP="0097281E">
      <w:pPr>
        <w:jc w:val="both"/>
        <w:rPr>
          <w:color w:val="000000" w:themeColor="text1"/>
        </w:rPr>
      </w:pPr>
      <w:r w:rsidRPr="0097281E">
        <w:rPr>
          <w:b/>
          <w:color w:val="000000" w:themeColor="text1"/>
        </w:rPr>
        <w:lastRenderedPageBreak/>
        <w:t>Table</w:t>
      </w:r>
      <w:r w:rsidR="004D2D84" w:rsidRPr="0097281E">
        <w:rPr>
          <w:b/>
          <w:color w:val="000000" w:themeColor="text1"/>
        </w:rPr>
        <w:t xml:space="preserve"> S1. </w:t>
      </w:r>
      <w:r w:rsidR="004D2D84" w:rsidRPr="0097281E">
        <w:rPr>
          <w:color w:val="000000" w:themeColor="text1"/>
        </w:rPr>
        <w:t>Full characterization of entire polymeric library.</w:t>
      </w:r>
    </w:p>
    <w:tbl>
      <w:tblPr>
        <w:tblW w:w="10186" w:type="dxa"/>
        <w:jc w:val="center"/>
        <w:tblCellMar>
          <w:left w:w="0" w:type="dxa"/>
          <w:right w:w="0" w:type="dxa"/>
        </w:tblCellMar>
        <w:tblLook w:val="0600" w:firstRow="0" w:lastRow="0" w:firstColumn="0" w:lastColumn="0" w:noHBand="1" w:noVBand="1"/>
      </w:tblPr>
      <w:tblGrid>
        <w:gridCol w:w="1857"/>
        <w:gridCol w:w="1142"/>
        <w:gridCol w:w="1469"/>
        <w:gridCol w:w="1101"/>
        <w:gridCol w:w="1029"/>
        <w:gridCol w:w="897"/>
        <w:gridCol w:w="897"/>
        <w:gridCol w:w="897"/>
        <w:gridCol w:w="897"/>
      </w:tblGrid>
      <w:tr w:rsidR="004D2D84" w:rsidRPr="0097281E" w14:paraId="2F7CE85C" w14:textId="7AF81177" w:rsidTr="004D2D84">
        <w:trPr>
          <w:trHeight w:val="445"/>
          <w:jc w:val="center"/>
        </w:trPr>
        <w:tc>
          <w:tcPr>
            <w:tcW w:w="1857" w:type="dxa"/>
            <w:tcBorders>
              <w:top w:val="single" w:sz="8" w:space="0" w:color="000000"/>
              <w:left w:val="single" w:sz="8" w:space="0" w:color="000000"/>
              <w:bottom w:val="single" w:sz="8" w:space="0" w:color="000000"/>
              <w:right w:val="single" w:sz="4" w:space="0" w:color="auto"/>
            </w:tcBorders>
            <w:shd w:val="clear" w:color="auto" w:fill="E7E6E6"/>
            <w:tcMar>
              <w:top w:w="11" w:type="dxa"/>
              <w:left w:w="11" w:type="dxa"/>
              <w:bottom w:w="0" w:type="dxa"/>
              <w:right w:w="11" w:type="dxa"/>
            </w:tcMar>
            <w:vAlign w:val="center"/>
            <w:hideMark/>
          </w:tcPr>
          <w:p w14:paraId="7BCD3020" w14:textId="31A9A9E1" w:rsidR="004D2D84" w:rsidRPr="008312ED" w:rsidRDefault="004D2D84" w:rsidP="0097281E">
            <w:pPr>
              <w:jc w:val="center"/>
              <w:rPr>
                <w:b/>
                <w:color w:val="000000" w:themeColor="text1"/>
                <w:sz w:val="22"/>
              </w:rPr>
            </w:pPr>
            <w:r w:rsidRPr="008312ED">
              <w:rPr>
                <w:b/>
                <w:bCs/>
                <w:color w:val="000000" w:themeColor="text1"/>
                <w:sz w:val="22"/>
              </w:rPr>
              <w:t>Scaffold RU</w:t>
            </w:r>
          </w:p>
        </w:tc>
        <w:tc>
          <w:tcPr>
            <w:tcW w:w="1142" w:type="dxa"/>
            <w:tcBorders>
              <w:top w:val="single" w:sz="4" w:space="0" w:color="auto"/>
              <w:left w:val="single" w:sz="4" w:space="0" w:color="auto"/>
              <w:bottom w:val="single" w:sz="4" w:space="0" w:color="auto"/>
              <w:right w:val="single" w:sz="4" w:space="0" w:color="auto"/>
            </w:tcBorders>
            <w:shd w:val="clear" w:color="auto" w:fill="E7E6E6"/>
            <w:tcMar>
              <w:top w:w="11" w:type="dxa"/>
              <w:left w:w="11" w:type="dxa"/>
              <w:bottom w:w="0" w:type="dxa"/>
              <w:right w:w="11" w:type="dxa"/>
            </w:tcMar>
            <w:vAlign w:val="center"/>
            <w:hideMark/>
          </w:tcPr>
          <w:p w14:paraId="09BC3EC1" w14:textId="77777777" w:rsidR="004D2D84" w:rsidRPr="008312ED" w:rsidRDefault="004D2D84" w:rsidP="0097281E">
            <w:pPr>
              <w:jc w:val="center"/>
              <w:rPr>
                <w:b/>
                <w:color w:val="000000" w:themeColor="text1"/>
                <w:sz w:val="22"/>
              </w:rPr>
            </w:pPr>
            <w:r w:rsidRPr="008312ED">
              <w:rPr>
                <w:b/>
                <w:bCs/>
                <w:color w:val="000000" w:themeColor="text1"/>
                <w:sz w:val="22"/>
              </w:rPr>
              <w:t>%BET</w:t>
            </w:r>
          </w:p>
        </w:tc>
        <w:tc>
          <w:tcPr>
            <w:tcW w:w="1469" w:type="dxa"/>
            <w:tcBorders>
              <w:top w:val="single" w:sz="4" w:space="0" w:color="auto"/>
              <w:left w:val="single" w:sz="4" w:space="0" w:color="auto"/>
              <w:bottom w:val="single" w:sz="4" w:space="0" w:color="auto"/>
              <w:right w:val="single" w:sz="4" w:space="0" w:color="auto"/>
            </w:tcBorders>
            <w:shd w:val="clear" w:color="auto" w:fill="E7E6E6"/>
            <w:tcMar>
              <w:top w:w="11" w:type="dxa"/>
              <w:left w:w="11" w:type="dxa"/>
              <w:bottom w:w="0" w:type="dxa"/>
              <w:right w:w="11" w:type="dxa"/>
            </w:tcMar>
            <w:vAlign w:val="center"/>
            <w:hideMark/>
          </w:tcPr>
          <w:p w14:paraId="15C020CC" w14:textId="77777777" w:rsidR="004D2D84" w:rsidRPr="008312ED" w:rsidRDefault="004D2D84" w:rsidP="0097281E">
            <w:pPr>
              <w:jc w:val="center"/>
              <w:rPr>
                <w:b/>
                <w:color w:val="000000" w:themeColor="text1"/>
                <w:sz w:val="22"/>
              </w:rPr>
            </w:pPr>
            <w:r w:rsidRPr="008312ED">
              <w:rPr>
                <w:b/>
                <w:bCs/>
                <w:color w:val="000000" w:themeColor="text1"/>
                <w:sz w:val="22"/>
              </w:rPr>
              <w:t>%Cation</w:t>
            </w:r>
          </w:p>
        </w:tc>
        <w:tc>
          <w:tcPr>
            <w:tcW w:w="1101" w:type="dxa"/>
            <w:tcBorders>
              <w:top w:val="single" w:sz="4" w:space="0" w:color="auto"/>
              <w:left w:val="single" w:sz="4" w:space="0" w:color="auto"/>
              <w:bottom w:val="single" w:sz="4" w:space="0" w:color="auto"/>
              <w:right w:val="single" w:sz="4" w:space="0" w:color="auto"/>
            </w:tcBorders>
            <w:shd w:val="clear" w:color="auto" w:fill="E7E6E6"/>
            <w:tcMar>
              <w:top w:w="11" w:type="dxa"/>
              <w:left w:w="11" w:type="dxa"/>
              <w:bottom w:w="0" w:type="dxa"/>
              <w:right w:w="11" w:type="dxa"/>
            </w:tcMar>
            <w:vAlign w:val="center"/>
            <w:hideMark/>
          </w:tcPr>
          <w:p w14:paraId="06B6EBCF" w14:textId="77777777" w:rsidR="004D2D84" w:rsidRPr="008312ED" w:rsidRDefault="004D2D84" w:rsidP="0097281E">
            <w:pPr>
              <w:jc w:val="center"/>
              <w:rPr>
                <w:b/>
                <w:color w:val="000000" w:themeColor="text1"/>
                <w:sz w:val="22"/>
              </w:rPr>
            </w:pPr>
            <w:r w:rsidRPr="008312ED">
              <w:rPr>
                <w:b/>
                <w:bCs/>
                <w:color w:val="000000" w:themeColor="text1"/>
                <w:sz w:val="22"/>
              </w:rPr>
              <w:t>Cation</w:t>
            </w:r>
          </w:p>
        </w:tc>
        <w:tc>
          <w:tcPr>
            <w:tcW w:w="1029" w:type="dxa"/>
            <w:tcBorders>
              <w:top w:val="single" w:sz="4" w:space="0" w:color="auto"/>
              <w:left w:val="single" w:sz="4" w:space="0" w:color="auto"/>
              <w:bottom w:val="single" w:sz="4" w:space="0" w:color="auto"/>
              <w:right w:val="single" w:sz="4" w:space="0" w:color="auto"/>
            </w:tcBorders>
            <w:shd w:val="clear" w:color="auto" w:fill="E7E6E6"/>
            <w:tcMar>
              <w:top w:w="11" w:type="dxa"/>
              <w:left w:w="11" w:type="dxa"/>
              <w:bottom w:w="0" w:type="dxa"/>
              <w:right w:w="11" w:type="dxa"/>
            </w:tcMar>
            <w:vAlign w:val="center"/>
            <w:hideMark/>
          </w:tcPr>
          <w:p w14:paraId="3281126E" w14:textId="77777777" w:rsidR="004D2D84" w:rsidRPr="008312ED" w:rsidRDefault="004D2D84" w:rsidP="0097281E">
            <w:pPr>
              <w:jc w:val="center"/>
              <w:rPr>
                <w:b/>
                <w:color w:val="000000" w:themeColor="text1"/>
                <w:sz w:val="22"/>
              </w:rPr>
            </w:pPr>
            <w:proofErr w:type="spellStart"/>
            <w:r w:rsidRPr="008312ED">
              <w:rPr>
                <w:b/>
                <w:bCs/>
                <w:color w:val="000000" w:themeColor="text1"/>
                <w:sz w:val="22"/>
              </w:rPr>
              <w:t>clogP</w:t>
            </w:r>
            <w:proofErr w:type="spellEnd"/>
          </w:p>
        </w:tc>
        <w:tc>
          <w:tcPr>
            <w:tcW w:w="897" w:type="dxa"/>
            <w:tcBorders>
              <w:top w:val="single" w:sz="4" w:space="0" w:color="auto"/>
              <w:left w:val="single" w:sz="4" w:space="0" w:color="auto"/>
              <w:bottom w:val="single" w:sz="4" w:space="0" w:color="auto"/>
              <w:right w:val="single" w:sz="4" w:space="0" w:color="auto"/>
            </w:tcBorders>
            <w:shd w:val="clear" w:color="auto" w:fill="E7E6E6"/>
            <w:tcMar>
              <w:top w:w="11" w:type="dxa"/>
              <w:left w:w="11" w:type="dxa"/>
              <w:bottom w:w="0" w:type="dxa"/>
              <w:right w:w="11" w:type="dxa"/>
            </w:tcMar>
            <w:vAlign w:val="center"/>
            <w:hideMark/>
          </w:tcPr>
          <w:p w14:paraId="1CACE293" w14:textId="77777777" w:rsidR="004D2D84" w:rsidRPr="008312ED" w:rsidRDefault="004D2D84" w:rsidP="0097281E">
            <w:pPr>
              <w:jc w:val="center"/>
              <w:rPr>
                <w:b/>
                <w:color w:val="000000" w:themeColor="text1"/>
                <w:sz w:val="22"/>
              </w:rPr>
            </w:pPr>
            <w:proofErr w:type="spellStart"/>
            <w:r w:rsidRPr="008312ED">
              <w:rPr>
                <w:b/>
                <w:bCs/>
                <w:color w:val="000000" w:themeColor="text1"/>
                <w:sz w:val="22"/>
              </w:rPr>
              <w:t>p</w:t>
            </w:r>
            <w:r w:rsidRPr="008312ED">
              <w:rPr>
                <w:b/>
                <w:bCs/>
                <w:i/>
                <w:iCs/>
                <w:color w:val="000000" w:themeColor="text1"/>
                <w:sz w:val="22"/>
              </w:rPr>
              <w:t>K</w:t>
            </w:r>
            <w:r w:rsidRPr="008312ED">
              <w:rPr>
                <w:b/>
                <w:bCs/>
                <w:color w:val="000000" w:themeColor="text1"/>
                <w:sz w:val="22"/>
                <w:vertAlign w:val="subscript"/>
              </w:rPr>
              <w:t>a</w:t>
            </w:r>
            <w:proofErr w:type="spellEnd"/>
          </w:p>
        </w:tc>
        <w:tc>
          <w:tcPr>
            <w:tcW w:w="897" w:type="dxa"/>
            <w:tcBorders>
              <w:top w:val="single" w:sz="4" w:space="0" w:color="auto"/>
              <w:left w:val="single" w:sz="4" w:space="0" w:color="auto"/>
              <w:bottom w:val="single" w:sz="4" w:space="0" w:color="auto"/>
              <w:right w:val="single" w:sz="4" w:space="0" w:color="auto"/>
            </w:tcBorders>
            <w:shd w:val="clear" w:color="auto" w:fill="E7E6E6"/>
            <w:vAlign w:val="center"/>
          </w:tcPr>
          <w:p w14:paraId="67EE6A87" w14:textId="45D6BA93" w:rsidR="004D2D84" w:rsidRPr="008312ED" w:rsidRDefault="004D2D84" w:rsidP="0097281E">
            <w:pPr>
              <w:jc w:val="center"/>
              <w:rPr>
                <w:b/>
                <w:bCs/>
                <w:color w:val="000000" w:themeColor="text1"/>
                <w:sz w:val="22"/>
              </w:rPr>
            </w:pPr>
            <w:r w:rsidRPr="008312ED">
              <w:rPr>
                <w:b/>
                <w:i/>
                <w:color w:val="000000" w:themeColor="text1"/>
                <w:sz w:val="22"/>
              </w:rPr>
              <w:t>M</w:t>
            </w:r>
            <w:r w:rsidRPr="008312ED">
              <w:rPr>
                <w:b/>
                <w:color w:val="000000" w:themeColor="text1"/>
                <w:sz w:val="22"/>
                <w:vertAlign w:val="subscript"/>
              </w:rPr>
              <w:t>n</w:t>
            </w:r>
          </w:p>
        </w:tc>
        <w:tc>
          <w:tcPr>
            <w:tcW w:w="897" w:type="dxa"/>
            <w:tcBorders>
              <w:top w:val="single" w:sz="4" w:space="0" w:color="auto"/>
              <w:left w:val="single" w:sz="4" w:space="0" w:color="auto"/>
              <w:bottom w:val="single" w:sz="4" w:space="0" w:color="auto"/>
              <w:right w:val="single" w:sz="4" w:space="0" w:color="auto"/>
            </w:tcBorders>
            <w:shd w:val="clear" w:color="auto" w:fill="E7E6E6"/>
            <w:vAlign w:val="center"/>
          </w:tcPr>
          <w:p w14:paraId="3E641E75" w14:textId="20ED207A" w:rsidR="004D2D84" w:rsidRPr="008312ED" w:rsidRDefault="004D2D84" w:rsidP="0097281E">
            <w:pPr>
              <w:jc w:val="center"/>
              <w:rPr>
                <w:b/>
                <w:bCs/>
                <w:color w:val="000000" w:themeColor="text1"/>
                <w:sz w:val="22"/>
              </w:rPr>
            </w:pPr>
            <w:r w:rsidRPr="008312ED">
              <w:rPr>
                <w:b/>
                <w:i/>
                <w:color w:val="000000" w:themeColor="text1"/>
                <w:sz w:val="22"/>
              </w:rPr>
              <w:t>M</w:t>
            </w:r>
            <w:r w:rsidRPr="008312ED">
              <w:rPr>
                <w:b/>
                <w:color w:val="000000" w:themeColor="text1"/>
                <w:sz w:val="22"/>
                <w:vertAlign w:val="subscript"/>
              </w:rPr>
              <w:t>w</w:t>
            </w:r>
          </w:p>
        </w:tc>
        <w:tc>
          <w:tcPr>
            <w:tcW w:w="897" w:type="dxa"/>
            <w:tcBorders>
              <w:top w:val="single" w:sz="4" w:space="0" w:color="auto"/>
              <w:left w:val="single" w:sz="4" w:space="0" w:color="auto"/>
              <w:bottom w:val="single" w:sz="4" w:space="0" w:color="auto"/>
              <w:right w:val="single" w:sz="4" w:space="0" w:color="auto"/>
            </w:tcBorders>
            <w:shd w:val="clear" w:color="auto" w:fill="E7E6E6"/>
            <w:vAlign w:val="center"/>
          </w:tcPr>
          <w:p w14:paraId="19C2FCF7" w14:textId="5C7F101F" w:rsidR="004D2D84" w:rsidRPr="008312ED" w:rsidRDefault="004D2D84" w:rsidP="0097281E">
            <w:pPr>
              <w:jc w:val="center"/>
              <w:rPr>
                <w:b/>
                <w:bCs/>
                <w:color w:val="000000" w:themeColor="text1"/>
                <w:sz w:val="22"/>
              </w:rPr>
            </w:pPr>
            <w:r w:rsidRPr="008312ED">
              <w:rPr>
                <w:b/>
                <w:i/>
                <w:color w:val="000000" w:themeColor="text1"/>
                <w:sz w:val="22"/>
              </w:rPr>
              <w:t>Đ</w:t>
            </w:r>
          </w:p>
        </w:tc>
      </w:tr>
      <w:tr w:rsidR="004D2D84" w:rsidRPr="0097281E" w14:paraId="7485DC13" w14:textId="686F5796" w:rsidTr="004D2D84">
        <w:trPr>
          <w:trHeight w:val="228"/>
          <w:jc w:val="center"/>
        </w:trPr>
        <w:tc>
          <w:tcPr>
            <w:tcW w:w="1857" w:type="dxa"/>
            <w:vMerge w:val="restart"/>
            <w:tcBorders>
              <w:top w:val="single" w:sz="8" w:space="0" w:color="000000"/>
              <w:left w:val="single" w:sz="8" w:space="0" w:color="000000"/>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65EAEBC9" w14:textId="77777777" w:rsidR="004D2D84" w:rsidRPr="008312ED" w:rsidRDefault="004D2D84" w:rsidP="0097281E">
            <w:pPr>
              <w:jc w:val="center"/>
              <w:rPr>
                <w:color w:val="000000" w:themeColor="text1"/>
                <w:sz w:val="22"/>
              </w:rPr>
            </w:pPr>
            <w:r w:rsidRPr="008312ED">
              <w:rPr>
                <w:color w:val="000000" w:themeColor="text1"/>
                <w:sz w:val="22"/>
              </w:rPr>
              <w:t>90</w:t>
            </w:r>
          </w:p>
          <w:p w14:paraId="00645A1C" w14:textId="77777777" w:rsidR="004D2D84" w:rsidRPr="008312ED" w:rsidRDefault="004D2D84" w:rsidP="0097281E">
            <w:pPr>
              <w:jc w:val="center"/>
              <w:rPr>
                <w:color w:val="000000" w:themeColor="text1"/>
                <w:sz w:val="22"/>
              </w:rPr>
            </w:pPr>
            <w:r w:rsidRPr="008312ED">
              <w:rPr>
                <w:color w:val="000000" w:themeColor="text1"/>
                <w:sz w:val="22"/>
              </w:rPr>
              <w:t>(</w:t>
            </w:r>
            <w:proofErr w:type="spellStart"/>
            <w:r w:rsidRPr="008312ED">
              <w:rPr>
                <w:color w:val="000000" w:themeColor="text1"/>
                <w:sz w:val="22"/>
              </w:rPr>
              <w:t>Sh</w:t>
            </w:r>
            <w:proofErr w:type="spellEnd"/>
            <w:r w:rsidRPr="008312ED">
              <w:rPr>
                <w:color w:val="000000" w:themeColor="text1"/>
                <w:sz w:val="22"/>
              </w:rPr>
              <w:t>)</w:t>
            </w: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4E1A0B7" w14:textId="77777777" w:rsidR="004D2D84" w:rsidRPr="008312ED" w:rsidRDefault="004D2D84" w:rsidP="0097281E">
            <w:pPr>
              <w:jc w:val="center"/>
              <w:rPr>
                <w:color w:val="000000" w:themeColor="text1"/>
                <w:sz w:val="22"/>
              </w:rPr>
            </w:pPr>
            <w:r w:rsidRPr="008312ED">
              <w:rPr>
                <w:color w:val="000000" w:themeColor="text1"/>
                <w:sz w:val="22"/>
              </w:rPr>
              <w:t>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EDF5D53" w14:textId="77777777" w:rsidR="004D2D84" w:rsidRPr="008312ED" w:rsidRDefault="004D2D84" w:rsidP="0097281E">
            <w:pPr>
              <w:jc w:val="center"/>
              <w:rPr>
                <w:color w:val="000000" w:themeColor="text1"/>
                <w:sz w:val="22"/>
              </w:rPr>
            </w:pPr>
            <w:r w:rsidRPr="008312ED">
              <w:rPr>
                <w:color w:val="000000" w:themeColor="text1"/>
                <w:sz w:val="22"/>
              </w:rPr>
              <w:t>10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A0C475D"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41AB1B3" w14:textId="77777777" w:rsidR="004D2D84" w:rsidRPr="008312ED" w:rsidRDefault="004D2D84" w:rsidP="0097281E">
            <w:pPr>
              <w:jc w:val="center"/>
              <w:rPr>
                <w:color w:val="000000" w:themeColor="text1"/>
                <w:sz w:val="22"/>
              </w:rPr>
            </w:pPr>
            <w:r w:rsidRPr="008312ED">
              <w:rPr>
                <w:color w:val="000000" w:themeColor="text1"/>
                <w:sz w:val="22"/>
              </w:rPr>
              <w:t>-2.7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F1FDD9F" w14:textId="77777777" w:rsidR="004D2D84" w:rsidRPr="008312ED" w:rsidRDefault="004D2D84" w:rsidP="0097281E">
            <w:pPr>
              <w:jc w:val="center"/>
              <w:rPr>
                <w:color w:val="000000" w:themeColor="text1"/>
                <w:sz w:val="22"/>
              </w:rPr>
            </w:pPr>
            <w:r w:rsidRPr="008312ED">
              <w:rPr>
                <w:color w:val="000000" w:themeColor="text1"/>
                <w:sz w:val="22"/>
              </w:rPr>
              <w:t>8.10</w:t>
            </w:r>
          </w:p>
        </w:tc>
        <w:tc>
          <w:tcPr>
            <w:tcW w:w="897" w:type="dxa"/>
            <w:tcBorders>
              <w:top w:val="single" w:sz="4" w:space="0" w:color="auto"/>
              <w:left w:val="single" w:sz="4" w:space="0" w:color="auto"/>
              <w:bottom w:val="single" w:sz="4" w:space="0" w:color="auto"/>
              <w:right w:val="single" w:sz="4" w:space="0" w:color="auto"/>
            </w:tcBorders>
            <w:vAlign w:val="center"/>
          </w:tcPr>
          <w:p w14:paraId="189A745B" w14:textId="21FD8636" w:rsidR="004D2D84" w:rsidRPr="008312ED" w:rsidRDefault="004D2D84" w:rsidP="0097281E">
            <w:pPr>
              <w:jc w:val="center"/>
              <w:rPr>
                <w:color w:val="000000" w:themeColor="text1"/>
                <w:sz w:val="22"/>
              </w:rPr>
            </w:pPr>
            <w:r w:rsidRPr="008312ED">
              <w:rPr>
                <w:color w:val="000000" w:themeColor="text1"/>
                <w:sz w:val="22"/>
              </w:rPr>
              <w:t>13</w:t>
            </w:r>
          </w:p>
        </w:tc>
        <w:tc>
          <w:tcPr>
            <w:tcW w:w="897" w:type="dxa"/>
            <w:tcBorders>
              <w:top w:val="single" w:sz="4" w:space="0" w:color="auto"/>
              <w:left w:val="single" w:sz="4" w:space="0" w:color="auto"/>
              <w:bottom w:val="single" w:sz="4" w:space="0" w:color="auto"/>
              <w:right w:val="single" w:sz="4" w:space="0" w:color="auto"/>
            </w:tcBorders>
            <w:vAlign w:val="center"/>
          </w:tcPr>
          <w:p w14:paraId="40FB236F" w14:textId="6778B3E8" w:rsidR="004D2D84" w:rsidRPr="008312ED" w:rsidRDefault="004D2D84" w:rsidP="0097281E">
            <w:pPr>
              <w:jc w:val="center"/>
              <w:rPr>
                <w:color w:val="000000" w:themeColor="text1"/>
                <w:sz w:val="22"/>
              </w:rPr>
            </w:pPr>
            <w:r w:rsidRPr="008312ED">
              <w:rPr>
                <w:color w:val="000000" w:themeColor="text1"/>
                <w:sz w:val="22"/>
              </w:rPr>
              <w:t>16</w:t>
            </w:r>
          </w:p>
        </w:tc>
        <w:tc>
          <w:tcPr>
            <w:tcW w:w="897" w:type="dxa"/>
            <w:tcBorders>
              <w:top w:val="single" w:sz="4" w:space="0" w:color="auto"/>
              <w:left w:val="single" w:sz="4" w:space="0" w:color="auto"/>
              <w:bottom w:val="single" w:sz="4" w:space="0" w:color="auto"/>
              <w:right w:val="single" w:sz="4" w:space="0" w:color="auto"/>
            </w:tcBorders>
            <w:vAlign w:val="center"/>
          </w:tcPr>
          <w:p w14:paraId="127FF6C1" w14:textId="1C9AB89B" w:rsidR="004D2D84" w:rsidRPr="008312ED" w:rsidRDefault="004D2D84" w:rsidP="0097281E">
            <w:pPr>
              <w:jc w:val="center"/>
              <w:rPr>
                <w:color w:val="000000" w:themeColor="text1"/>
                <w:sz w:val="22"/>
              </w:rPr>
            </w:pPr>
            <w:r w:rsidRPr="008312ED">
              <w:rPr>
                <w:color w:val="000000" w:themeColor="text1"/>
                <w:sz w:val="22"/>
              </w:rPr>
              <w:t>1.21</w:t>
            </w:r>
          </w:p>
        </w:tc>
      </w:tr>
      <w:tr w:rsidR="004D2D84" w:rsidRPr="0097281E" w14:paraId="6B59CF42" w14:textId="5229F4B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E58B166"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9A707E"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DA74D4"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DC0C7CE"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7BDD4B2" w14:textId="77777777" w:rsidR="004D2D84" w:rsidRPr="008312ED" w:rsidRDefault="004D2D84" w:rsidP="0097281E">
            <w:pPr>
              <w:jc w:val="center"/>
              <w:rPr>
                <w:color w:val="000000" w:themeColor="text1"/>
                <w:sz w:val="22"/>
              </w:rPr>
            </w:pPr>
            <w:r w:rsidRPr="008312ED">
              <w:rPr>
                <w:color w:val="000000" w:themeColor="text1"/>
                <w:sz w:val="22"/>
              </w:rPr>
              <w:t>-2.5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895869C" w14:textId="77777777" w:rsidR="004D2D84" w:rsidRPr="008312ED" w:rsidRDefault="004D2D84" w:rsidP="0097281E">
            <w:pPr>
              <w:jc w:val="center"/>
              <w:rPr>
                <w:color w:val="000000" w:themeColor="text1"/>
                <w:sz w:val="22"/>
              </w:rPr>
            </w:pPr>
            <w:r w:rsidRPr="008312ED">
              <w:rPr>
                <w:color w:val="000000" w:themeColor="text1"/>
                <w:sz w:val="22"/>
              </w:rPr>
              <w:t>7.74</w:t>
            </w:r>
          </w:p>
        </w:tc>
        <w:tc>
          <w:tcPr>
            <w:tcW w:w="897" w:type="dxa"/>
            <w:tcBorders>
              <w:top w:val="single" w:sz="4" w:space="0" w:color="auto"/>
              <w:left w:val="single" w:sz="4" w:space="0" w:color="auto"/>
              <w:bottom w:val="single" w:sz="4" w:space="0" w:color="auto"/>
              <w:right w:val="single" w:sz="4" w:space="0" w:color="auto"/>
            </w:tcBorders>
            <w:vAlign w:val="center"/>
          </w:tcPr>
          <w:p w14:paraId="430ED80B" w14:textId="76A8C64E" w:rsidR="004D2D84" w:rsidRPr="008312ED" w:rsidRDefault="004D2D84" w:rsidP="0097281E">
            <w:pPr>
              <w:jc w:val="center"/>
              <w:rPr>
                <w:color w:val="000000" w:themeColor="text1"/>
                <w:sz w:val="22"/>
              </w:rPr>
            </w:pPr>
            <w:r w:rsidRPr="008312ED">
              <w:rPr>
                <w:color w:val="000000" w:themeColor="text1"/>
                <w:sz w:val="22"/>
              </w:rPr>
              <w:t>13</w:t>
            </w:r>
          </w:p>
        </w:tc>
        <w:tc>
          <w:tcPr>
            <w:tcW w:w="897" w:type="dxa"/>
            <w:tcBorders>
              <w:top w:val="single" w:sz="4" w:space="0" w:color="auto"/>
              <w:left w:val="single" w:sz="4" w:space="0" w:color="auto"/>
              <w:bottom w:val="single" w:sz="4" w:space="0" w:color="auto"/>
              <w:right w:val="single" w:sz="4" w:space="0" w:color="auto"/>
            </w:tcBorders>
            <w:vAlign w:val="center"/>
          </w:tcPr>
          <w:p w14:paraId="5F3F6F0D" w14:textId="43CCA0C9" w:rsidR="004D2D84" w:rsidRPr="008312ED" w:rsidRDefault="004D2D84" w:rsidP="0097281E">
            <w:pPr>
              <w:jc w:val="center"/>
              <w:rPr>
                <w:color w:val="000000" w:themeColor="text1"/>
                <w:sz w:val="22"/>
              </w:rPr>
            </w:pPr>
            <w:r w:rsidRPr="008312ED">
              <w:rPr>
                <w:color w:val="000000" w:themeColor="text1"/>
                <w:sz w:val="22"/>
              </w:rPr>
              <w:t>16</w:t>
            </w:r>
          </w:p>
        </w:tc>
        <w:tc>
          <w:tcPr>
            <w:tcW w:w="897" w:type="dxa"/>
            <w:tcBorders>
              <w:top w:val="single" w:sz="4" w:space="0" w:color="auto"/>
              <w:left w:val="single" w:sz="4" w:space="0" w:color="auto"/>
              <w:bottom w:val="single" w:sz="4" w:space="0" w:color="auto"/>
              <w:right w:val="single" w:sz="4" w:space="0" w:color="auto"/>
            </w:tcBorders>
            <w:vAlign w:val="center"/>
          </w:tcPr>
          <w:p w14:paraId="2E9F2ACA" w14:textId="1C412201" w:rsidR="004D2D84" w:rsidRPr="008312ED" w:rsidRDefault="004D2D84" w:rsidP="0097281E">
            <w:pPr>
              <w:jc w:val="center"/>
              <w:rPr>
                <w:color w:val="000000" w:themeColor="text1"/>
                <w:sz w:val="22"/>
              </w:rPr>
            </w:pPr>
            <w:r w:rsidRPr="008312ED">
              <w:rPr>
                <w:color w:val="000000" w:themeColor="text1"/>
                <w:sz w:val="22"/>
              </w:rPr>
              <w:t>1.19</w:t>
            </w:r>
          </w:p>
        </w:tc>
      </w:tr>
      <w:tr w:rsidR="004D2D84" w:rsidRPr="0097281E" w14:paraId="22F52458" w14:textId="2B395456"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6F7106D8"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206DA6"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1B69C6"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FB59D0F"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55710E8" w14:textId="77777777" w:rsidR="004D2D84" w:rsidRPr="008312ED" w:rsidRDefault="004D2D84" w:rsidP="0097281E">
            <w:pPr>
              <w:jc w:val="center"/>
              <w:rPr>
                <w:color w:val="000000" w:themeColor="text1"/>
                <w:sz w:val="22"/>
              </w:rPr>
            </w:pPr>
            <w:r w:rsidRPr="008312ED">
              <w:rPr>
                <w:color w:val="000000" w:themeColor="text1"/>
                <w:sz w:val="22"/>
              </w:rPr>
              <w:t>-1.74</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830608E" w14:textId="77777777" w:rsidR="004D2D84" w:rsidRPr="008312ED" w:rsidRDefault="004D2D84" w:rsidP="0097281E">
            <w:pPr>
              <w:jc w:val="center"/>
              <w:rPr>
                <w:color w:val="000000" w:themeColor="text1"/>
                <w:sz w:val="22"/>
              </w:rPr>
            </w:pPr>
            <w:r w:rsidRPr="008312ED">
              <w:rPr>
                <w:color w:val="000000" w:themeColor="text1"/>
                <w:sz w:val="22"/>
              </w:rPr>
              <w:t>7.68</w:t>
            </w:r>
          </w:p>
        </w:tc>
        <w:tc>
          <w:tcPr>
            <w:tcW w:w="897" w:type="dxa"/>
            <w:tcBorders>
              <w:top w:val="single" w:sz="4" w:space="0" w:color="auto"/>
              <w:left w:val="single" w:sz="4" w:space="0" w:color="auto"/>
              <w:bottom w:val="single" w:sz="4" w:space="0" w:color="auto"/>
              <w:right w:val="single" w:sz="4" w:space="0" w:color="auto"/>
            </w:tcBorders>
            <w:vAlign w:val="center"/>
          </w:tcPr>
          <w:p w14:paraId="59B2A6B1" w14:textId="09C231D2" w:rsidR="004D2D84" w:rsidRPr="008312ED" w:rsidRDefault="004D2D84" w:rsidP="0097281E">
            <w:pPr>
              <w:jc w:val="center"/>
              <w:rPr>
                <w:color w:val="000000" w:themeColor="text1"/>
                <w:sz w:val="22"/>
              </w:rPr>
            </w:pPr>
            <w:r w:rsidRPr="008312ED">
              <w:rPr>
                <w:color w:val="000000" w:themeColor="text1"/>
                <w:sz w:val="22"/>
              </w:rPr>
              <w:t>15</w:t>
            </w:r>
          </w:p>
        </w:tc>
        <w:tc>
          <w:tcPr>
            <w:tcW w:w="897" w:type="dxa"/>
            <w:tcBorders>
              <w:top w:val="single" w:sz="4" w:space="0" w:color="auto"/>
              <w:left w:val="single" w:sz="4" w:space="0" w:color="auto"/>
              <w:bottom w:val="single" w:sz="4" w:space="0" w:color="auto"/>
              <w:right w:val="single" w:sz="4" w:space="0" w:color="auto"/>
            </w:tcBorders>
            <w:vAlign w:val="center"/>
          </w:tcPr>
          <w:p w14:paraId="11D919FC" w14:textId="79FDF444" w:rsidR="004D2D84" w:rsidRPr="008312ED" w:rsidRDefault="004D2D84" w:rsidP="0097281E">
            <w:pPr>
              <w:jc w:val="center"/>
              <w:rPr>
                <w:color w:val="000000" w:themeColor="text1"/>
                <w:sz w:val="22"/>
              </w:rPr>
            </w:pPr>
            <w:r w:rsidRPr="008312ED">
              <w:rPr>
                <w:color w:val="000000" w:themeColor="text1"/>
                <w:sz w:val="22"/>
              </w:rPr>
              <w:t>18</w:t>
            </w:r>
          </w:p>
        </w:tc>
        <w:tc>
          <w:tcPr>
            <w:tcW w:w="897" w:type="dxa"/>
            <w:tcBorders>
              <w:top w:val="single" w:sz="4" w:space="0" w:color="auto"/>
              <w:left w:val="single" w:sz="4" w:space="0" w:color="auto"/>
              <w:bottom w:val="single" w:sz="4" w:space="0" w:color="auto"/>
              <w:right w:val="single" w:sz="4" w:space="0" w:color="auto"/>
            </w:tcBorders>
            <w:vAlign w:val="center"/>
          </w:tcPr>
          <w:p w14:paraId="51652F9F" w14:textId="1E90D0A3" w:rsidR="004D2D84" w:rsidRPr="008312ED" w:rsidRDefault="004D2D84" w:rsidP="0097281E">
            <w:pPr>
              <w:jc w:val="center"/>
              <w:rPr>
                <w:color w:val="000000" w:themeColor="text1"/>
                <w:sz w:val="22"/>
              </w:rPr>
            </w:pPr>
            <w:r w:rsidRPr="008312ED">
              <w:rPr>
                <w:color w:val="000000" w:themeColor="text1"/>
                <w:sz w:val="22"/>
              </w:rPr>
              <w:t>1.20</w:t>
            </w:r>
          </w:p>
        </w:tc>
      </w:tr>
      <w:tr w:rsidR="004D2D84" w:rsidRPr="0097281E" w14:paraId="2182B484" w14:textId="31E0D26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31800801"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7BFE582" w14:textId="77777777" w:rsidR="004D2D84" w:rsidRPr="008312ED" w:rsidRDefault="004D2D84" w:rsidP="0097281E">
            <w:pPr>
              <w:jc w:val="center"/>
              <w:rPr>
                <w:color w:val="000000" w:themeColor="text1"/>
                <w:sz w:val="22"/>
              </w:rPr>
            </w:pPr>
            <w:r w:rsidRPr="008312ED">
              <w:rPr>
                <w:color w:val="000000" w:themeColor="text1"/>
                <w:sz w:val="22"/>
              </w:rPr>
              <w:t>1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7D46938" w14:textId="77777777" w:rsidR="004D2D84" w:rsidRPr="008312ED" w:rsidRDefault="004D2D84" w:rsidP="0097281E">
            <w:pPr>
              <w:jc w:val="center"/>
              <w:rPr>
                <w:color w:val="000000" w:themeColor="text1"/>
                <w:sz w:val="22"/>
              </w:rPr>
            </w:pPr>
            <w:r w:rsidRPr="008312ED">
              <w:rPr>
                <w:color w:val="000000" w:themeColor="text1"/>
                <w:sz w:val="22"/>
              </w:rPr>
              <w:t>9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AD55DA3"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6761D52" w14:textId="77777777" w:rsidR="004D2D84" w:rsidRPr="008312ED" w:rsidRDefault="004D2D84" w:rsidP="0097281E">
            <w:pPr>
              <w:jc w:val="center"/>
              <w:rPr>
                <w:color w:val="000000" w:themeColor="text1"/>
                <w:sz w:val="22"/>
              </w:rPr>
            </w:pPr>
            <w:r w:rsidRPr="008312ED">
              <w:rPr>
                <w:color w:val="000000" w:themeColor="text1"/>
                <w:sz w:val="22"/>
              </w:rPr>
              <w:t>-2.23</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C4F83DE" w14:textId="77777777" w:rsidR="004D2D84" w:rsidRPr="008312ED" w:rsidRDefault="004D2D84" w:rsidP="0097281E">
            <w:pPr>
              <w:jc w:val="center"/>
              <w:rPr>
                <w:color w:val="000000" w:themeColor="text1"/>
                <w:sz w:val="22"/>
              </w:rPr>
            </w:pPr>
            <w:r w:rsidRPr="008312ED">
              <w:rPr>
                <w:color w:val="000000" w:themeColor="text1"/>
                <w:sz w:val="22"/>
              </w:rPr>
              <w:t>7.88</w:t>
            </w:r>
          </w:p>
        </w:tc>
        <w:tc>
          <w:tcPr>
            <w:tcW w:w="897" w:type="dxa"/>
            <w:tcBorders>
              <w:top w:val="single" w:sz="4" w:space="0" w:color="auto"/>
              <w:left w:val="single" w:sz="4" w:space="0" w:color="auto"/>
              <w:bottom w:val="single" w:sz="4" w:space="0" w:color="auto"/>
              <w:right w:val="single" w:sz="4" w:space="0" w:color="auto"/>
            </w:tcBorders>
            <w:vAlign w:val="center"/>
          </w:tcPr>
          <w:p w14:paraId="7BA935CD" w14:textId="34A0C17A" w:rsidR="004D2D84" w:rsidRPr="008312ED" w:rsidRDefault="004D2D84" w:rsidP="0097281E">
            <w:pPr>
              <w:jc w:val="center"/>
              <w:rPr>
                <w:color w:val="000000" w:themeColor="text1"/>
                <w:sz w:val="22"/>
              </w:rPr>
            </w:pPr>
            <w:r w:rsidRPr="008312ED">
              <w:rPr>
                <w:color w:val="000000" w:themeColor="text1"/>
                <w:sz w:val="22"/>
              </w:rPr>
              <w:t>22</w:t>
            </w:r>
          </w:p>
        </w:tc>
        <w:tc>
          <w:tcPr>
            <w:tcW w:w="897" w:type="dxa"/>
            <w:tcBorders>
              <w:top w:val="single" w:sz="4" w:space="0" w:color="auto"/>
              <w:left w:val="single" w:sz="4" w:space="0" w:color="auto"/>
              <w:bottom w:val="single" w:sz="4" w:space="0" w:color="auto"/>
              <w:right w:val="single" w:sz="4" w:space="0" w:color="auto"/>
            </w:tcBorders>
            <w:vAlign w:val="center"/>
          </w:tcPr>
          <w:p w14:paraId="6EFEB0EE" w14:textId="162B2B02" w:rsidR="004D2D84" w:rsidRPr="008312ED" w:rsidRDefault="004D2D84" w:rsidP="0097281E">
            <w:pPr>
              <w:jc w:val="center"/>
              <w:rPr>
                <w:color w:val="000000" w:themeColor="text1"/>
                <w:sz w:val="22"/>
              </w:rPr>
            </w:pPr>
            <w:r w:rsidRPr="008312ED">
              <w:rPr>
                <w:color w:val="000000" w:themeColor="text1"/>
                <w:sz w:val="22"/>
              </w:rPr>
              <w:t>26</w:t>
            </w:r>
          </w:p>
        </w:tc>
        <w:tc>
          <w:tcPr>
            <w:tcW w:w="897" w:type="dxa"/>
            <w:tcBorders>
              <w:top w:val="single" w:sz="4" w:space="0" w:color="auto"/>
              <w:left w:val="single" w:sz="4" w:space="0" w:color="auto"/>
              <w:bottom w:val="single" w:sz="4" w:space="0" w:color="auto"/>
              <w:right w:val="single" w:sz="4" w:space="0" w:color="auto"/>
            </w:tcBorders>
            <w:vAlign w:val="center"/>
          </w:tcPr>
          <w:p w14:paraId="18F5C6D7" w14:textId="111D9C5C" w:rsidR="004D2D84" w:rsidRPr="008312ED" w:rsidRDefault="004D2D84" w:rsidP="0097281E">
            <w:pPr>
              <w:jc w:val="center"/>
              <w:rPr>
                <w:color w:val="000000" w:themeColor="text1"/>
                <w:sz w:val="22"/>
              </w:rPr>
            </w:pPr>
            <w:r w:rsidRPr="008312ED">
              <w:rPr>
                <w:color w:val="000000" w:themeColor="text1"/>
                <w:sz w:val="22"/>
              </w:rPr>
              <w:t>1.21</w:t>
            </w:r>
          </w:p>
        </w:tc>
      </w:tr>
      <w:tr w:rsidR="004D2D84" w:rsidRPr="0097281E" w14:paraId="635EDBA8" w14:textId="27D9E9C4"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E53EFC4"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21F47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B5C67"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304D4F3"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B6A5FF1" w14:textId="77777777" w:rsidR="004D2D84" w:rsidRPr="008312ED" w:rsidRDefault="004D2D84" w:rsidP="0097281E">
            <w:pPr>
              <w:jc w:val="center"/>
              <w:rPr>
                <w:color w:val="000000" w:themeColor="text1"/>
                <w:sz w:val="22"/>
              </w:rPr>
            </w:pPr>
            <w:r w:rsidRPr="008312ED">
              <w:rPr>
                <w:color w:val="000000" w:themeColor="text1"/>
                <w:sz w:val="22"/>
              </w:rPr>
              <w:t>-2.05</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AEF8F72" w14:textId="77777777" w:rsidR="004D2D84" w:rsidRPr="008312ED" w:rsidRDefault="004D2D84" w:rsidP="0097281E">
            <w:pPr>
              <w:jc w:val="center"/>
              <w:rPr>
                <w:color w:val="000000" w:themeColor="text1"/>
                <w:sz w:val="22"/>
              </w:rPr>
            </w:pPr>
            <w:r w:rsidRPr="008312ED">
              <w:rPr>
                <w:color w:val="000000" w:themeColor="text1"/>
                <w:sz w:val="22"/>
              </w:rPr>
              <w:t>7.56</w:t>
            </w:r>
          </w:p>
        </w:tc>
        <w:tc>
          <w:tcPr>
            <w:tcW w:w="897" w:type="dxa"/>
            <w:tcBorders>
              <w:top w:val="single" w:sz="4" w:space="0" w:color="auto"/>
              <w:left w:val="single" w:sz="4" w:space="0" w:color="auto"/>
              <w:bottom w:val="single" w:sz="4" w:space="0" w:color="auto"/>
              <w:right w:val="single" w:sz="4" w:space="0" w:color="auto"/>
            </w:tcBorders>
            <w:vAlign w:val="center"/>
          </w:tcPr>
          <w:p w14:paraId="037FD430" w14:textId="3804247A" w:rsidR="004D2D84" w:rsidRPr="008312ED" w:rsidRDefault="004D2D84" w:rsidP="0097281E">
            <w:pPr>
              <w:jc w:val="center"/>
              <w:rPr>
                <w:color w:val="000000" w:themeColor="text1"/>
                <w:sz w:val="22"/>
              </w:rPr>
            </w:pPr>
            <w:r w:rsidRPr="008312ED">
              <w:rPr>
                <w:color w:val="000000" w:themeColor="text1"/>
                <w:sz w:val="22"/>
              </w:rPr>
              <w:t>22</w:t>
            </w:r>
          </w:p>
        </w:tc>
        <w:tc>
          <w:tcPr>
            <w:tcW w:w="897" w:type="dxa"/>
            <w:tcBorders>
              <w:top w:val="single" w:sz="4" w:space="0" w:color="auto"/>
              <w:left w:val="single" w:sz="4" w:space="0" w:color="auto"/>
              <w:bottom w:val="single" w:sz="4" w:space="0" w:color="auto"/>
              <w:right w:val="single" w:sz="4" w:space="0" w:color="auto"/>
            </w:tcBorders>
            <w:vAlign w:val="center"/>
          </w:tcPr>
          <w:p w14:paraId="32E13E8A" w14:textId="11F838DC" w:rsidR="004D2D84" w:rsidRPr="008312ED" w:rsidRDefault="004D2D84" w:rsidP="0097281E">
            <w:pPr>
              <w:jc w:val="center"/>
              <w:rPr>
                <w:color w:val="000000" w:themeColor="text1"/>
                <w:sz w:val="22"/>
              </w:rPr>
            </w:pPr>
            <w:r w:rsidRPr="008312ED">
              <w:rPr>
                <w:color w:val="000000" w:themeColor="text1"/>
                <w:sz w:val="22"/>
              </w:rPr>
              <w:t>27</w:t>
            </w:r>
          </w:p>
        </w:tc>
        <w:tc>
          <w:tcPr>
            <w:tcW w:w="897" w:type="dxa"/>
            <w:tcBorders>
              <w:top w:val="single" w:sz="4" w:space="0" w:color="auto"/>
              <w:left w:val="single" w:sz="4" w:space="0" w:color="auto"/>
              <w:bottom w:val="single" w:sz="4" w:space="0" w:color="auto"/>
              <w:right w:val="single" w:sz="4" w:space="0" w:color="auto"/>
            </w:tcBorders>
            <w:vAlign w:val="center"/>
          </w:tcPr>
          <w:p w14:paraId="6DE9DEDD" w14:textId="7AAA0FE8" w:rsidR="004D2D84" w:rsidRPr="008312ED" w:rsidRDefault="004D2D84" w:rsidP="0097281E">
            <w:pPr>
              <w:jc w:val="center"/>
              <w:rPr>
                <w:color w:val="000000" w:themeColor="text1"/>
                <w:sz w:val="22"/>
              </w:rPr>
            </w:pPr>
            <w:r w:rsidRPr="008312ED">
              <w:rPr>
                <w:color w:val="000000" w:themeColor="text1"/>
                <w:sz w:val="22"/>
              </w:rPr>
              <w:t>1.25</w:t>
            </w:r>
          </w:p>
        </w:tc>
      </w:tr>
      <w:tr w:rsidR="004D2D84" w:rsidRPr="0097281E" w14:paraId="04A75A95" w14:textId="4017BC3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91DB4AA"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A8C88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21DD07"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729244B"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0622769" w14:textId="77777777" w:rsidR="004D2D84" w:rsidRPr="008312ED" w:rsidRDefault="004D2D84" w:rsidP="0097281E">
            <w:pPr>
              <w:jc w:val="center"/>
              <w:rPr>
                <w:color w:val="000000" w:themeColor="text1"/>
                <w:sz w:val="22"/>
              </w:rPr>
            </w:pPr>
            <w:r w:rsidRPr="008312ED">
              <w:rPr>
                <w:color w:val="000000" w:themeColor="text1"/>
                <w:sz w:val="22"/>
              </w:rPr>
              <w:t>-1.36</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08EE301" w14:textId="77777777" w:rsidR="004D2D84" w:rsidRPr="008312ED" w:rsidRDefault="004D2D84" w:rsidP="0097281E">
            <w:pPr>
              <w:jc w:val="center"/>
              <w:rPr>
                <w:color w:val="000000" w:themeColor="text1"/>
                <w:sz w:val="22"/>
              </w:rPr>
            </w:pPr>
            <w:r w:rsidRPr="008312ED">
              <w:rPr>
                <w:color w:val="000000" w:themeColor="text1"/>
                <w:sz w:val="22"/>
              </w:rPr>
              <w:t>7.50</w:t>
            </w:r>
          </w:p>
        </w:tc>
        <w:tc>
          <w:tcPr>
            <w:tcW w:w="897" w:type="dxa"/>
            <w:tcBorders>
              <w:top w:val="single" w:sz="4" w:space="0" w:color="auto"/>
              <w:left w:val="single" w:sz="4" w:space="0" w:color="auto"/>
              <w:bottom w:val="single" w:sz="4" w:space="0" w:color="auto"/>
              <w:right w:val="single" w:sz="4" w:space="0" w:color="auto"/>
            </w:tcBorders>
            <w:vAlign w:val="center"/>
          </w:tcPr>
          <w:p w14:paraId="3184BAC6" w14:textId="69313C20" w:rsidR="004D2D84" w:rsidRPr="008312ED" w:rsidRDefault="004D2D84" w:rsidP="0097281E">
            <w:pPr>
              <w:jc w:val="center"/>
              <w:rPr>
                <w:color w:val="000000" w:themeColor="text1"/>
                <w:sz w:val="22"/>
              </w:rPr>
            </w:pPr>
            <w:r w:rsidRPr="008312ED">
              <w:rPr>
                <w:color w:val="000000" w:themeColor="text1"/>
                <w:sz w:val="22"/>
              </w:rPr>
              <w:t>22</w:t>
            </w:r>
          </w:p>
        </w:tc>
        <w:tc>
          <w:tcPr>
            <w:tcW w:w="897" w:type="dxa"/>
            <w:tcBorders>
              <w:top w:val="single" w:sz="4" w:space="0" w:color="auto"/>
              <w:left w:val="single" w:sz="4" w:space="0" w:color="auto"/>
              <w:bottom w:val="single" w:sz="4" w:space="0" w:color="auto"/>
              <w:right w:val="single" w:sz="4" w:space="0" w:color="auto"/>
            </w:tcBorders>
            <w:vAlign w:val="center"/>
          </w:tcPr>
          <w:p w14:paraId="7034F930" w14:textId="20DC99C7" w:rsidR="004D2D84" w:rsidRPr="008312ED" w:rsidRDefault="004D2D84" w:rsidP="0097281E">
            <w:pPr>
              <w:jc w:val="center"/>
              <w:rPr>
                <w:color w:val="000000" w:themeColor="text1"/>
                <w:sz w:val="22"/>
              </w:rPr>
            </w:pPr>
            <w:r w:rsidRPr="008312ED">
              <w:rPr>
                <w:color w:val="000000" w:themeColor="text1"/>
                <w:sz w:val="22"/>
              </w:rPr>
              <w:t>27</w:t>
            </w:r>
          </w:p>
        </w:tc>
        <w:tc>
          <w:tcPr>
            <w:tcW w:w="897" w:type="dxa"/>
            <w:tcBorders>
              <w:top w:val="single" w:sz="4" w:space="0" w:color="auto"/>
              <w:left w:val="single" w:sz="4" w:space="0" w:color="auto"/>
              <w:bottom w:val="single" w:sz="4" w:space="0" w:color="auto"/>
              <w:right w:val="single" w:sz="4" w:space="0" w:color="auto"/>
            </w:tcBorders>
            <w:vAlign w:val="center"/>
          </w:tcPr>
          <w:p w14:paraId="699D8F61" w14:textId="4A042E53" w:rsidR="004D2D84" w:rsidRPr="008312ED" w:rsidRDefault="004D2D84" w:rsidP="0097281E">
            <w:pPr>
              <w:jc w:val="center"/>
              <w:rPr>
                <w:color w:val="000000" w:themeColor="text1"/>
                <w:sz w:val="22"/>
              </w:rPr>
            </w:pPr>
            <w:r w:rsidRPr="008312ED">
              <w:rPr>
                <w:color w:val="000000" w:themeColor="text1"/>
                <w:sz w:val="22"/>
              </w:rPr>
              <w:t>1.23</w:t>
            </w:r>
          </w:p>
        </w:tc>
      </w:tr>
      <w:tr w:rsidR="004D2D84" w:rsidRPr="0097281E" w14:paraId="599D19AF" w14:textId="5C927BEA"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34AC8F8"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70C91F8" w14:textId="77777777" w:rsidR="004D2D84" w:rsidRPr="008312ED" w:rsidRDefault="004D2D84" w:rsidP="0097281E">
            <w:pPr>
              <w:jc w:val="center"/>
              <w:rPr>
                <w:color w:val="000000" w:themeColor="text1"/>
                <w:sz w:val="22"/>
              </w:rPr>
            </w:pPr>
            <w:r w:rsidRPr="008312ED">
              <w:rPr>
                <w:color w:val="000000" w:themeColor="text1"/>
                <w:sz w:val="22"/>
              </w:rPr>
              <w:t>17</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848904E" w14:textId="77777777" w:rsidR="004D2D84" w:rsidRPr="008312ED" w:rsidRDefault="004D2D84" w:rsidP="0097281E">
            <w:pPr>
              <w:jc w:val="center"/>
              <w:rPr>
                <w:color w:val="000000" w:themeColor="text1"/>
                <w:sz w:val="22"/>
              </w:rPr>
            </w:pPr>
            <w:r w:rsidRPr="008312ED">
              <w:rPr>
                <w:color w:val="000000" w:themeColor="text1"/>
                <w:sz w:val="22"/>
              </w:rPr>
              <w:t>83</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2D4BAD1"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60FC825" w14:textId="77777777" w:rsidR="004D2D84" w:rsidRPr="008312ED" w:rsidRDefault="004D2D84" w:rsidP="0097281E">
            <w:pPr>
              <w:jc w:val="center"/>
              <w:rPr>
                <w:color w:val="000000" w:themeColor="text1"/>
                <w:sz w:val="22"/>
              </w:rPr>
            </w:pPr>
            <w:r w:rsidRPr="008312ED">
              <w:rPr>
                <w:color w:val="000000" w:themeColor="text1"/>
                <w:sz w:val="22"/>
              </w:rPr>
              <w:t>-1.89</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67DF7EC" w14:textId="77777777" w:rsidR="004D2D84" w:rsidRPr="008312ED" w:rsidRDefault="004D2D84" w:rsidP="0097281E">
            <w:pPr>
              <w:jc w:val="center"/>
              <w:rPr>
                <w:color w:val="000000" w:themeColor="text1"/>
                <w:sz w:val="22"/>
              </w:rPr>
            </w:pPr>
            <w:r w:rsidRPr="008312ED">
              <w:rPr>
                <w:color w:val="000000" w:themeColor="text1"/>
                <w:sz w:val="22"/>
              </w:rPr>
              <w:t>7.73</w:t>
            </w:r>
          </w:p>
        </w:tc>
        <w:tc>
          <w:tcPr>
            <w:tcW w:w="897" w:type="dxa"/>
            <w:tcBorders>
              <w:top w:val="single" w:sz="4" w:space="0" w:color="auto"/>
              <w:left w:val="single" w:sz="4" w:space="0" w:color="auto"/>
              <w:bottom w:val="single" w:sz="4" w:space="0" w:color="auto"/>
              <w:right w:val="single" w:sz="4" w:space="0" w:color="auto"/>
            </w:tcBorders>
            <w:vAlign w:val="center"/>
          </w:tcPr>
          <w:p w14:paraId="6C98211C" w14:textId="1D72077D" w:rsidR="004D2D84" w:rsidRPr="008312ED" w:rsidRDefault="004D2D84" w:rsidP="0097281E">
            <w:pPr>
              <w:jc w:val="center"/>
              <w:rPr>
                <w:color w:val="000000" w:themeColor="text1"/>
                <w:sz w:val="22"/>
              </w:rPr>
            </w:pPr>
            <w:r w:rsidRPr="008312ED">
              <w:rPr>
                <w:color w:val="000000" w:themeColor="text1"/>
                <w:sz w:val="22"/>
              </w:rPr>
              <w:t>25</w:t>
            </w:r>
          </w:p>
        </w:tc>
        <w:tc>
          <w:tcPr>
            <w:tcW w:w="897" w:type="dxa"/>
            <w:tcBorders>
              <w:top w:val="single" w:sz="4" w:space="0" w:color="auto"/>
              <w:left w:val="single" w:sz="4" w:space="0" w:color="auto"/>
              <w:bottom w:val="single" w:sz="4" w:space="0" w:color="auto"/>
              <w:right w:val="single" w:sz="4" w:space="0" w:color="auto"/>
            </w:tcBorders>
            <w:vAlign w:val="center"/>
          </w:tcPr>
          <w:p w14:paraId="6998BC81" w14:textId="3A95F803" w:rsidR="004D2D84" w:rsidRPr="008312ED" w:rsidRDefault="004D2D84" w:rsidP="0097281E">
            <w:pPr>
              <w:jc w:val="center"/>
              <w:rPr>
                <w:color w:val="000000" w:themeColor="text1"/>
                <w:sz w:val="22"/>
              </w:rPr>
            </w:pPr>
            <w:r w:rsidRPr="008312ED">
              <w:rPr>
                <w:color w:val="000000" w:themeColor="text1"/>
                <w:sz w:val="22"/>
              </w:rPr>
              <w:t>33</w:t>
            </w:r>
          </w:p>
        </w:tc>
        <w:tc>
          <w:tcPr>
            <w:tcW w:w="897" w:type="dxa"/>
            <w:tcBorders>
              <w:top w:val="single" w:sz="4" w:space="0" w:color="auto"/>
              <w:left w:val="single" w:sz="4" w:space="0" w:color="auto"/>
              <w:bottom w:val="single" w:sz="4" w:space="0" w:color="auto"/>
              <w:right w:val="single" w:sz="4" w:space="0" w:color="auto"/>
            </w:tcBorders>
            <w:vAlign w:val="center"/>
          </w:tcPr>
          <w:p w14:paraId="7AA8ADA0" w14:textId="26586E5F" w:rsidR="004D2D84" w:rsidRPr="008312ED" w:rsidRDefault="004D2D84" w:rsidP="0097281E">
            <w:pPr>
              <w:jc w:val="center"/>
              <w:rPr>
                <w:color w:val="000000" w:themeColor="text1"/>
                <w:sz w:val="22"/>
              </w:rPr>
            </w:pPr>
            <w:r w:rsidRPr="008312ED">
              <w:rPr>
                <w:color w:val="000000" w:themeColor="text1"/>
                <w:sz w:val="22"/>
              </w:rPr>
              <w:t>1.29</w:t>
            </w:r>
          </w:p>
        </w:tc>
      </w:tr>
      <w:tr w:rsidR="004D2D84" w:rsidRPr="0097281E" w14:paraId="0036CA7C" w14:textId="3419C95D"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7AEF3FA3"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695417"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CBC435"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A32F487"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FDBBF9F" w14:textId="77777777" w:rsidR="004D2D84" w:rsidRPr="008312ED" w:rsidRDefault="004D2D84" w:rsidP="0097281E">
            <w:pPr>
              <w:jc w:val="center"/>
              <w:rPr>
                <w:color w:val="000000" w:themeColor="text1"/>
                <w:sz w:val="22"/>
              </w:rPr>
            </w:pPr>
            <w:r w:rsidRPr="008312ED">
              <w:rPr>
                <w:color w:val="000000" w:themeColor="text1"/>
                <w:sz w:val="22"/>
              </w:rPr>
              <w:t>-1.73</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C533C22" w14:textId="77777777" w:rsidR="004D2D84" w:rsidRPr="008312ED" w:rsidRDefault="004D2D84" w:rsidP="0097281E">
            <w:pPr>
              <w:jc w:val="center"/>
              <w:rPr>
                <w:color w:val="000000" w:themeColor="text1"/>
                <w:sz w:val="22"/>
              </w:rPr>
            </w:pPr>
            <w:r w:rsidRPr="008312ED">
              <w:rPr>
                <w:color w:val="000000" w:themeColor="text1"/>
                <w:sz w:val="22"/>
              </w:rPr>
              <w:t>7.43</w:t>
            </w:r>
          </w:p>
        </w:tc>
        <w:tc>
          <w:tcPr>
            <w:tcW w:w="897" w:type="dxa"/>
            <w:tcBorders>
              <w:top w:val="single" w:sz="4" w:space="0" w:color="auto"/>
              <w:left w:val="single" w:sz="4" w:space="0" w:color="auto"/>
              <w:bottom w:val="single" w:sz="4" w:space="0" w:color="auto"/>
              <w:right w:val="single" w:sz="4" w:space="0" w:color="auto"/>
            </w:tcBorders>
            <w:vAlign w:val="center"/>
          </w:tcPr>
          <w:p w14:paraId="2CCC9348" w14:textId="298EFFD7" w:rsidR="004D2D84" w:rsidRPr="008312ED" w:rsidRDefault="004D2D84" w:rsidP="0097281E">
            <w:pPr>
              <w:jc w:val="center"/>
              <w:rPr>
                <w:color w:val="000000" w:themeColor="text1"/>
                <w:sz w:val="22"/>
              </w:rPr>
            </w:pPr>
            <w:r w:rsidRPr="008312ED">
              <w:rPr>
                <w:color w:val="000000" w:themeColor="text1"/>
                <w:sz w:val="22"/>
              </w:rPr>
              <w:t>24</w:t>
            </w:r>
          </w:p>
        </w:tc>
        <w:tc>
          <w:tcPr>
            <w:tcW w:w="897" w:type="dxa"/>
            <w:tcBorders>
              <w:top w:val="single" w:sz="4" w:space="0" w:color="auto"/>
              <w:left w:val="single" w:sz="4" w:space="0" w:color="auto"/>
              <w:bottom w:val="single" w:sz="4" w:space="0" w:color="auto"/>
              <w:right w:val="single" w:sz="4" w:space="0" w:color="auto"/>
            </w:tcBorders>
            <w:vAlign w:val="center"/>
          </w:tcPr>
          <w:p w14:paraId="2DDCAC1F" w14:textId="6DF99FF6" w:rsidR="004D2D84" w:rsidRPr="008312ED" w:rsidRDefault="004D2D84" w:rsidP="0097281E">
            <w:pPr>
              <w:jc w:val="center"/>
              <w:rPr>
                <w:color w:val="000000" w:themeColor="text1"/>
                <w:sz w:val="22"/>
              </w:rPr>
            </w:pPr>
            <w:r w:rsidRPr="008312ED">
              <w:rPr>
                <w:color w:val="000000" w:themeColor="text1"/>
                <w:sz w:val="22"/>
              </w:rPr>
              <w:t>33</w:t>
            </w:r>
          </w:p>
        </w:tc>
        <w:tc>
          <w:tcPr>
            <w:tcW w:w="897" w:type="dxa"/>
            <w:tcBorders>
              <w:top w:val="single" w:sz="4" w:space="0" w:color="auto"/>
              <w:left w:val="single" w:sz="4" w:space="0" w:color="auto"/>
              <w:bottom w:val="single" w:sz="4" w:space="0" w:color="auto"/>
              <w:right w:val="single" w:sz="4" w:space="0" w:color="auto"/>
            </w:tcBorders>
            <w:vAlign w:val="center"/>
          </w:tcPr>
          <w:p w14:paraId="5C4EC089" w14:textId="1C7A9DCD" w:rsidR="004D2D84" w:rsidRPr="008312ED" w:rsidRDefault="004D2D84" w:rsidP="0097281E">
            <w:pPr>
              <w:jc w:val="center"/>
              <w:rPr>
                <w:color w:val="000000" w:themeColor="text1"/>
                <w:sz w:val="22"/>
              </w:rPr>
            </w:pPr>
            <w:r w:rsidRPr="008312ED">
              <w:rPr>
                <w:color w:val="000000" w:themeColor="text1"/>
                <w:sz w:val="22"/>
              </w:rPr>
              <w:t>1.33</w:t>
            </w:r>
          </w:p>
        </w:tc>
      </w:tr>
      <w:tr w:rsidR="004D2D84" w:rsidRPr="0097281E" w14:paraId="434B34A9" w14:textId="543D3A1C"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51029A43"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E4E46A"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1BAA32"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B5D2B64"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0564C09" w14:textId="77777777" w:rsidR="004D2D84" w:rsidRPr="008312ED" w:rsidRDefault="004D2D84" w:rsidP="0097281E">
            <w:pPr>
              <w:jc w:val="center"/>
              <w:rPr>
                <w:color w:val="000000" w:themeColor="text1"/>
                <w:sz w:val="22"/>
              </w:rPr>
            </w:pPr>
            <w:r w:rsidRPr="008312ED">
              <w:rPr>
                <w:color w:val="000000" w:themeColor="text1"/>
                <w:sz w:val="22"/>
              </w:rPr>
              <w:t>-1.1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9AFAB4B" w14:textId="77777777" w:rsidR="004D2D84" w:rsidRPr="008312ED" w:rsidRDefault="004D2D84" w:rsidP="0097281E">
            <w:pPr>
              <w:jc w:val="center"/>
              <w:rPr>
                <w:color w:val="000000" w:themeColor="text1"/>
                <w:sz w:val="22"/>
              </w:rPr>
            </w:pPr>
            <w:r w:rsidRPr="008312ED">
              <w:rPr>
                <w:color w:val="000000" w:themeColor="text1"/>
                <w:sz w:val="22"/>
              </w:rPr>
              <w:t>7.38</w:t>
            </w:r>
          </w:p>
        </w:tc>
        <w:tc>
          <w:tcPr>
            <w:tcW w:w="897" w:type="dxa"/>
            <w:tcBorders>
              <w:top w:val="single" w:sz="4" w:space="0" w:color="auto"/>
              <w:left w:val="single" w:sz="4" w:space="0" w:color="auto"/>
              <w:bottom w:val="single" w:sz="4" w:space="0" w:color="auto"/>
              <w:right w:val="single" w:sz="4" w:space="0" w:color="auto"/>
            </w:tcBorders>
            <w:vAlign w:val="center"/>
          </w:tcPr>
          <w:p w14:paraId="548F67EC" w14:textId="270477A6" w:rsidR="004D2D84" w:rsidRPr="008312ED" w:rsidRDefault="004D2D84" w:rsidP="0097281E">
            <w:pPr>
              <w:jc w:val="center"/>
              <w:rPr>
                <w:color w:val="000000" w:themeColor="text1"/>
                <w:sz w:val="22"/>
              </w:rPr>
            </w:pPr>
            <w:r w:rsidRPr="008312ED">
              <w:rPr>
                <w:color w:val="000000" w:themeColor="text1"/>
                <w:sz w:val="22"/>
              </w:rPr>
              <w:t>25</w:t>
            </w:r>
          </w:p>
        </w:tc>
        <w:tc>
          <w:tcPr>
            <w:tcW w:w="897" w:type="dxa"/>
            <w:tcBorders>
              <w:top w:val="single" w:sz="4" w:space="0" w:color="auto"/>
              <w:left w:val="single" w:sz="4" w:space="0" w:color="auto"/>
              <w:bottom w:val="single" w:sz="4" w:space="0" w:color="auto"/>
              <w:right w:val="single" w:sz="4" w:space="0" w:color="auto"/>
            </w:tcBorders>
            <w:vAlign w:val="center"/>
          </w:tcPr>
          <w:p w14:paraId="4A094BAE" w14:textId="716EDB4A" w:rsidR="004D2D84" w:rsidRPr="008312ED" w:rsidRDefault="004D2D84" w:rsidP="0097281E">
            <w:pPr>
              <w:jc w:val="center"/>
              <w:rPr>
                <w:color w:val="000000" w:themeColor="text1"/>
                <w:sz w:val="22"/>
              </w:rPr>
            </w:pPr>
            <w:r w:rsidRPr="008312ED">
              <w:rPr>
                <w:color w:val="000000" w:themeColor="text1"/>
                <w:sz w:val="22"/>
              </w:rPr>
              <w:t>32</w:t>
            </w:r>
          </w:p>
        </w:tc>
        <w:tc>
          <w:tcPr>
            <w:tcW w:w="897" w:type="dxa"/>
            <w:tcBorders>
              <w:top w:val="single" w:sz="4" w:space="0" w:color="auto"/>
              <w:left w:val="single" w:sz="4" w:space="0" w:color="auto"/>
              <w:bottom w:val="single" w:sz="4" w:space="0" w:color="auto"/>
              <w:right w:val="single" w:sz="4" w:space="0" w:color="auto"/>
            </w:tcBorders>
            <w:vAlign w:val="center"/>
          </w:tcPr>
          <w:p w14:paraId="4BEB250E" w14:textId="44DFAABB" w:rsidR="004D2D84" w:rsidRPr="008312ED" w:rsidRDefault="004D2D84" w:rsidP="0097281E">
            <w:pPr>
              <w:jc w:val="center"/>
              <w:rPr>
                <w:color w:val="000000" w:themeColor="text1"/>
                <w:sz w:val="22"/>
              </w:rPr>
            </w:pPr>
            <w:r w:rsidRPr="008312ED">
              <w:rPr>
                <w:color w:val="000000" w:themeColor="text1"/>
                <w:sz w:val="22"/>
              </w:rPr>
              <w:t>1.29</w:t>
            </w:r>
          </w:p>
        </w:tc>
      </w:tr>
      <w:tr w:rsidR="004D2D84" w:rsidRPr="0097281E" w14:paraId="13A291AD" w14:textId="16F95E9C"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37301E1F"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C006639" w14:textId="77777777" w:rsidR="004D2D84" w:rsidRPr="008312ED" w:rsidRDefault="004D2D84" w:rsidP="0097281E">
            <w:pPr>
              <w:jc w:val="center"/>
              <w:rPr>
                <w:color w:val="000000" w:themeColor="text1"/>
                <w:sz w:val="22"/>
              </w:rPr>
            </w:pPr>
            <w:r w:rsidRPr="008312ED">
              <w:rPr>
                <w:color w:val="000000" w:themeColor="text1"/>
                <w:sz w:val="22"/>
              </w:rPr>
              <w:t>4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65E862D" w14:textId="77777777" w:rsidR="004D2D84" w:rsidRPr="008312ED" w:rsidRDefault="004D2D84" w:rsidP="0097281E">
            <w:pPr>
              <w:jc w:val="center"/>
              <w:rPr>
                <w:color w:val="000000" w:themeColor="text1"/>
                <w:sz w:val="22"/>
              </w:rPr>
            </w:pPr>
            <w:r w:rsidRPr="008312ED">
              <w:rPr>
                <w:color w:val="000000" w:themeColor="text1"/>
                <w:sz w:val="22"/>
              </w:rPr>
              <w:t>6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34E54A6"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F123826" w14:textId="77777777" w:rsidR="004D2D84" w:rsidRPr="008312ED" w:rsidRDefault="004D2D84" w:rsidP="0097281E">
            <w:pPr>
              <w:jc w:val="center"/>
              <w:rPr>
                <w:color w:val="000000" w:themeColor="text1"/>
                <w:sz w:val="22"/>
              </w:rPr>
            </w:pPr>
            <w:r w:rsidRPr="008312ED">
              <w:rPr>
                <w:color w:val="000000" w:themeColor="text1"/>
                <w:sz w:val="22"/>
              </w:rPr>
              <w:t>-0.8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900ED75" w14:textId="77777777" w:rsidR="004D2D84" w:rsidRPr="008312ED" w:rsidRDefault="004D2D84" w:rsidP="0097281E">
            <w:pPr>
              <w:jc w:val="center"/>
              <w:rPr>
                <w:color w:val="000000" w:themeColor="text1"/>
                <w:sz w:val="22"/>
              </w:rPr>
            </w:pPr>
            <w:r w:rsidRPr="008312ED">
              <w:rPr>
                <w:color w:val="000000" w:themeColor="text1"/>
                <w:sz w:val="22"/>
              </w:rPr>
              <w:t>7.22</w:t>
            </w:r>
          </w:p>
        </w:tc>
        <w:tc>
          <w:tcPr>
            <w:tcW w:w="897" w:type="dxa"/>
            <w:tcBorders>
              <w:top w:val="single" w:sz="4" w:space="0" w:color="auto"/>
              <w:left w:val="single" w:sz="4" w:space="0" w:color="auto"/>
              <w:bottom w:val="single" w:sz="4" w:space="0" w:color="auto"/>
              <w:right w:val="single" w:sz="4" w:space="0" w:color="auto"/>
            </w:tcBorders>
            <w:vAlign w:val="center"/>
          </w:tcPr>
          <w:p w14:paraId="43D4EC26" w14:textId="53A5A3B8" w:rsidR="004D2D84" w:rsidRPr="008312ED" w:rsidRDefault="004D2D84" w:rsidP="0097281E">
            <w:pPr>
              <w:jc w:val="center"/>
              <w:rPr>
                <w:color w:val="000000" w:themeColor="text1"/>
                <w:sz w:val="22"/>
              </w:rPr>
            </w:pPr>
            <w:r w:rsidRPr="008312ED">
              <w:rPr>
                <w:color w:val="000000" w:themeColor="text1"/>
                <w:sz w:val="22"/>
              </w:rPr>
              <w:t>31</w:t>
            </w:r>
          </w:p>
        </w:tc>
        <w:tc>
          <w:tcPr>
            <w:tcW w:w="897" w:type="dxa"/>
            <w:tcBorders>
              <w:top w:val="single" w:sz="4" w:space="0" w:color="auto"/>
              <w:left w:val="single" w:sz="4" w:space="0" w:color="auto"/>
              <w:bottom w:val="single" w:sz="4" w:space="0" w:color="auto"/>
              <w:right w:val="single" w:sz="4" w:space="0" w:color="auto"/>
            </w:tcBorders>
            <w:vAlign w:val="center"/>
          </w:tcPr>
          <w:p w14:paraId="2FC9FA64" w14:textId="1486B73E" w:rsidR="004D2D84" w:rsidRPr="008312ED" w:rsidRDefault="004D2D84" w:rsidP="0097281E">
            <w:pPr>
              <w:jc w:val="center"/>
              <w:rPr>
                <w:color w:val="000000" w:themeColor="text1"/>
                <w:sz w:val="22"/>
              </w:rPr>
            </w:pPr>
            <w:r w:rsidRPr="008312ED">
              <w:rPr>
                <w:color w:val="000000" w:themeColor="text1"/>
                <w:sz w:val="22"/>
              </w:rPr>
              <w:t>37</w:t>
            </w:r>
          </w:p>
        </w:tc>
        <w:tc>
          <w:tcPr>
            <w:tcW w:w="897" w:type="dxa"/>
            <w:tcBorders>
              <w:top w:val="single" w:sz="4" w:space="0" w:color="auto"/>
              <w:left w:val="single" w:sz="4" w:space="0" w:color="auto"/>
              <w:bottom w:val="single" w:sz="4" w:space="0" w:color="auto"/>
              <w:right w:val="single" w:sz="4" w:space="0" w:color="auto"/>
            </w:tcBorders>
            <w:vAlign w:val="center"/>
          </w:tcPr>
          <w:p w14:paraId="77AF35F3" w14:textId="0F30807F" w:rsidR="004D2D84" w:rsidRPr="008312ED" w:rsidRDefault="004D2D84" w:rsidP="0097281E">
            <w:pPr>
              <w:jc w:val="center"/>
              <w:rPr>
                <w:color w:val="000000" w:themeColor="text1"/>
                <w:sz w:val="22"/>
              </w:rPr>
            </w:pPr>
            <w:r w:rsidRPr="008312ED">
              <w:rPr>
                <w:color w:val="000000" w:themeColor="text1"/>
                <w:sz w:val="22"/>
              </w:rPr>
              <w:t>1.22</w:t>
            </w:r>
          </w:p>
        </w:tc>
      </w:tr>
      <w:tr w:rsidR="004D2D84" w:rsidRPr="0097281E" w14:paraId="3E93BEB6" w14:textId="17B59CB9"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5EBB4A1A"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16A062"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13C0BE"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5D61D81"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236A798" w14:textId="77777777" w:rsidR="004D2D84" w:rsidRPr="008312ED" w:rsidRDefault="004D2D84" w:rsidP="0097281E">
            <w:pPr>
              <w:jc w:val="center"/>
              <w:rPr>
                <w:color w:val="000000" w:themeColor="text1"/>
                <w:sz w:val="22"/>
              </w:rPr>
            </w:pPr>
            <w:r w:rsidRPr="008312ED">
              <w:rPr>
                <w:color w:val="000000" w:themeColor="text1"/>
                <w:sz w:val="22"/>
              </w:rPr>
              <w:t>-0.68</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5C841DF" w14:textId="77777777" w:rsidR="004D2D84" w:rsidRPr="008312ED" w:rsidRDefault="004D2D84" w:rsidP="0097281E">
            <w:pPr>
              <w:jc w:val="center"/>
              <w:rPr>
                <w:color w:val="000000" w:themeColor="text1"/>
                <w:sz w:val="22"/>
              </w:rPr>
            </w:pPr>
            <w:r w:rsidRPr="008312ED">
              <w:rPr>
                <w:color w:val="000000" w:themeColor="text1"/>
                <w:sz w:val="22"/>
              </w:rPr>
              <w:t>7.00</w:t>
            </w:r>
          </w:p>
        </w:tc>
        <w:tc>
          <w:tcPr>
            <w:tcW w:w="897" w:type="dxa"/>
            <w:tcBorders>
              <w:top w:val="single" w:sz="4" w:space="0" w:color="auto"/>
              <w:left w:val="single" w:sz="4" w:space="0" w:color="auto"/>
              <w:bottom w:val="single" w:sz="4" w:space="0" w:color="auto"/>
              <w:right w:val="single" w:sz="4" w:space="0" w:color="auto"/>
            </w:tcBorders>
            <w:vAlign w:val="center"/>
          </w:tcPr>
          <w:p w14:paraId="37F08D81" w14:textId="52BE39BD" w:rsidR="004D2D84" w:rsidRPr="008312ED" w:rsidRDefault="004D2D84" w:rsidP="0097281E">
            <w:pPr>
              <w:jc w:val="center"/>
              <w:rPr>
                <w:color w:val="000000" w:themeColor="text1"/>
                <w:sz w:val="22"/>
              </w:rPr>
            </w:pPr>
            <w:r w:rsidRPr="008312ED">
              <w:rPr>
                <w:color w:val="000000" w:themeColor="text1"/>
                <w:sz w:val="22"/>
              </w:rPr>
              <w:t>30</w:t>
            </w:r>
          </w:p>
        </w:tc>
        <w:tc>
          <w:tcPr>
            <w:tcW w:w="897" w:type="dxa"/>
            <w:tcBorders>
              <w:top w:val="single" w:sz="4" w:space="0" w:color="auto"/>
              <w:left w:val="single" w:sz="4" w:space="0" w:color="auto"/>
              <w:bottom w:val="single" w:sz="4" w:space="0" w:color="auto"/>
              <w:right w:val="single" w:sz="4" w:space="0" w:color="auto"/>
            </w:tcBorders>
            <w:vAlign w:val="center"/>
          </w:tcPr>
          <w:p w14:paraId="3CB14719" w14:textId="66B9EAF0" w:rsidR="004D2D84" w:rsidRPr="008312ED" w:rsidRDefault="004D2D84" w:rsidP="0097281E">
            <w:pPr>
              <w:jc w:val="center"/>
              <w:rPr>
                <w:color w:val="000000" w:themeColor="text1"/>
                <w:sz w:val="22"/>
              </w:rPr>
            </w:pPr>
            <w:r w:rsidRPr="008312ED">
              <w:rPr>
                <w:color w:val="000000" w:themeColor="text1"/>
                <w:sz w:val="22"/>
              </w:rPr>
              <w:t>40</w:t>
            </w:r>
          </w:p>
        </w:tc>
        <w:tc>
          <w:tcPr>
            <w:tcW w:w="897" w:type="dxa"/>
            <w:tcBorders>
              <w:top w:val="single" w:sz="4" w:space="0" w:color="auto"/>
              <w:left w:val="single" w:sz="4" w:space="0" w:color="auto"/>
              <w:bottom w:val="single" w:sz="4" w:space="0" w:color="auto"/>
              <w:right w:val="single" w:sz="4" w:space="0" w:color="auto"/>
            </w:tcBorders>
            <w:vAlign w:val="center"/>
          </w:tcPr>
          <w:p w14:paraId="2D4A18FC" w14:textId="0576ECE1" w:rsidR="004D2D84" w:rsidRPr="008312ED" w:rsidRDefault="004D2D84" w:rsidP="0097281E">
            <w:pPr>
              <w:jc w:val="center"/>
              <w:rPr>
                <w:color w:val="000000" w:themeColor="text1"/>
                <w:sz w:val="22"/>
              </w:rPr>
            </w:pPr>
            <w:r w:rsidRPr="008312ED">
              <w:rPr>
                <w:color w:val="000000" w:themeColor="text1"/>
                <w:sz w:val="22"/>
              </w:rPr>
              <w:t>1.33</w:t>
            </w:r>
          </w:p>
        </w:tc>
      </w:tr>
      <w:tr w:rsidR="004D2D84" w:rsidRPr="0097281E" w14:paraId="4E990122" w14:textId="0EAD42BB"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5081685"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54D451"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6205C2"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A83D79E"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EF390DB" w14:textId="77777777" w:rsidR="004D2D84" w:rsidRPr="008312ED" w:rsidRDefault="004D2D84" w:rsidP="0097281E">
            <w:pPr>
              <w:jc w:val="center"/>
              <w:rPr>
                <w:color w:val="000000" w:themeColor="text1"/>
                <w:sz w:val="22"/>
              </w:rPr>
            </w:pPr>
            <w:r w:rsidRPr="008312ED">
              <w:rPr>
                <w:color w:val="000000" w:themeColor="text1"/>
                <w:sz w:val="22"/>
              </w:rPr>
              <w:t>-0.23</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108EDD7" w14:textId="77777777" w:rsidR="004D2D84" w:rsidRPr="008312ED" w:rsidRDefault="004D2D84" w:rsidP="0097281E">
            <w:pPr>
              <w:jc w:val="center"/>
              <w:rPr>
                <w:color w:val="000000" w:themeColor="text1"/>
                <w:sz w:val="22"/>
              </w:rPr>
            </w:pPr>
            <w:r w:rsidRPr="008312ED">
              <w:rPr>
                <w:color w:val="000000" w:themeColor="text1"/>
                <w:sz w:val="22"/>
              </w:rPr>
              <w:t>6.97</w:t>
            </w:r>
          </w:p>
        </w:tc>
        <w:tc>
          <w:tcPr>
            <w:tcW w:w="897" w:type="dxa"/>
            <w:tcBorders>
              <w:top w:val="single" w:sz="4" w:space="0" w:color="auto"/>
              <w:left w:val="single" w:sz="4" w:space="0" w:color="auto"/>
              <w:bottom w:val="single" w:sz="4" w:space="0" w:color="auto"/>
              <w:right w:val="single" w:sz="4" w:space="0" w:color="auto"/>
            </w:tcBorders>
            <w:vAlign w:val="center"/>
          </w:tcPr>
          <w:p w14:paraId="73A715EE" w14:textId="3E6A3899" w:rsidR="004D2D84" w:rsidRPr="008312ED" w:rsidRDefault="004D2D84" w:rsidP="0097281E">
            <w:pPr>
              <w:jc w:val="center"/>
              <w:rPr>
                <w:color w:val="000000" w:themeColor="text1"/>
                <w:sz w:val="22"/>
              </w:rPr>
            </w:pPr>
            <w:r w:rsidRPr="008312ED">
              <w:rPr>
                <w:color w:val="000000" w:themeColor="text1"/>
                <w:sz w:val="22"/>
              </w:rPr>
              <w:t>32</w:t>
            </w:r>
          </w:p>
        </w:tc>
        <w:tc>
          <w:tcPr>
            <w:tcW w:w="897" w:type="dxa"/>
            <w:tcBorders>
              <w:top w:val="single" w:sz="4" w:space="0" w:color="auto"/>
              <w:left w:val="single" w:sz="4" w:space="0" w:color="auto"/>
              <w:bottom w:val="single" w:sz="4" w:space="0" w:color="auto"/>
              <w:right w:val="single" w:sz="4" w:space="0" w:color="auto"/>
            </w:tcBorders>
            <w:vAlign w:val="center"/>
          </w:tcPr>
          <w:p w14:paraId="68E1A0B7" w14:textId="0C0A1CA7" w:rsidR="004D2D84" w:rsidRPr="008312ED" w:rsidRDefault="004D2D84" w:rsidP="0097281E">
            <w:pPr>
              <w:jc w:val="center"/>
              <w:rPr>
                <w:color w:val="000000" w:themeColor="text1"/>
                <w:sz w:val="22"/>
              </w:rPr>
            </w:pPr>
            <w:r w:rsidRPr="008312ED">
              <w:rPr>
                <w:color w:val="000000" w:themeColor="text1"/>
                <w:sz w:val="22"/>
              </w:rPr>
              <w:t>40</w:t>
            </w:r>
          </w:p>
        </w:tc>
        <w:tc>
          <w:tcPr>
            <w:tcW w:w="897" w:type="dxa"/>
            <w:tcBorders>
              <w:top w:val="single" w:sz="4" w:space="0" w:color="auto"/>
              <w:left w:val="single" w:sz="4" w:space="0" w:color="auto"/>
              <w:bottom w:val="single" w:sz="4" w:space="0" w:color="auto"/>
              <w:right w:val="single" w:sz="4" w:space="0" w:color="auto"/>
            </w:tcBorders>
            <w:vAlign w:val="center"/>
          </w:tcPr>
          <w:p w14:paraId="27E5C8D7" w14:textId="7AF9E8B0" w:rsidR="004D2D84" w:rsidRPr="008312ED" w:rsidRDefault="004D2D84" w:rsidP="0097281E">
            <w:pPr>
              <w:jc w:val="center"/>
              <w:rPr>
                <w:color w:val="000000" w:themeColor="text1"/>
                <w:sz w:val="22"/>
              </w:rPr>
            </w:pPr>
            <w:r w:rsidRPr="008312ED">
              <w:rPr>
                <w:color w:val="000000" w:themeColor="text1"/>
                <w:sz w:val="22"/>
              </w:rPr>
              <w:t>1.23</w:t>
            </w:r>
          </w:p>
        </w:tc>
      </w:tr>
      <w:tr w:rsidR="004D2D84" w:rsidRPr="0097281E" w14:paraId="49A6EB10" w14:textId="3556AFD5" w:rsidTr="004D2D84">
        <w:trPr>
          <w:trHeight w:val="228"/>
          <w:jc w:val="center"/>
        </w:trPr>
        <w:tc>
          <w:tcPr>
            <w:tcW w:w="1857" w:type="dxa"/>
            <w:vMerge w:val="restart"/>
            <w:tcBorders>
              <w:top w:val="single" w:sz="8" w:space="0" w:color="000000"/>
              <w:left w:val="single" w:sz="8" w:space="0" w:color="000000"/>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5ECD5FC0" w14:textId="77777777" w:rsidR="004D2D84" w:rsidRPr="008312ED" w:rsidRDefault="004D2D84" w:rsidP="0097281E">
            <w:pPr>
              <w:jc w:val="center"/>
              <w:rPr>
                <w:color w:val="000000" w:themeColor="text1"/>
                <w:sz w:val="22"/>
              </w:rPr>
            </w:pPr>
            <w:r w:rsidRPr="008312ED">
              <w:rPr>
                <w:color w:val="000000" w:themeColor="text1"/>
                <w:sz w:val="22"/>
              </w:rPr>
              <w:t>190</w:t>
            </w:r>
          </w:p>
          <w:p w14:paraId="07DF2B5C" w14:textId="77777777" w:rsidR="004D2D84" w:rsidRPr="008312ED" w:rsidRDefault="004D2D84" w:rsidP="0097281E">
            <w:pPr>
              <w:jc w:val="center"/>
              <w:rPr>
                <w:color w:val="000000" w:themeColor="text1"/>
                <w:sz w:val="22"/>
              </w:rPr>
            </w:pPr>
            <w:r w:rsidRPr="008312ED">
              <w:rPr>
                <w:color w:val="000000" w:themeColor="text1"/>
                <w:sz w:val="22"/>
              </w:rPr>
              <w:t>(Md)</w:t>
            </w: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78F1D66" w14:textId="77777777" w:rsidR="004D2D84" w:rsidRPr="008312ED" w:rsidRDefault="004D2D84" w:rsidP="0097281E">
            <w:pPr>
              <w:jc w:val="center"/>
              <w:rPr>
                <w:color w:val="000000" w:themeColor="text1"/>
                <w:sz w:val="22"/>
              </w:rPr>
            </w:pPr>
            <w:r w:rsidRPr="008312ED">
              <w:rPr>
                <w:color w:val="000000" w:themeColor="text1"/>
                <w:sz w:val="22"/>
              </w:rPr>
              <w:t>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86795A3" w14:textId="77777777" w:rsidR="004D2D84" w:rsidRPr="008312ED" w:rsidRDefault="004D2D84" w:rsidP="0097281E">
            <w:pPr>
              <w:jc w:val="center"/>
              <w:rPr>
                <w:color w:val="000000" w:themeColor="text1"/>
                <w:sz w:val="22"/>
              </w:rPr>
            </w:pPr>
            <w:r w:rsidRPr="008312ED">
              <w:rPr>
                <w:color w:val="000000" w:themeColor="text1"/>
                <w:sz w:val="22"/>
              </w:rPr>
              <w:t>10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8E48845"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24CBB26" w14:textId="77777777" w:rsidR="004D2D84" w:rsidRPr="008312ED" w:rsidRDefault="004D2D84" w:rsidP="0097281E">
            <w:pPr>
              <w:jc w:val="center"/>
              <w:rPr>
                <w:color w:val="000000" w:themeColor="text1"/>
                <w:sz w:val="22"/>
              </w:rPr>
            </w:pPr>
            <w:r w:rsidRPr="008312ED">
              <w:rPr>
                <w:color w:val="000000" w:themeColor="text1"/>
                <w:sz w:val="22"/>
              </w:rPr>
              <w:t>-2.7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4B472D9" w14:textId="77777777" w:rsidR="004D2D84" w:rsidRPr="008312ED" w:rsidRDefault="004D2D84" w:rsidP="0097281E">
            <w:pPr>
              <w:jc w:val="center"/>
              <w:rPr>
                <w:color w:val="000000" w:themeColor="text1"/>
                <w:sz w:val="22"/>
              </w:rPr>
            </w:pPr>
            <w:r w:rsidRPr="008312ED">
              <w:rPr>
                <w:color w:val="000000" w:themeColor="text1"/>
                <w:sz w:val="22"/>
              </w:rPr>
              <w:t>8.10</w:t>
            </w:r>
          </w:p>
        </w:tc>
        <w:tc>
          <w:tcPr>
            <w:tcW w:w="897" w:type="dxa"/>
            <w:tcBorders>
              <w:top w:val="single" w:sz="4" w:space="0" w:color="auto"/>
              <w:left w:val="single" w:sz="4" w:space="0" w:color="auto"/>
              <w:bottom w:val="single" w:sz="4" w:space="0" w:color="auto"/>
              <w:right w:val="single" w:sz="4" w:space="0" w:color="auto"/>
            </w:tcBorders>
            <w:vAlign w:val="center"/>
          </w:tcPr>
          <w:p w14:paraId="08113279" w14:textId="6060A6B7" w:rsidR="004D2D84" w:rsidRPr="008312ED" w:rsidRDefault="004D2D84" w:rsidP="0097281E">
            <w:pPr>
              <w:jc w:val="center"/>
              <w:rPr>
                <w:color w:val="000000" w:themeColor="text1"/>
                <w:sz w:val="22"/>
              </w:rPr>
            </w:pPr>
            <w:r w:rsidRPr="008312ED">
              <w:rPr>
                <w:color w:val="000000" w:themeColor="text1"/>
                <w:sz w:val="22"/>
              </w:rPr>
              <w:t>30</w:t>
            </w:r>
          </w:p>
        </w:tc>
        <w:tc>
          <w:tcPr>
            <w:tcW w:w="897" w:type="dxa"/>
            <w:tcBorders>
              <w:top w:val="single" w:sz="4" w:space="0" w:color="auto"/>
              <w:left w:val="single" w:sz="4" w:space="0" w:color="auto"/>
              <w:bottom w:val="single" w:sz="4" w:space="0" w:color="auto"/>
              <w:right w:val="single" w:sz="4" w:space="0" w:color="auto"/>
            </w:tcBorders>
            <w:vAlign w:val="center"/>
          </w:tcPr>
          <w:p w14:paraId="40EC17DF" w14:textId="76E8A134" w:rsidR="004D2D84" w:rsidRPr="008312ED" w:rsidRDefault="004D2D84" w:rsidP="0097281E">
            <w:pPr>
              <w:jc w:val="center"/>
              <w:rPr>
                <w:color w:val="000000" w:themeColor="text1"/>
                <w:sz w:val="22"/>
              </w:rPr>
            </w:pPr>
            <w:r w:rsidRPr="008312ED">
              <w:rPr>
                <w:color w:val="000000" w:themeColor="text1"/>
                <w:sz w:val="22"/>
              </w:rPr>
              <w:t>42</w:t>
            </w:r>
          </w:p>
        </w:tc>
        <w:tc>
          <w:tcPr>
            <w:tcW w:w="897" w:type="dxa"/>
            <w:tcBorders>
              <w:top w:val="single" w:sz="4" w:space="0" w:color="auto"/>
              <w:left w:val="single" w:sz="4" w:space="0" w:color="auto"/>
              <w:bottom w:val="single" w:sz="4" w:space="0" w:color="auto"/>
              <w:right w:val="single" w:sz="4" w:space="0" w:color="auto"/>
            </w:tcBorders>
            <w:vAlign w:val="center"/>
          </w:tcPr>
          <w:p w14:paraId="59A43C0B" w14:textId="557D4937" w:rsidR="004D2D84" w:rsidRPr="008312ED" w:rsidRDefault="004D2D84" w:rsidP="0097281E">
            <w:pPr>
              <w:jc w:val="center"/>
              <w:rPr>
                <w:color w:val="000000" w:themeColor="text1"/>
                <w:sz w:val="22"/>
              </w:rPr>
            </w:pPr>
            <w:r w:rsidRPr="008312ED">
              <w:rPr>
                <w:color w:val="000000" w:themeColor="text1"/>
                <w:sz w:val="22"/>
              </w:rPr>
              <w:t>1.41</w:t>
            </w:r>
          </w:p>
        </w:tc>
      </w:tr>
      <w:tr w:rsidR="004D2D84" w:rsidRPr="0097281E" w14:paraId="49D043AE" w14:textId="0CA05EA5"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394A4F3"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88B37B"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5A27CF"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0B61DE5"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5A5B108" w14:textId="77777777" w:rsidR="004D2D84" w:rsidRPr="008312ED" w:rsidRDefault="004D2D84" w:rsidP="0097281E">
            <w:pPr>
              <w:jc w:val="center"/>
              <w:rPr>
                <w:color w:val="000000" w:themeColor="text1"/>
                <w:sz w:val="22"/>
              </w:rPr>
            </w:pPr>
            <w:r w:rsidRPr="008312ED">
              <w:rPr>
                <w:color w:val="000000" w:themeColor="text1"/>
                <w:sz w:val="22"/>
              </w:rPr>
              <w:t>-2.5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0856DC0" w14:textId="77777777" w:rsidR="004D2D84" w:rsidRPr="008312ED" w:rsidRDefault="004D2D84" w:rsidP="0097281E">
            <w:pPr>
              <w:jc w:val="center"/>
              <w:rPr>
                <w:color w:val="000000" w:themeColor="text1"/>
                <w:sz w:val="22"/>
              </w:rPr>
            </w:pPr>
            <w:r w:rsidRPr="008312ED">
              <w:rPr>
                <w:color w:val="000000" w:themeColor="text1"/>
                <w:sz w:val="22"/>
              </w:rPr>
              <w:t>7.74</w:t>
            </w:r>
          </w:p>
        </w:tc>
        <w:tc>
          <w:tcPr>
            <w:tcW w:w="897" w:type="dxa"/>
            <w:tcBorders>
              <w:top w:val="single" w:sz="4" w:space="0" w:color="auto"/>
              <w:left w:val="single" w:sz="4" w:space="0" w:color="auto"/>
              <w:bottom w:val="single" w:sz="4" w:space="0" w:color="auto"/>
              <w:right w:val="single" w:sz="4" w:space="0" w:color="auto"/>
            </w:tcBorders>
            <w:vAlign w:val="center"/>
          </w:tcPr>
          <w:p w14:paraId="5DCF1D34" w14:textId="426EB09A" w:rsidR="004D2D84" w:rsidRPr="008312ED" w:rsidRDefault="004D2D84" w:rsidP="0097281E">
            <w:pPr>
              <w:jc w:val="center"/>
              <w:rPr>
                <w:color w:val="000000" w:themeColor="text1"/>
                <w:sz w:val="22"/>
              </w:rPr>
            </w:pPr>
            <w:r w:rsidRPr="008312ED">
              <w:rPr>
                <w:color w:val="000000" w:themeColor="text1"/>
                <w:sz w:val="22"/>
              </w:rPr>
              <w:t>43</w:t>
            </w:r>
          </w:p>
        </w:tc>
        <w:tc>
          <w:tcPr>
            <w:tcW w:w="897" w:type="dxa"/>
            <w:tcBorders>
              <w:top w:val="single" w:sz="4" w:space="0" w:color="auto"/>
              <w:left w:val="single" w:sz="4" w:space="0" w:color="auto"/>
              <w:bottom w:val="single" w:sz="4" w:space="0" w:color="auto"/>
              <w:right w:val="single" w:sz="4" w:space="0" w:color="auto"/>
            </w:tcBorders>
            <w:vAlign w:val="center"/>
          </w:tcPr>
          <w:p w14:paraId="4A9AE6C7" w14:textId="2B79D3D2" w:rsidR="004D2D84" w:rsidRPr="008312ED" w:rsidRDefault="004D2D84" w:rsidP="0097281E">
            <w:pPr>
              <w:jc w:val="center"/>
              <w:rPr>
                <w:color w:val="000000" w:themeColor="text1"/>
                <w:sz w:val="22"/>
              </w:rPr>
            </w:pPr>
            <w:r w:rsidRPr="008312ED">
              <w:rPr>
                <w:color w:val="000000" w:themeColor="text1"/>
                <w:sz w:val="22"/>
              </w:rPr>
              <w:t>44</w:t>
            </w:r>
          </w:p>
        </w:tc>
        <w:tc>
          <w:tcPr>
            <w:tcW w:w="897" w:type="dxa"/>
            <w:tcBorders>
              <w:top w:val="single" w:sz="4" w:space="0" w:color="auto"/>
              <w:left w:val="single" w:sz="4" w:space="0" w:color="auto"/>
              <w:bottom w:val="single" w:sz="4" w:space="0" w:color="auto"/>
              <w:right w:val="single" w:sz="4" w:space="0" w:color="auto"/>
            </w:tcBorders>
            <w:vAlign w:val="center"/>
          </w:tcPr>
          <w:p w14:paraId="7F5BA1F3" w14:textId="7BBFEAE3" w:rsidR="004D2D84" w:rsidRPr="008312ED" w:rsidRDefault="004D2D84" w:rsidP="0097281E">
            <w:pPr>
              <w:jc w:val="center"/>
              <w:rPr>
                <w:color w:val="000000" w:themeColor="text1"/>
                <w:sz w:val="22"/>
              </w:rPr>
            </w:pPr>
            <w:r w:rsidRPr="008312ED">
              <w:rPr>
                <w:color w:val="000000" w:themeColor="text1"/>
                <w:sz w:val="22"/>
              </w:rPr>
              <w:t>1.30</w:t>
            </w:r>
          </w:p>
        </w:tc>
      </w:tr>
      <w:tr w:rsidR="004D2D84" w:rsidRPr="0097281E" w14:paraId="0ADE900F" w14:textId="7960E873"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55C13776"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798E1E"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4E1674"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8C015DE"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C13A231" w14:textId="77777777" w:rsidR="004D2D84" w:rsidRPr="008312ED" w:rsidRDefault="004D2D84" w:rsidP="0097281E">
            <w:pPr>
              <w:jc w:val="center"/>
              <w:rPr>
                <w:color w:val="000000" w:themeColor="text1"/>
                <w:sz w:val="22"/>
              </w:rPr>
            </w:pPr>
            <w:r w:rsidRPr="008312ED">
              <w:rPr>
                <w:color w:val="000000" w:themeColor="text1"/>
                <w:sz w:val="22"/>
              </w:rPr>
              <w:t>-1.74</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84219A5" w14:textId="77777777" w:rsidR="004D2D84" w:rsidRPr="008312ED" w:rsidRDefault="004D2D84" w:rsidP="0097281E">
            <w:pPr>
              <w:jc w:val="center"/>
              <w:rPr>
                <w:color w:val="000000" w:themeColor="text1"/>
                <w:sz w:val="22"/>
              </w:rPr>
            </w:pPr>
            <w:r w:rsidRPr="008312ED">
              <w:rPr>
                <w:color w:val="000000" w:themeColor="text1"/>
                <w:sz w:val="22"/>
              </w:rPr>
              <w:t>7.68</w:t>
            </w:r>
          </w:p>
        </w:tc>
        <w:tc>
          <w:tcPr>
            <w:tcW w:w="897" w:type="dxa"/>
            <w:tcBorders>
              <w:top w:val="single" w:sz="4" w:space="0" w:color="auto"/>
              <w:left w:val="single" w:sz="4" w:space="0" w:color="auto"/>
              <w:bottom w:val="single" w:sz="4" w:space="0" w:color="auto"/>
              <w:right w:val="single" w:sz="4" w:space="0" w:color="auto"/>
            </w:tcBorders>
            <w:vAlign w:val="center"/>
          </w:tcPr>
          <w:p w14:paraId="35DBE709" w14:textId="0CA3113C" w:rsidR="004D2D84" w:rsidRPr="008312ED" w:rsidRDefault="004D2D84" w:rsidP="0097281E">
            <w:pPr>
              <w:jc w:val="center"/>
              <w:rPr>
                <w:color w:val="000000" w:themeColor="text1"/>
                <w:sz w:val="22"/>
              </w:rPr>
            </w:pPr>
            <w:r w:rsidRPr="008312ED">
              <w:rPr>
                <w:color w:val="000000" w:themeColor="text1"/>
                <w:sz w:val="22"/>
              </w:rPr>
              <w:t>35</w:t>
            </w:r>
          </w:p>
        </w:tc>
        <w:tc>
          <w:tcPr>
            <w:tcW w:w="897" w:type="dxa"/>
            <w:tcBorders>
              <w:top w:val="single" w:sz="4" w:space="0" w:color="auto"/>
              <w:left w:val="single" w:sz="4" w:space="0" w:color="auto"/>
              <w:bottom w:val="single" w:sz="4" w:space="0" w:color="auto"/>
              <w:right w:val="single" w:sz="4" w:space="0" w:color="auto"/>
            </w:tcBorders>
            <w:vAlign w:val="center"/>
          </w:tcPr>
          <w:p w14:paraId="59617232" w14:textId="66D8ED8E" w:rsidR="004D2D84" w:rsidRPr="008312ED" w:rsidRDefault="004D2D84" w:rsidP="0097281E">
            <w:pPr>
              <w:jc w:val="center"/>
              <w:rPr>
                <w:color w:val="000000" w:themeColor="text1"/>
                <w:sz w:val="22"/>
              </w:rPr>
            </w:pPr>
            <w:r w:rsidRPr="008312ED">
              <w:rPr>
                <w:color w:val="000000" w:themeColor="text1"/>
                <w:sz w:val="22"/>
              </w:rPr>
              <w:t>51</w:t>
            </w:r>
          </w:p>
        </w:tc>
        <w:tc>
          <w:tcPr>
            <w:tcW w:w="897" w:type="dxa"/>
            <w:tcBorders>
              <w:top w:val="single" w:sz="4" w:space="0" w:color="auto"/>
              <w:left w:val="single" w:sz="4" w:space="0" w:color="auto"/>
              <w:bottom w:val="single" w:sz="4" w:space="0" w:color="auto"/>
              <w:right w:val="single" w:sz="4" w:space="0" w:color="auto"/>
            </w:tcBorders>
            <w:vAlign w:val="center"/>
          </w:tcPr>
          <w:p w14:paraId="15C289AD" w14:textId="2B1E5AB8" w:rsidR="004D2D84" w:rsidRPr="008312ED" w:rsidRDefault="004D2D84" w:rsidP="0097281E">
            <w:pPr>
              <w:jc w:val="center"/>
              <w:rPr>
                <w:color w:val="000000" w:themeColor="text1"/>
                <w:sz w:val="22"/>
              </w:rPr>
            </w:pPr>
            <w:r w:rsidRPr="008312ED">
              <w:rPr>
                <w:color w:val="000000" w:themeColor="text1"/>
                <w:sz w:val="22"/>
              </w:rPr>
              <w:t>1.45</w:t>
            </w:r>
          </w:p>
        </w:tc>
      </w:tr>
      <w:tr w:rsidR="004D2D84" w:rsidRPr="0097281E" w14:paraId="24AD7598" w14:textId="63287C1A"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17493D02"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B639FC" w14:textId="77777777" w:rsidR="004D2D84" w:rsidRPr="008312ED" w:rsidRDefault="004D2D84" w:rsidP="0097281E">
            <w:pPr>
              <w:jc w:val="center"/>
              <w:rPr>
                <w:color w:val="000000" w:themeColor="text1"/>
                <w:sz w:val="22"/>
              </w:rPr>
            </w:pPr>
            <w:r w:rsidRPr="008312ED">
              <w:rPr>
                <w:color w:val="000000" w:themeColor="text1"/>
                <w:sz w:val="22"/>
              </w:rPr>
              <w:t>15</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CDB6498" w14:textId="77777777" w:rsidR="004D2D84" w:rsidRPr="008312ED" w:rsidRDefault="004D2D84" w:rsidP="0097281E">
            <w:pPr>
              <w:jc w:val="center"/>
              <w:rPr>
                <w:color w:val="000000" w:themeColor="text1"/>
                <w:sz w:val="22"/>
              </w:rPr>
            </w:pPr>
            <w:r w:rsidRPr="008312ED">
              <w:rPr>
                <w:color w:val="000000" w:themeColor="text1"/>
                <w:sz w:val="22"/>
              </w:rPr>
              <w:t>85</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7AEF25C"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D9496C7" w14:textId="77777777" w:rsidR="004D2D84" w:rsidRPr="008312ED" w:rsidRDefault="004D2D84" w:rsidP="0097281E">
            <w:pPr>
              <w:jc w:val="center"/>
              <w:rPr>
                <w:color w:val="000000" w:themeColor="text1"/>
                <w:sz w:val="22"/>
              </w:rPr>
            </w:pPr>
            <w:r w:rsidRPr="008312ED">
              <w:rPr>
                <w:color w:val="000000" w:themeColor="text1"/>
                <w:sz w:val="22"/>
              </w:rPr>
              <w:t>-1.99</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8692496" w14:textId="77777777" w:rsidR="004D2D84" w:rsidRPr="008312ED" w:rsidRDefault="004D2D84" w:rsidP="0097281E">
            <w:pPr>
              <w:jc w:val="center"/>
              <w:rPr>
                <w:color w:val="000000" w:themeColor="text1"/>
                <w:sz w:val="22"/>
              </w:rPr>
            </w:pPr>
            <w:r w:rsidRPr="008312ED">
              <w:rPr>
                <w:color w:val="000000" w:themeColor="text1"/>
                <w:sz w:val="22"/>
              </w:rPr>
              <w:t>7.77</w:t>
            </w:r>
          </w:p>
        </w:tc>
        <w:tc>
          <w:tcPr>
            <w:tcW w:w="897" w:type="dxa"/>
            <w:tcBorders>
              <w:top w:val="single" w:sz="4" w:space="0" w:color="auto"/>
              <w:left w:val="single" w:sz="4" w:space="0" w:color="auto"/>
              <w:bottom w:val="single" w:sz="4" w:space="0" w:color="auto"/>
              <w:right w:val="single" w:sz="4" w:space="0" w:color="auto"/>
            </w:tcBorders>
            <w:vAlign w:val="center"/>
          </w:tcPr>
          <w:p w14:paraId="07386743" w14:textId="468B2188" w:rsidR="004D2D84" w:rsidRPr="008312ED" w:rsidRDefault="004D2D84" w:rsidP="0097281E">
            <w:pPr>
              <w:jc w:val="center"/>
              <w:rPr>
                <w:color w:val="000000" w:themeColor="text1"/>
                <w:sz w:val="22"/>
              </w:rPr>
            </w:pPr>
            <w:r w:rsidRPr="008312ED">
              <w:rPr>
                <w:color w:val="000000" w:themeColor="text1"/>
                <w:sz w:val="22"/>
              </w:rPr>
              <w:t>36</w:t>
            </w:r>
          </w:p>
        </w:tc>
        <w:tc>
          <w:tcPr>
            <w:tcW w:w="897" w:type="dxa"/>
            <w:tcBorders>
              <w:top w:val="single" w:sz="4" w:space="0" w:color="auto"/>
              <w:left w:val="single" w:sz="4" w:space="0" w:color="auto"/>
              <w:bottom w:val="single" w:sz="4" w:space="0" w:color="auto"/>
              <w:right w:val="single" w:sz="4" w:space="0" w:color="auto"/>
            </w:tcBorders>
            <w:vAlign w:val="center"/>
          </w:tcPr>
          <w:p w14:paraId="222ABDAD" w14:textId="62922C54" w:rsidR="004D2D84" w:rsidRPr="008312ED" w:rsidRDefault="004D2D84" w:rsidP="0097281E">
            <w:pPr>
              <w:jc w:val="center"/>
              <w:rPr>
                <w:color w:val="000000" w:themeColor="text1"/>
                <w:sz w:val="22"/>
              </w:rPr>
            </w:pPr>
            <w:r w:rsidRPr="008312ED">
              <w:rPr>
                <w:color w:val="000000" w:themeColor="text1"/>
                <w:sz w:val="22"/>
              </w:rPr>
              <w:t>57</w:t>
            </w:r>
          </w:p>
        </w:tc>
        <w:tc>
          <w:tcPr>
            <w:tcW w:w="897" w:type="dxa"/>
            <w:tcBorders>
              <w:top w:val="single" w:sz="4" w:space="0" w:color="auto"/>
              <w:left w:val="single" w:sz="4" w:space="0" w:color="auto"/>
              <w:bottom w:val="single" w:sz="4" w:space="0" w:color="auto"/>
              <w:right w:val="single" w:sz="4" w:space="0" w:color="auto"/>
            </w:tcBorders>
            <w:vAlign w:val="center"/>
          </w:tcPr>
          <w:p w14:paraId="232DCB83" w14:textId="1CBB8F20" w:rsidR="004D2D84" w:rsidRPr="008312ED" w:rsidRDefault="004D2D84" w:rsidP="0097281E">
            <w:pPr>
              <w:jc w:val="center"/>
              <w:rPr>
                <w:color w:val="000000" w:themeColor="text1"/>
                <w:sz w:val="22"/>
              </w:rPr>
            </w:pPr>
            <w:r w:rsidRPr="008312ED">
              <w:rPr>
                <w:color w:val="000000" w:themeColor="text1"/>
                <w:sz w:val="22"/>
              </w:rPr>
              <w:t>1.51</w:t>
            </w:r>
          </w:p>
        </w:tc>
      </w:tr>
      <w:tr w:rsidR="004D2D84" w:rsidRPr="0097281E" w14:paraId="0CB286C5" w14:textId="2EE520CE"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D851FA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1C6F42"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E52126"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9359768"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7FE3A23" w14:textId="77777777" w:rsidR="004D2D84" w:rsidRPr="008312ED" w:rsidRDefault="004D2D84" w:rsidP="0097281E">
            <w:pPr>
              <w:jc w:val="center"/>
              <w:rPr>
                <w:color w:val="000000" w:themeColor="text1"/>
                <w:sz w:val="22"/>
              </w:rPr>
            </w:pPr>
            <w:r w:rsidRPr="008312ED">
              <w:rPr>
                <w:color w:val="000000" w:themeColor="text1"/>
                <w:sz w:val="22"/>
              </w:rPr>
              <w:t>-1.82</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F0923E3" w14:textId="77777777" w:rsidR="004D2D84" w:rsidRPr="008312ED" w:rsidRDefault="004D2D84" w:rsidP="0097281E">
            <w:pPr>
              <w:jc w:val="center"/>
              <w:rPr>
                <w:color w:val="000000" w:themeColor="text1"/>
                <w:sz w:val="22"/>
              </w:rPr>
            </w:pPr>
            <w:r w:rsidRPr="008312ED">
              <w:rPr>
                <w:color w:val="000000" w:themeColor="text1"/>
                <w:sz w:val="22"/>
              </w:rPr>
              <w:t>7.46</w:t>
            </w:r>
          </w:p>
        </w:tc>
        <w:tc>
          <w:tcPr>
            <w:tcW w:w="897" w:type="dxa"/>
            <w:tcBorders>
              <w:top w:val="single" w:sz="4" w:space="0" w:color="auto"/>
              <w:left w:val="single" w:sz="4" w:space="0" w:color="auto"/>
              <w:bottom w:val="single" w:sz="4" w:space="0" w:color="auto"/>
              <w:right w:val="single" w:sz="4" w:space="0" w:color="auto"/>
            </w:tcBorders>
            <w:vAlign w:val="center"/>
          </w:tcPr>
          <w:p w14:paraId="79E4F633" w14:textId="626E74B9" w:rsidR="004D2D84" w:rsidRPr="008312ED" w:rsidRDefault="004D2D84" w:rsidP="0097281E">
            <w:pPr>
              <w:jc w:val="center"/>
              <w:rPr>
                <w:color w:val="000000" w:themeColor="text1"/>
                <w:sz w:val="22"/>
              </w:rPr>
            </w:pPr>
            <w:r w:rsidRPr="008312ED">
              <w:rPr>
                <w:color w:val="000000" w:themeColor="text1"/>
                <w:sz w:val="22"/>
              </w:rPr>
              <w:t>30</w:t>
            </w:r>
          </w:p>
        </w:tc>
        <w:tc>
          <w:tcPr>
            <w:tcW w:w="897" w:type="dxa"/>
            <w:tcBorders>
              <w:top w:val="single" w:sz="4" w:space="0" w:color="auto"/>
              <w:left w:val="single" w:sz="4" w:space="0" w:color="auto"/>
              <w:bottom w:val="single" w:sz="4" w:space="0" w:color="auto"/>
              <w:right w:val="single" w:sz="4" w:space="0" w:color="auto"/>
            </w:tcBorders>
            <w:vAlign w:val="center"/>
          </w:tcPr>
          <w:p w14:paraId="1BBE9B60" w14:textId="4280BC97" w:rsidR="004D2D84" w:rsidRPr="008312ED" w:rsidRDefault="004D2D84" w:rsidP="0097281E">
            <w:pPr>
              <w:jc w:val="center"/>
              <w:rPr>
                <w:color w:val="000000" w:themeColor="text1"/>
                <w:sz w:val="22"/>
              </w:rPr>
            </w:pPr>
            <w:r w:rsidRPr="008312ED">
              <w:rPr>
                <w:color w:val="000000" w:themeColor="text1"/>
                <w:sz w:val="22"/>
              </w:rPr>
              <w:t>46</w:t>
            </w:r>
          </w:p>
        </w:tc>
        <w:tc>
          <w:tcPr>
            <w:tcW w:w="897" w:type="dxa"/>
            <w:tcBorders>
              <w:top w:val="single" w:sz="4" w:space="0" w:color="auto"/>
              <w:left w:val="single" w:sz="4" w:space="0" w:color="auto"/>
              <w:bottom w:val="single" w:sz="4" w:space="0" w:color="auto"/>
              <w:right w:val="single" w:sz="4" w:space="0" w:color="auto"/>
            </w:tcBorders>
            <w:vAlign w:val="center"/>
          </w:tcPr>
          <w:p w14:paraId="27284BDD" w14:textId="5FCFCF76" w:rsidR="004D2D84" w:rsidRPr="008312ED" w:rsidRDefault="004D2D84" w:rsidP="0097281E">
            <w:pPr>
              <w:jc w:val="center"/>
              <w:rPr>
                <w:color w:val="000000" w:themeColor="text1"/>
                <w:sz w:val="22"/>
              </w:rPr>
            </w:pPr>
            <w:r w:rsidRPr="008312ED">
              <w:rPr>
                <w:color w:val="000000" w:themeColor="text1"/>
                <w:sz w:val="22"/>
              </w:rPr>
              <w:t>1.50</w:t>
            </w:r>
          </w:p>
        </w:tc>
      </w:tr>
      <w:tr w:rsidR="004D2D84" w:rsidRPr="0097281E" w14:paraId="7897DEBA" w14:textId="4FF32CA2"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37E8FC1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1C1E55"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C44EC9"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30F5FCB"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FDAD0C1" w14:textId="77777777" w:rsidR="004D2D84" w:rsidRPr="008312ED" w:rsidRDefault="004D2D84" w:rsidP="0097281E">
            <w:pPr>
              <w:jc w:val="center"/>
              <w:rPr>
                <w:color w:val="000000" w:themeColor="text1"/>
                <w:sz w:val="22"/>
              </w:rPr>
            </w:pPr>
            <w:r w:rsidRPr="008312ED">
              <w:rPr>
                <w:color w:val="000000" w:themeColor="text1"/>
                <w:sz w:val="22"/>
              </w:rPr>
              <w:t>-1.17</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8874610" w14:textId="77777777" w:rsidR="004D2D84" w:rsidRPr="008312ED" w:rsidRDefault="004D2D84" w:rsidP="0097281E">
            <w:pPr>
              <w:jc w:val="center"/>
              <w:rPr>
                <w:color w:val="000000" w:themeColor="text1"/>
                <w:sz w:val="22"/>
              </w:rPr>
            </w:pPr>
            <w:r w:rsidRPr="008312ED">
              <w:rPr>
                <w:color w:val="000000" w:themeColor="text1"/>
                <w:sz w:val="22"/>
              </w:rPr>
              <w:t>7.41</w:t>
            </w:r>
          </w:p>
        </w:tc>
        <w:tc>
          <w:tcPr>
            <w:tcW w:w="897" w:type="dxa"/>
            <w:tcBorders>
              <w:top w:val="single" w:sz="4" w:space="0" w:color="auto"/>
              <w:left w:val="single" w:sz="4" w:space="0" w:color="auto"/>
              <w:bottom w:val="single" w:sz="4" w:space="0" w:color="auto"/>
              <w:right w:val="single" w:sz="4" w:space="0" w:color="auto"/>
            </w:tcBorders>
            <w:vAlign w:val="center"/>
          </w:tcPr>
          <w:p w14:paraId="49389F21" w14:textId="4256BD34" w:rsidR="004D2D84" w:rsidRPr="008312ED" w:rsidRDefault="004D2D84" w:rsidP="0097281E">
            <w:pPr>
              <w:jc w:val="center"/>
              <w:rPr>
                <w:color w:val="000000" w:themeColor="text1"/>
                <w:sz w:val="22"/>
              </w:rPr>
            </w:pPr>
            <w:r w:rsidRPr="008312ED">
              <w:rPr>
                <w:color w:val="000000" w:themeColor="text1"/>
                <w:sz w:val="22"/>
              </w:rPr>
              <w:t>31</w:t>
            </w:r>
          </w:p>
        </w:tc>
        <w:tc>
          <w:tcPr>
            <w:tcW w:w="897" w:type="dxa"/>
            <w:tcBorders>
              <w:top w:val="single" w:sz="4" w:space="0" w:color="auto"/>
              <w:left w:val="single" w:sz="4" w:space="0" w:color="auto"/>
              <w:bottom w:val="single" w:sz="4" w:space="0" w:color="auto"/>
              <w:right w:val="single" w:sz="4" w:space="0" w:color="auto"/>
            </w:tcBorders>
            <w:vAlign w:val="center"/>
          </w:tcPr>
          <w:p w14:paraId="1EB0C65A" w14:textId="14A55DD8" w:rsidR="004D2D84" w:rsidRPr="008312ED" w:rsidRDefault="004D2D84" w:rsidP="0097281E">
            <w:pPr>
              <w:jc w:val="center"/>
              <w:rPr>
                <w:color w:val="000000" w:themeColor="text1"/>
                <w:sz w:val="22"/>
              </w:rPr>
            </w:pPr>
            <w:r w:rsidRPr="008312ED">
              <w:rPr>
                <w:color w:val="000000" w:themeColor="text1"/>
                <w:sz w:val="22"/>
              </w:rPr>
              <w:t>46</w:t>
            </w:r>
          </w:p>
        </w:tc>
        <w:tc>
          <w:tcPr>
            <w:tcW w:w="897" w:type="dxa"/>
            <w:tcBorders>
              <w:top w:val="single" w:sz="4" w:space="0" w:color="auto"/>
              <w:left w:val="single" w:sz="4" w:space="0" w:color="auto"/>
              <w:bottom w:val="single" w:sz="4" w:space="0" w:color="auto"/>
              <w:right w:val="single" w:sz="4" w:space="0" w:color="auto"/>
            </w:tcBorders>
            <w:vAlign w:val="center"/>
          </w:tcPr>
          <w:p w14:paraId="3F042A67" w14:textId="270DD4CD" w:rsidR="004D2D84" w:rsidRPr="008312ED" w:rsidRDefault="004D2D84" w:rsidP="0097281E">
            <w:pPr>
              <w:jc w:val="center"/>
              <w:rPr>
                <w:color w:val="000000" w:themeColor="text1"/>
                <w:sz w:val="22"/>
              </w:rPr>
            </w:pPr>
            <w:r w:rsidRPr="008312ED">
              <w:rPr>
                <w:color w:val="000000" w:themeColor="text1"/>
                <w:sz w:val="22"/>
              </w:rPr>
              <w:t>1.47</w:t>
            </w:r>
          </w:p>
        </w:tc>
      </w:tr>
      <w:tr w:rsidR="004D2D84" w:rsidRPr="0097281E" w14:paraId="6356BA6A" w14:textId="1DDB8C4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75487CC7"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8E7DE31" w14:textId="77777777" w:rsidR="004D2D84" w:rsidRPr="008312ED" w:rsidRDefault="004D2D84" w:rsidP="0097281E">
            <w:pPr>
              <w:jc w:val="center"/>
              <w:rPr>
                <w:color w:val="000000" w:themeColor="text1"/>
                <w:sz w:val="22"/>
              </w:rPr>
            </w:pPr>
            <w:r w:rsidRPr="008312ED">
              <w:rPr>
                <w:color w:val="000000" w:themeColor="text1"/>
                <w:sz w:val="22"/>
              </w:rPr>
              <w:t>2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2440066" w14:textId="77777777" w:rsidR="004D2D84" w:rsidRPr="008312ED" w:rsidRDefault="004D2D84" w:rsidP="0097281E">
            <w:pPr>
              <w:jc w:val="center"/>
              <w:rPr>
                <w:color w:val="000000" w:themeColor="text1"/>
                <w:sz w:val="22"/>
              </w:rPr>
            </w:pPr>
            <w:r w:rsidRPr="008312ED">
              <w:rPr>
                <w:color w:val="000000" w:themeColor="text1"/>
                <w:sz w:val="22"/>
              </w:rPr>
              <w:t>8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5D039F9"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04CD51C" w14:textId="77777777" w:rsidR="004D2D84" w:rsidRPr="008312ED" w:rsidRDefault="004D2D84" w:rsidP="0097281E">
            <w:pPr>
              <w:jc w:val="center"/>
              <w:rPr>
                <w:color w:val="000000" w:themeColor="text1"/>
                <w:sz w:val="22"/>
              </w:rPr>
            </w:pPr>
            <w:r w:rsidRPr="008312ED">
              <w:rPr>
                <w:color w:val="000000" w:themeColor="text1"/>
                <w:sz w:val="22"/>
              </w:rPr>
              <w:t>-1.75</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E9849DE" w14:textId="77777777" w:rsidR="004D2D84" w:rsidRPr="008312ED" w:rsidRDefault="004D2D84" w:rsidP="0097281E">
            <w:pPr>
              <w:jc w:val="center"/>
              <w:rPr>
                <w:color w:val="000000" w:themeColor="text1"/>
                <w:sz w:val="22"/>
              </w:rPr>
            </w:pPr>
            <w:r w:rsidRPr="008312ED">
              <w:rPr>
                <w:color w:val="000000" w:themeColor="text1"/>
                <w:sz w:val="22"/>
              </w:rPr>
              <w:t>7.66</w:t>
            </w:r>
          </w:p>
        </w:tc>
        <w:tc>
          <w:tcPr>
            <w:tcW w:w="897" w:type="dxa"/>
            <w:tcBorders>
              <w:top w:val="single" w:sz="4" w:space="0" w:color="auto"/>
              <w:left w:val="single" w:sz="4" w:space="0" w:color="auto"/>
              <w:bottom w:val="single" w:sz="4" w:space="0" w:color="auto"/>
              <w:right w:val="single" w:sz="4" w:space="0" w:color="auto"/>
            </w:tcBorders>
            <w:vAlign w:val="center"/>
          </w:tcPr>
          <w:p w14:paraId="0294360F" w14:textId="58A99230" w:rsidR="004D2D84" w:rsidRPr="008312ED" w:rsidRDefault="004D2D84" w:rsidP="0097281E">
            <w:pPr>
              <w:jc w:val="center"/>
              <w:rPr>
                <w:color w:val="000000" w:themeColor="text1"/>
                <w:sz w:val="22"/>
              </w:rPr>
            </w:pPr>
            <w:r w:rsidRPr="008312ED">
              <w:rPr>
                <w:color w:val="000000" w:themeColor="text1"/>
                <w:sz w:val="22"/>
              </w:rPr>
              <w:t>43</w:t>
            </w:r>
          </w:p>
        </w:tc>
        <w:tc>
          <w:tcPr>
            <w:tcW w:w="897" w:type="dxa"/>
            <w:tcBorders>
              <w:top w:val="single" w:sz="4" w:space="0" w:color="auto"/>
              <w:left w:val="single" w:sz="4" w:space="0" w:color="auto"/>
              <w:bottom w:val="single" w:sz="4" w:space="0" w:color="auto"/>
              <w:right w:val="single" w:sz="4" w:space="0" w:color="auto"/>
            </w:tcBorders>
            <w:vAlign w:val="center"/>
          </w:tcPr>
          <w:p w14:paraId="30399B69" w14:textId="7C5A33D8" w:rsidR="004D2D84" w:rsidRPr="008312ED" w:rsidRDefault="004D2D84" w:rsidP="0097281E">
            <w:pPr>
              <w:jc w:val="center"/>
              <w:rPr>
                <w:color w:val="000000" w:themeColor="text1"/>
                <w:sz w:val="22"/>
              </w:rPr>
            </w:pPr>
            <w:r w:rsidRPr="008312ED">
              <w:rPr>
                <w:color w:val="000000" w:themeColor="text1"/>
                <w:sz w:val="22"/>
              </w:rPr>
              <w:t>67</w:t>
            </w:r>
          </w:p>
        </w:tc>
        <w:tc>
          <w:tcPr>
            <w:tcW w:w="897" w:type="dxa"/>
            <w:tcBorders>
              <w:top w:val="single" w:sz="4" w:space="0" w:color="auto"/>
              <w:left w:val="single" w:sz="4" w:space="0" w:color="auto"/>
              <w:bottom w:val="single" w:sz="4" w:space="0" w:color="auto"/>
              <w:right w:val="single" w:sz="4" w:space="0" w:color="auto"/>
            </w:tcBorders>
            <w:vAlign w:val="center"/>
          </w:tcPr>
          <w:p w14:paraId="0AA272D7" w14:textId="2B83E1B4" w:rsidR="004D2D84" w:rsidRPr="008312ED" w:rsidRDefault="004D2D84" w:rsidP="0097281E">
            <w:pPr>
              <w:jc w:val="center"/>
              <w:rPr>
                <w:color w:val="000000" w:themeColor="text1"/>
                <w:sz w:val="22"/>
              </w:rPr>
            </w:pPr>
            <w:r w:rsidRPr="008312ED">
              <w:rPr>
                <w:color w:val="000000" w:themeColor="text1"/>
                <w:sz w:val="22"/>
              </w:rPr>
              <w:t>1.55</w:t>
            </w:r>
          </w:p>
        </w:tc>
      </w:tr>
      <w:tr w:rsidR="004D2D84" w:rsidRPr="0097281E" w14:paraId="10604FF0" w14:textId="151C682B"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113A5C96"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FEA57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1D5CFA"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B84D1DD"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173EC9E" w14:textId="77777777" w:rsidR="004D2D84" w:rsidRPr="008312ED" w:rsidRDefault="004D2D84" w:rsidP="0097281E">
            <w:pPr>
              <w:jc w:val="center"/>
              <w:rPr>
                <w:color w:val="000000" w:themeColor="text1"/>
                <w:sz w:val="22"/>
              </w:rPr>
            </w:pPr>
            <w:r w:rsidRPr="008312ED">
              <w:rPr>
                <w:color w:val="000000" w:themeColor="text1"/>
                <w:sz w:val="22"/>
              </w:rPr>
              <w:t>-1.59</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7494171" w14:textId="77777777" w:rsidR="004D2D84" w:rsidRPr="008312ED" w:rsidRDefault="004D2D84" w:rsidP="0097281E">
            <w:pPr>
              <w:jc w:val="center"/>
              <w:rPr>
                <w:color w:val="000000" w:themeColor="text1"/>
                <w:sz w:val="22"/>
              </w:rPr>
            </w:pPr>
            <w:r w:rsidRPr="008312ED">
              <w:rPr>
                <w:color w:val="000000" w:themeColor="text1"/>
                <w:sz w:val="22"/>
              </w:rPr>
              <w:t>7.37</w:t>
            </w:r>
          </w:p>
        </w:tc>
        <w:tc>
          <w:tcPr>
            <w:tcW w:w="897" w:type="dxa"/>
            <w:tcBorders>
              <w:top w:val="single" w:sz="4" w:space="0" w:color="auto"/>
              <w:left w:val="single" w:sz="4" w:space="0" w:color="auto"/>
              <w:bottom w:val="single" w:sz="4" w:space="0" w:color="auto"/>
              <w:right w:val="single" w:sz="4" w:space="0" w:color="auto"/>
            </w:tcBorders>
            <w:vAlign w:val="center"/>
          </w:tcPr>
          <w:p w14:paraId="64DD793A" w14:textId="7D767028" w:rsidR="004D2D84" w:rsidRPr="008312ED" w:rsidRDefault="004D2D84" w:rsidP="0097281E">
            <w:pPr>
              <w:jc w:val="center"/>
              <w:rPr>
                <w:color w:val="000000" w:themeColor="text1"/>
                <w:sz w:val="22"/>
              </w:rPr>
            </w:pPr>
            <w:r w:rsidRPr="008312ED">
              <w:rPr>
                <w:color w:val="000000" w:themeColor="text1"/>
                <w:sz w:val="22"/>
              </w:rPr>
              <w:t>34</w:t>
            </w:r>
          </w:p>
        </w:tc>
        <w:tc>
          <w:tcPr>
            <w:tcW w:w="897" w:type="dxa"/>
            <w:tcBorders>
              <w:top w:val="single" w:sz="4" w:space="0" w:color="auto"/>
              <w:left w:val="single" w:sz="4" w:space="0" w:color="auto"/>
              <w:bottom w:val="single" w:sz="4" w:space="0" w:color="auto"/>
              <w:right w:val="single" w:sz="4" w:space="0" w:color="auto"/>
            </w:tcBorders>
            <w:vAlign w:val="center"/>
          </w:tcPr>
          <w:p w14:paraId="3A06841F" w14:textId="43B9B075" w:rsidR="004D2D84" w:rsidRPr="008312ED" w:rsidRDefault="004D2D84" w:rsidP="0097281E">
            <w:pPr>
              <w:jc w:val="center"/>
              <w:rPr>
                <w:color w:val="000000" w:themeColor="text1"/>
                <w:sz w:val="22"/>
              </w:rPr>
            </w:pPr>
            <w:r w:rsidRPr="008312ED">
              <w:rPr>
                <w:color w:val="000000" w:themeColor="text1"/>
                <w:sz w:val="22"/>
              </w:rPr>
              <w:t>53</w:t>
            </w:r>
          </w:p>
        </w:tc>
        <w:tc>
          <w:tcPr>
            <w:tcW w:w="897" w:type="dxa"/>
            <w:tcBorders>
              <w:top w:val="single" w:sz="4" w:space="0" w:color="auto"/>
              <w:left w:val="single" w:sz="4" w:space="0" w:color="auto"/>
              <w:bottom w:val="single" w:sz="4" w:space="0" w:color="auto"/>
              <w:right w:val="single" w:sz="4" w:space="0" w:color="auto"/>
            </w:tcBorders>
            <w:vAlign w:val="center"/>
          </w:tcPr>
          <w:p w14:paraId="7DD4E6B9" w14:textId="45B35125" w:rsidR="004D2D84" w:rsidRPr="008312ED" w:rsidRDefault="004D2D84" w:rsidP="0097281E">
            <w:pPr>
              <w:jc w:val="center"/>
              <w:rPr>
                <w:color w:val="000000" w:themeColor="text1"/>
                <w:sz w:val="22"/>
              </w:rPr>
            </w:pPr>
            <w:r w:rsidRPr="008312ED">
              <w:rPr>
                <w:color w:val="000000" w:themeColor="text1"/>
                <w:sz w:val="22"/>
              </w:rPr>
              <w:t>1.59</w:t>
            </w:r>
          </w:p>
        </w:tc>
      </w:tr>
      <w:tr w:rsidR="004D2D84" w:rsidRPr="0097281E" w14:paraId="7E58FAA3" w14:textId="6BA454B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59E77364"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2AEED"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D8DA4"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06FBAB9"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95B2580" w14:textId="77777777" w:rsidR="004D2D84" w:rsidRPr="008312ED" w:rsidRDefault="004D2D84" w:rsidP="0097281E">
            <w:pPr>
              <w:jc w:val="center"/>
              <w:rPr>
                <w:color w:val="000000" w:themeColor="text1"/>
                <w:sz w:val="22"/>
              </w:rPr>
            </w:pPr>
            <w:r w:rsidRPr="008312ED">
              <w:rPr>
                <w:color w:val="000000" w:themeColor="text1"/>
                <w:sz w:val="22"/>
              </w:rPr>
              <w:t>-0.98</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8BA4E41" w14:textId="77777777" w:rsidR="004D2D84" w:rsidRPr="008312ED" w:rsidRDefault="004D2D84" w:rsidP="0097281E">
            <w:pPr>
              <w:jc w:val="center"/>
              <w:rPr>
                <w:color w:val="000000" w:themeColor="text1"/>
                <w:sz w:val="22"/>
              </w:rPr>
            </w:pPr>
            <w:r w:rsidRPr="008312ED">
              <w:rPr>
                <w:color w:val="000000" w:themeColor="text1"/>
                <w:sz w:val="22"/>
              </w:rPr>
              <w:t>7.32</w:t>
            </w:r>
          </w:p>
        </w:tc>
        <w:tc>
          <w:tcPr>
            <w:tcW w:w="897" w:type="dxa"/>
            <w:tcBorders>
              <w:top w:val="single" w:sz="4" w:space="0" w:color="auto"/>
              <w:left w:val="single" w:sz="4" w:space="0" w:color="auto"/>
              <w:bottom w:val="single" w:sz="4" w:space="0" w:color="auto"/>
              <w:right w:val="single" w:sz="4" w:space="0" w:color="auto"/>
            </w:tcBorders>
            <w:vAlign w:val="center"/>
          </w:tcPr>
          <w:p w14:paraId="20AEB82F" w14:textId="0B3CCDB7" w:rsidR="004D2D84" w:rsidRPr="008312ED" w:rsidRDefault="004D2D84" w:rsidP="0097281E">
            <w:pPr>
              <w:jc w:val="center"/>
              <w:rPr>
                <w:color w:val="000000" w:themeColor="text1"/>
                <w:sz w:val="22"/>
              </w:rPr>
            </w:pPr>
            <w:r w:rsidRPr="008312ED">
              <w:rPr>
                <w:color w:val="000000" w:themeColor="text1"/>
                <w:sz w:val="22"/>
              </w:rPr>
              <w:t>35</w:t>
            </w:r>
          </w:p>
        </w:tc>
        <w:tc>
          <w:tcPr>
            <w:tcW w:w="897" w:type="dxa"/>
            <w:tcBorders>
              <w:top w:val="single" w:sz="4" w:space="0" w:color="auto"/>
              <w:left w:val="single" w:sz="4" w:space="0" w:color="auto"/>
              <w:bottom w:val="single" w:sz="4" w:space="0" w:color="auto"/>
              <w:right w:val="single" w:sz="4" w:space="0" w:color="auto"/>
            </w:tcBorders>
            <w:vAlign w:val="center"/>
          </w:tcPr>
          <w:p w14:paraId="60006A58" w14:textId="36AC8DB8" w:rsidR="004D2D84" w:rsidRPr="008312ED" w:rsidRDefault="004D2D84" w:rsidP="0097281E">
            <w:pPr>
              <w:jc w:val="center"/>
              <w:rPr>
                <w:color w:val="000000" w:themeColor="text1"/>
                <w:sz w:val="22"/>
              </w:rPr>
            </w:pPr>
            <w:r w:rsidRPr="008312ED">
              <w:rPr>
                <w:color w:val="000000" w:themeColor="text1"/>
                <w:sz w:val="22"/>
              </w:rPr>
              <w:t>54</w:t>
            </w:r>
          </w:p>
        </w:tc>
        <w:tc>
          <w:tcPr>
            <w:tcW w:w="897" w:type="dxa"/>
            <w:tcBorders>
              <w:top w:val="single" w:sz="4" w:space="0" w:color="auto"/>
              <w:left w:val="single" w:sz="4" w:space="0" w:color="auto"/>
              <w:bottom w:val="single" w:sz="4" w:space="0" w:color="auto"/>
              <w:right w:val="single" w:sz="4" w:space="0" w:color="auto"/>
            </w:tcBorders>
            <w:vAlign w:val="center"/>
          </w:tcPr>
          <w:p w14:paraId="1A5401E0" w14:textId="14C59414" w:rsidR="004D2D84" w:rsidRPr="008312ED" w:rsidRDefault="004D2D84" w:rsidP="0097281E">
            <w:pPr>
              <w:jc w:val="center"/>
              <w:rPr>
                <w:color w:val="000000" w:themeColor="text1"/>
                <w:sz w:val="22"/>
              </w:rPr>
            </w:pPr>
            <w:r w:rsidRPr="008312ED">
              <w:rPr>
                <w:color w:val="000000" w:themeColor="text1"/>
                <w:sz w:val="22"/>
              </w:rPr>
              <w:t>1.53</w:t>
            </w:r>
          </w:p>
        </w:tc>
      </w:tr>
      <w:tr w:rsidR="004D2D84" w:rsidRPr="0097281E" w14:paraId="28AE7C9C" w14:textId="23D8A3CD"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3694360D"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EEA6DDB" w14:textId="77777777" w:rsidR="004D2D84" w:rsidRPr="008312ED" w:rsidRDefault="004D2D84" w:rsidP="0097281E">
            <w:pPr>
              <w:jc w:val="center"/>
              <w:rPr>
                <w:color w:val="000000" w:themeColor="text1"/>
                <w:sz w:val="22"/>
              </w:rPr>
            </w:pPr>
            <w:r w:rsidRPr="008312ED">
              <w:rPr>
                <w:color w:val="000000" w:themeColor="text1"/>
                <w:sz w:val="22"/>
              </w:rPr>
              <w:t>4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285624C" w14:textId="77777777" w:rsidR="004D2D84" w:rsidRPr="008312ED" w:rsidRDefault="004D2D84" w:rsidP="0097281E">
            <w:pPr>
              <w:jc w:val="center"/>
              <w:rPr>
                <w:color w:val="000000" w:themeColor="text1"/>
                <w:sz w:val="22"/>
              </w:rPr>
            </w:pPr>
            <w:r w:rsidRPr="008312ED">
              <w:rPr>
                <w:color w:val="000000" w:themeColor="text1"/>
                <w:sz w:val="22"/>
              </w:rPr>
              <w:t>6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218BB47"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9D55913" w14:textId="77777777" w:rsidR="004D2D84" w:rsidRPr="008312ED" w:rsidRDefault="004D2D84" w:rsidP="0097281E">
            <w:pPr>
              <w:jc w:val="center"/>
              <w:rPr>
                <w:color w:val="000000" w:themeColor="text1"/>
                <w:sz w:val="22"/>
              </w:rPr>
            </w:pPr>
            <w:r w:rsidRPr="008312ED">
              <w:rPr>
                <w:color w:val="000000" w:themeColor="text1"/>
                <w:sz w:val="22"/>
              </w:rPr>
              <w:t>-0.8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8C71648" w14:textId="77777777" w:rsidR="004D2D84" w:rsidRPr="008312ED" w:rsidRDefault="004D2D84" w:rsidP="0097281E">
            <w:pPr>
              <w:jc w:val="center"/>
              <w:rPr>
                <w:color w:val="000000" w:themeColor="text1"/>
                <w:sz w:val="22"/>
              </w:rPr>
            </w:pPr>
            <w:r w:rsidRPr="008312ED">
              <w:rPr>
                <w:color w:val="000000" w:themeColor="text1"/>
                <w:sz w:val="22"/>
              </w:rPr>
              <w:t>7.22</w:t>
            </w:r>
          </w:p>
        </w:tc>
        <w:tc>
          <w:tcPr>
            <w:tcW w:w="897" w:type="dxa"/>
            <w:tcBorders>
              <w:top w:val="single" w:sz="4" w:space="0" w:color="auto"/>
              <w:left w:val="single" w:sz="4" w:space="0" w:color="auto"/>
              <w:bottom w:val="single" w:sz="4" w:space="0" w:color="auto"/>
              <w:right w:val="single" w:sz="4" w:space="0" w:color="auto"/>
            </w:tcBorders>
            <w:vAlign w:val="center"/>
          </w:tcPr>
          <w:p w14:paraId="5287C2DB" w14:textId="7ACE7AA2" w:rsidR="004D2D84" w:rsidRPr="008312ED" w:rsidRDefault="004D2D84" w:rsidP="0097281E">
            <w:pPr>
              <w:jc w:val="center"/>
              <w:rPr>
                <w:color w:val="000000" w:themeColor="text1"/>
                <w:sz w:val="22"/>
              </w:rPr>
            </w:pPr>
            <w:r w:rsidRPr="008312ED">
              <w:rPr>
                <w:color w:val="000000" w:themeColor="text1"/>
                <w:sz w:val="22"/>
              </w:rPr>
              <w:t>58</w:t>
            </w:r>
          </w:p>
        </w:tc>
        <w:tc>
          <w:tcPr>
            <w:tcW w:w="897" w:type="dxa"/>
            <w:tcBorders>
              <w:top w:val="single" w:sz="4" w:space="0" w:color="auto"/>
              <w:left w:val="single" w:sz="4" w:space="0" w:color="auto"/>
              <w:bottom w:val="single" w:sz="4" w:space="0" w:color="auto"/>
              <w:right w:val="single" w:sz="4" w:space="0" w:color="auto"/>
            </w:tcBorders>
            <w:vAlign w:val="center"/>
          </w:tcPr>
          <w:p w14:paraId="19B9A5C4" w14:textId="5E43A1F8" w:rsidR="004D2D84" w:rsidRPr="008312ED" w:rsidRDefault="004D2D84" w:rsidP="0097281E">
            <w:pPr>
              <w:jc w:val="center"/>
              <w:rPr>
                <w:color w:val="000000" w:themeColor="text1"/>
                <w:sz w:val="22"/>
              </w:rPr>
            </w:pPr>
            <w:r w:rsidRPr="008312ED">
              <w:rPr>
                <w:color w:val="000000" w:themeColor="text1"/>
                <w:sz w:val="22"/>
              </w:rPr>
              <w:t>78</w:t>
            </w:r>
          </w:p>
        </w:tc>
        <w:tc>
          <w:tcPr>
            <w:tcW w:w="897" w:type="dxa"/>
            <w:tcBorders>
              <w:top w:val="single" w:sz="4" w:space="0" w:color="auto"/>
              <w:left w:val="single" w:sz="4" w:space="0" w:color="auto"/>
              <w:bottom w:val="single" w:sz="4" w:space="0" w:color="auto"/>
              <w:right w:val="single" w:sz="4" w:space="0" w:color="auto"/>
            </w:tcBorders>
            <w:vAlign w:val="center"/>
          </w:tcPr>
          <w:p w14:paraId="4910B681" w14:textId="63A99084" w:rsidR="004D2D84" w:rsidRPr="008312ED" w:rsidRDefault="004D2D84" w:rsidP="0097281E">
            <w:pPr>
              <w:jc w:val="center"/>
              <w:rPr>
                <w:color w:val="000000" w:themeColor="text1"/>
                <w:sz w:val="22"/>
              </w:rPr>
            </w:pPr>
            <w:r w:rsidRPr="008312ED">
              <w:rPr>
                <w:color w:val="000000" w:themeColor="text1"/>
                <w:sz w:val="22"/>
              </w:rPr>
              <w:t>1.33</w:t>
            </w:r>
          </w:p>
        </w:tc>
      </w:tr>
      <w:tr w:rsidR="004D2D84" w:rsidRPr="0097281E" w14:paraId="1B3317B3" w14:textId="21365433"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8EF25D8"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8B99A7"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924867"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5F05BC0"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0FCC7C5" w14:textId="77777777" w:rsidR="004D2D84" w:rsidRPr="008312ED" w:rsidRDefault="004D2D84" w:rsidP="0097281E">
            <w:pPr>
              <w:jc w:val="center"/>
              <w:rPr>
                <w:color w:val="000000" w:themeColor="text1"/>
                <w:sz w:val="22"/>
              </w:rPr>
            </w:pPr>
            <w:r w:rsidRPr="008312ED">
              <w:rPr>
                <w:color w:val="000000" w:themeColor="text1"/>
                <w:sz w:val="22"/>
              </w:rPr>
              <w:t>-0.68</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C887D12" w14:textId="77777777" w:rsidR="004D2D84" w:rsidRPr="008312ED" w:rsidRDefault="004D2D84" w:rsidP="0097281E">
            <w:pPr>
              <w:jc w:val="center"/>
              <w:rPr>
                <w:color w:val="000000" w:themeColor="text1"/>
                <w:sz w:val="22"/>
              </w:rPr>
            </w:pPr>
            <w:r w:rsidRPr="008312ED">
              <w:rPr>
                <w:color w:val="000000" w:themeColor="text1"/>
                <w:sz w:val="22"/>
              </w:rPr>
              <w:t>7.00</w:t>
            </w:r>
          </w:p>
        </w:tc>
        <w:tc>
          <w:tcPr>
            <w:tcW w:w="897" w:type="dxa"/>
            <w:tcBorders>
              <w:top w:val="single" w:sz="4" w:space="0" w:color="auto"/>
              <w:left w:val="single" w:sz="4" w:space="0" w:color="auto"/>
              <w:bottom w:val="single" w:sz="4" w:space="0" w:color="auto"/>
              <w:right w:val="single" w:sz="4" w:space="0" w:color="auto"/>
            </w:tcBorders>
            <w:vAlign w:val="center"/>
          </w:tcPr>
          <w:p w14:paraId="0570DC8B" w14:textId="7B1A0798" w:rsidR="004D2D84" w:rsidRPr="008312ED" w:rsidRDefault="004D2D84" w:rsidP="0097281E">
            <w:pPr>
              <w:jc w:val="center"/>
              <w:rPr>
                <w:color w:val="000000" w:themeColor="text1"/>
                <w:sz w:val="22"/>
              </w:rPr>
            </w:pPr>
            <w:r w:rsidRPr="008312ED">
              <w:rPr>
                <w:color w:val="000000" w:themeColor="text1"/>
                <w:sz w:val="22"/>
              </w:rPr>
              <w:t>46</w:t>
            </w:r>
          </w:p>
        </w:tc>
        <w:tc>
          <w:tcPr>
            <w:tcW w:w="897" w:type="dxa"/>
            <w:tcBorders>
              <w:top w:val="single" w:sz="4" w:space="0" w:color="auto"/>
              <w:left w:val="single" w:sz="4" w:space="0" w:color="auto"/>
              <w:bottom w:val="single" w:sz="4" w:space="0" w:color="auto"/>
              <w:right w:val="single" w:sz="4" w:space="0" w:color="auto"/>
            </w:tcBorders>
            <w:vAlign w:val="center"/>
          </w:tcPr>
          <w:p w14:paraId="14D73A13" w14:textId="30A244C9" w:rsidR="004D2D84" w:rsidRPr="008312ED" w:rsidRDefault="004D2D84" w:rsidP="0097281E">
            <w:pPr>
              <w:jc w:val="center"/>
              <w:rPr>
                <w:color w:val="000000" w:themeColor="text1"/>
                <w:sz w:val="22"/>
              </w:rPr>
            </w:pPr>
            <w:r w:rsidRPr="008312ED">
              <w:rPr>
                <w:color w:val="000000" w:themeColor="text1"/>
                <w:sz w:val="22"/>
              </w:rPr>
              <w:t>75</w:t>
            </w:r>
          </w:p>
        </w:tc>
        <w:tc>
          <w:tcPr>
            <w:tcW w:w="897" w:type="dxa"/>
            <w:tcBorders>
              <w:top w:val="single" w:sz="4" w:space="0" w:color="auto"/>
              <w:left w:val="single" w:sz="4" w:space="0" w:color="auto"/>
              <w:bottom w:val="single" w:sz="4" w:space="0" w:color="auto"/>
              <w:right w:val="single" w:sz="4" w:space="0" w:color="auto"/>
            </w:tcBorders>
            <w:vAlign w:val="center"/>
          </w:tcPr>
          <w:p w14:paraId="3C48DA21" w14:textId="5C35A284" w:rsidR="004D2D84" w:rsidRPr="008312ED" w:rsidRDefault="004D2D84" w:rsidP="0097281E">
            <w:pPr>
              <w:jc w:val="center"/>
              <w:rPr>
                <w:color w:val="000000" w:themeColor="text1"/>
                <w:sz w:val="22"/>
              </w:rPr>
            </w:pPr>
            <w:r w:rsidRPr="008312ED">
              <w:rPr>
                <w:color w:val="000000" w:themeColor="text1"/>
                <w:sz w:val="22"/>
              </w:rPr>
              <w:t>1.62</w:t>
            </w:r>
          </w:p>
        </w:tc>
      </w:tr>
      <w:tr w:rsidR="004D2D84" w:rsidRPr="0097281E" w14:paraId="57F2F43C" w14:textId="51E50744"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1220EC4C"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15D0EA"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C686B"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53E8852"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B007526" w14:textId="77777777" w:rsidR="004D2D84" w:rsidRPr="008312ED" w:rsidRDefault="004D2D84" w:rsidP="0097281E">
            <w:pPr>
              <w:jc w:val="center"/>
              <w:rPr>
                <w:color w:val="000000" w:themeColor="text1"/>
                <w:sz w:val="22"/>
              </w:rPr>
            </w:pPr>
            <w:r w:rsidRPr="008312ED">
              <w:rPr>
                <w:color w:val="000000" w:themeColor="text1"/>
                <w:sz w:val="22"/>
              </w:rPr>
              <w:t>-0.23</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B9B17F6" w14:textId="77777777" w:rsidR="004D2D84" w:rsidRPr="008312ED" w:rsidRDefault="004D2D84" w:rsidP="0097281E">
            <w:pPr>
              <w:jc w:val="center"/>
              <w:rPr>
                <w:color w:val="000000" w:themeColor="text1"/>
                <w:sz w:val="22"/>
              </w:rPr>
            </w:pPr>
            <w:r w:rsidRPr="008312ED">
              <w:rPr>
                <w:color w:val="000000" w:themeColor="text1"/>
                <w:sz w:val="22"/>
              </w:rPr>
              <w:t>6.97</w:t>
            </w:r>
          </w:p>
        </w:tc>
        <w:tc>
          <w:tcPr>
            <w:tcW w:w="897" w:type="dxa"/>
            <w:tcBorders>
              <w:top w:val="single" w:sz="4" w:space="0" w:color="auto"/>
              <w:left w:val="single" w:sz="4" w:space="0" w:color="auto"/>
              <w:bottom w:val="single" w:sz="4" w:space="0" w:color="auto"/>
              <w:right w:val="single" w:sz="4" w:space="0" w:color="auto"/>
            </w:tcBorders>
            <w:vAlign w:val="center"/>
          </w:tcPr>
          <w:p w14:paraId="2C2DEC3C" w14:textId="10A89772" w:rsidR="004D2D84" w:rsidRPr="008312ED" w:rsidRDefault="004D2D84" w:rsidP="0097281E">
            <w:pPr>
              <w:jc w:val="center"/>
              <w:rPr>
                <w:color w:val="000000" w:themeColor="text1"/>
                <w:sz w:val="22"/>
              </w:rPr>
            </w:pPr>
            <w:r w:rsidRPr="008312ED">
              <w:rPr>
                <w:color w:val="000000" w:themeColor="text1"/>
                <w:sz w:val="22"/>
              </w:rPr>
              <w:t>56</w:t>
            </w:r>
          </w:p>
        </w:tc>
        <w:tc>
          <w:tcPr>
            <w:tcW w:w="897" w:type="dxa"/>
            <w:tcBorders>
              <w:top w:val="single" w:sz="4" w:space="0" w:color="auto"/>
              <w:left w:val="single" w:sz="4" w:space="0" w:color="auto"/>
              <w:bottom w:val="single" w:sz="4" w:space="0" w:color="auto"/>
              <w:right w:val="single" w:sz="4" w:space="0" w:color="auto"/>
            </w:tcBorders>
            <w:vAlign w:val="center"/>
          </w:tcPr>
          <w:p w14:paraId="4A20B7D7" w14:textId="2EC69CB3" w:rsidR="004D2D84" w:rsidRPr="008312ED" w:rsidRDefault="004D2D84" w:rsidP="0097281E">
            <w:pPr>
              <w:jc w:val="center"/>
              <w:rPr>
                <w:color w:val="000000" w:themeColor="text1"/>
                <w:sz w:val="22"/>
              </w:rPr>
            </w:pPr>
            <w:r w:rsidRPr="008312ED">
              <w:rPr>
                <w:color w:val="000000" w:themeColor="text1"/>
                <w:sz w:val="22"/>
              </w:rPr>
              <w:t>78</w:t>
            </w:r>
          </w:p>
        </w:tc>
        <w:tc>
          <w:tcPr>
            <w:tcW w:w="897" w:type="dxa"/>
            <w:tcBorders>
              <w:top w:val="single" w:sz="4" w:space="0" w:color="auto"/>
              <w:left w:val="single" w:sz="4" w:space="0" w:color="auto"/>
              <w:bottom w:val="single" w:sz="4" w:space="0" w:color="auto"/>
              <w:right w:val="single" w:sz="4" w:space="0" w:color="auto"/>
            </w:tcBorders>
            <w:vAlign w:val="center"/>
          </w:tcPr>
          <w:p w14:paraId="5A54AF64" w14:textId="14763FEB" w:rsidR="004D2D84" w:rsidRPr="008312ED" w:rsidRDefault="004D2D84" w:rsidP="0097281E">
            <w:pPr>
              <w:jc w:val="center"/>
              <w:rPr>
                <w:color w:val="000000" w:themeColor="text1"/>
                <w:sz w:val="22"/>
              </w:rPr>
            </w:pPr>
            <w:r w:rsidRPr="008312ED">
              <w:rPr>
                <w:color w:val="000000" w:themeColor="text1"/>
                <w:sz w:val="22"/>
              </w:rPr>
              <w:t>1.41</w:t>
            </w:r>
          </w:p>
        </w:tc>
      </w:tr>
      <w:tr w:rsidR="004D2D84" w:rsidRPr="0097281E" w14:paraId="038BEE6A" w14:textId="7DD97A8C" w:rsidTr="004D2D84">
        <w:trPr>
          <w:trHeight w:val="228"/>
          <w:jc w:val="center"/>
        </w:trPr>
        <w:tc>
          <w:tcPr>
            <w:tcW w:w="1857" w:type="dxa"/>
            <w:vMerge w:val="restart"/>
            <w:tcBorders>
              <w:top w:val="single" w:sz="8" w:space="0" w:color="000000"/>
              <w:left w:val="single" w:sz="8" w:space="0" w:color="000000"/>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1E9080A9" w14:textId="77777777" w:rsidR="004D2D84" w:rsidRPr="008312ED" w:rsidRDefault="004D2D84" w:rsidP="0097281E">
            <w:pPr>
              <w:jc w:val="center"/>
              <w:rPr>
                <w:color w:val="000000" w:themeColor="text1"/>
                <w:sz w:val="22"/>
              </w:rPr>
            </w:pPr>
            <w:r w:rsidRPr="008312ED">
              <w:rPr>
                <w:color w:val="000000" w:themeColor="text1"/>
                <w:sz w:val="22"/>
              </w:rPr>
              <w:t>250</w:t>
            </w:r>
          </w:p>
          <w:p w14:paraId="28A48539" w14:textId="77777777" w:rsidR="004D2D84" w:rsidRPr="008312ED" w:rsidRDefault="004D2D84" w:rsidP="0097281E">
            <w:pPr>
              <w:jc w:val="center"/>
              <w:rPr>
                <w:color w:val="000000" w:themeColor="text1"/>
                <w:sz w:val="22"/>
              </w:rPr>
            </w:pPr>
            <w:r w:rsidRPr="008312ED">
              <w:rPr>
                <w:color w:val="000000" w:themeColor="text1"/>
                <w:sz w:val="22"/>
              </w:rPr>
              <w:t>(Lg)</w:t>
            </w: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A97AD87" w14:textId="77777777" w:rsidR="004D2D84" w:rsidRPr="008312ED" w:rsidRDefault="004D2D84" w:rsidP="0097281E">
            <w:pPr>
              <w:jc w:val="center"/>
              <w:rPr>
                <w:color w:val="000000" w:themeColor="text1"/>
                <w:sz w:val="22"/>
              </w:rPr>
            </w:pPr>
            <w:r w:rsidRPr="008312ED">
              <w:rPr>
                <w:color w:val="000000" w:themeColor="text1"/>
                <w:sz w:val="22"/>
              </w:rPr>
              <w:t>0</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7E8FB5F" w14:textId="77777777" w:rsidR="004D2D84" w:rsidRPr="008312ED" w:rsidRDefault="004D2D84" w:rsidP="0097281E">
            <w:pPr>
              <w:jc w:val="center"/>
              <w:rPr>
                <w:color w:val="000000" w:themeColor="text1"/>
                <w:sz w:val="22"/>
              </w:rPr>
            </w:pPr>
            <w:r w:rsidRPr="008312ED">
              <w:rPr>
                <w:color w:val="000000" w:themeColor="text1"/>
                <w:sz w:val="22"/>
              </w:rPr>
              <w:t>100</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0003180"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277A1A4" w14:textId="77777777" w:rsidR="004D2D84" w:rsidRPr="008312ED" w:rsidRDefault="004D2D84" w:rsidP="0097281E">
            <w:pPr>
              <w:jc w:val="center"/>
              <w:rPr>
                <w:color w:val="000000" w:themeColor="text1"/>
                <w:sz w:val="22"/>
              </w:rPr>
            </w:pPr>
            <w:r w:rsidRPr="008312ED">
              <w:rPr>
                <w:color w:val="000000" w:themeColor="text1"/>
                <w:sz w:val="22"/>
              </w:rPr>
              <w:t>-2.7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280D583" w14:textId="77777777" w:rsidR="004D2D84" w:rsidRPr="008312ED" w:rsidRDefault="004D2D84" w:rsidP="0097281E">
            <w:pPr>
              <w:jc w:val="center"/>
              <w:rPr>
                <w:color w:val="000000" w:themeColor="text1"/>
                <w:sz w:val="22"/>
              </w:rPr>
            </w:pPr>
            <w:r w:rsidRPr="008312ED">
              <w:rPr>
                <w:color w:val="000000" w:themeColor="text1"/>
                <w:sz w:val="22"/>
              </w:rPr>
              <w:t>8.10</w:t>
            </w:r>
          </w:p>
        </w:tc>
        <w:tc>
          <w:tcPr>
            <w:tcW w:w="897" w:type="dxa"/>
            <w:tcBorders>
              <w:top w:val="single" w:sz="4" w:space="0" w:color="auto"/>
              <w:left w:val="single" w:sz="4" w:space="0" w:color="auto"/>
              <w:bottom w:val="single" w:sz="4" w:space="0" w:color="auto"/>
              <w:right w:val="single" w:sz="4" w:space="0" w:color="auto"/>
            </w:tcBorders>
            <w:vAlign w:val="center"/>
          </w:tcPr>
          <w:p w14:paraId="58CA8299" w14:textId="177ED963" w:rsidR="004D2D84" w:rsidRPr="008312ED" w:rsidRDefault="004D2D84" w:rsidP="0097281E">
            <w:pPr>
              <w:jc w:val="center"/>
              <w:rPr>
                <w:color w:val="000000" w:themeColor="text1"/>
                <w:sz w:val="22"/>
              </w:rPr>
            </w:pPr>
            <w:r w:rsidRPr="008312ED">
              <w:rPr>
                <w:color w:val="000000" w:themeColor="text1"/>
                <w:sz w:val="22"/>
              </w:rPr>
              <w:t>52</w:t>
            </w:r>
          </w:p>
        </w:tc>
        <w:tc>
          <w:tcPr>
            <w:tcW w:w="897" w:type="dxa"/>
            <w:tcBorders>
              <w:top w:val="single" w:sz="4" w:space="0" w:color="auto"/>
              <w:left w:val="single" w:sz="4" w:space="0" w:color="auto"/>
              <w:bottom w:val="single" w:sz="4" w:space="0" w:color="auto"/>
              <w:right w:val="single" w:sz="4" w:space="0" w:color="auto"/>
            </w:tcBorders>
            <w:vAlign w:val="center"/>
          </w:tcPr>
          <w:p w14:paraId="0F84CA38" w14:textId="78667B96" w:rsidR="004D2D84" w:rsidRPr="008312ED" w:rsidRDefault="004D2D84" w:rsidP="0097281E">
            <w:pPr>
              <w:jc w:val="center"/>
              <w:rPr>
                <w:color w:val="000000" w:themeColor="text1"/>
                <w:sz w:val="22"/>
              </w:rPr>
            </w:pPr>
            <w:r w:rsidRPr="008312ED">
              <w:rPr>
                <w:color w:val="000000" w:themeColor="text1"/>
                <w:sz w:val="22"/>
              </w:rPr>
              <w:t>73</w:t>
            </w:r>
          </w:p>
        </w:tc>
        <w:tc>
          <w:tcPr>
            <w:tcW w:w="897" w:type="dxa"/>
            <w:tcBorders>
              <w:top w:val="single" w:sz="4" w:space="0" w:color="auto"/>
              <w:left w:val="single" w:sz="4" w:space="0" w:color="auto"/>
              <w:bottom w:val="single" w:sz="4" w:space="0" w:color="auto"/>
              <w:right w:val="single" w:sz="4" w:space="0" w:color="auto"/>
            </w:tcBorders>
            <w:vAlign w:val="center"/>
          </w:tcPr>
          <w:p w14:paraId="1B3F4A4B" w14:textId="0EA0146B" w:rsidR="004D2D84" w:rsidRPr="008312ED" w:rsidRDefault="004D2D84" w:rsidP="0097281E">
            <w:pPr>
              <w:jc w:val="center"/>
              <w:rPr>
                <w:color w:val="000000" w:themeColor="text1"/>
                <w:sz w:val="22"/>
              </w:rPr>
            </w:pPr>
            <w:r w:rsidRPr="008312ED">
              <w:rPr>
                <w:color w:val="000000" w:themeColor="text1"/>
                <w:sz w:val="22"/>
              </w:rPr>
              <w:t>1.40</w:t>
            </w:r>
          </w:p>
        </w:tc>
      </w:tr>
      <w:tr w:rsidR="004D2D84" w:rsidRPr="0097281E" w14:paraId="0121520E" w14:textId="6611D56B"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A461A9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771B0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53AA6A"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6BD6F10"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C5A8862" w14:textId="77777777" w:rsidR="004D2D84" w:rsidRPr="008312ED" w:rsidRDefault="004D2D84" w:rsidP="0097281E">
            <w:pPr>
              <w:jc w:val="center"/>
              <w:rPr>
                <w:color w:val="000000" w:themeColor="text1"/>
                <w:sz w:val="22"/>
              </w:rPr>
            </w:pPr>
            <w:r w:rsidRPr="008312ED">
              <w:rPr>
                <w:color w:val="000000" w:themeColor="text1"/>
                <w:sz w:val="22"/>
              </w:rPr>
              <w:t>-2.5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82F140F" w14:textId="77777777" w:rsidR="004D2D84" w:rsidRPr="008312ED" w:rsidRDefault="004D2D84" w:rsidP="0097281E">
            <w:pPr>
              <w:jc w:val="center"/>
              <w:rPr>
                <w:color w:val="000000" w:themeColor="text1"/>
                <w:sz w:val="22"/>
              </w:rPr>
            </w:pPr>
            <w:r w:rsidRPr="008312ED">
              <w:rPr>
                <w:color w:val="000000" w:themeColor="text1"/>
                <w:sz w:val="22"/>
              </w:rPr>
              <w:t>7.74</w:t>
            </w:r>
          </w:p>
        </w:tc>
        <w:tc>
          <w:tcPr>
            <w:tcW w:w="897" w:type="dxa"/>
            <w:tcBorders>
              <w:top w:val="single" w:sz="4" w:space="0" w:color="auto"/>
              <w:left w:val="single" w:sz="4" w:space="0" w:color="auto"/>
              <w:bottom w:val="single" w:sz="4" w:space="0" w:color="auto"/>
              <w:right w:val="single" w:sz="4" w:space="0" w:color="auto"/>
            </w:tcBorders>
            <w:vAlign w:val="center"/>
          </w:tcPr>
          <w:p w14:paraId="7CAEE8C4" w14:textId="2E3C0824" w:rsidR="004D2D84" w:rsidRPr="008312ED" w:rsidRDefault="004D2D84" w:rsidP="0097281E">
            <w:pPr>
              <w:jc w:val="center"/>
              <w:rPr>
                <w:color w:val="000000" w:themeColor="text1"/>
                <w:sz w:val="22"/>
              </w:rPr>
            </w:pPr>
            <w:r w:rsidRPr="008312ED">
              <w:rPr>
                <w:color w:val="000000" w:themeColor="text1"/>
                <w:sz w:val="22"/>
              </w:rPr>
              <w:t>56</w:t>
            </w:r>
          </w:p>
        </w:tc>
        <w:tc>
          <w:tcPr>
            <w:tcW w:w="897" w:type="dxa"/>
            <w:tcBorders>
              <w:top w:val="single" w:sz="4" w:space="0" w:color="auto"/>
              <w:left w:val="single" w:sz="4" w:space="0" w:color="auto"/>
              <w:bottom w:val="single" w:sz="4" w:space="0" w:color="auto"/>
              <w:right w:val="single" w:sz="4" w:space="0" w:color="auto"/>
            </w:tcBorders>
            <w:vAlign w:val="center"/>
          </w:tcPr>
          <w:p w14:paraId="00DDE7E3" w14:textId="50111A8E" w:rsidR="004D2D84" w:rsidRPr="008312ED" w:rsidRDefault="004D2D84" w:rsidP="0097281E">
            <w:pPr>
              <w:jc w:val="center"/>
              <w:rPr>
                <w:color w:val="000000" w:themeColor="text1"/>
                <w:sz w:val="22"/>
              </w:rPr>
            </w:pPr>
            <w:r w:rsidRPr="008312ED">
              <w:rPr>
                <w:color w:val="000000" w:themeColor="text1"/>
                <w:sz w:val="22"/>
              </w:rPr>
              <w:t>71</w:t>
            </w:r>
          </w:p>
        </w:tc>
        <w:tc>
          <w:tcPr>
            <w:tcW w:w="897" w:type="dxa"/>
            <w:tcBorders>
              <w:top w:val="single" w:sz="4" w:space="0" w:color="auto"/>
              <w:left w:val="single" w:sz="4" w:space="0" w:color="auto"/>
              <w:bottom w:val="single" w:sz="4" w:space="0" w:color="auto"/>
              <w:right w:val="single" w:sz="4" w:space="0" w:color="auto"/>
            </w:tcBorders>
            <w:vAlign w:val="center"/>
          </w:tcPr>
          <w:p w14:paraId="55355039" w14:textId="3B348C62" w:rsidR="004D2D84" w:rsidRPr="008312ED" w:rsidRDefault="004D2D84" w:rsidP="0097281E">
            <w:pPr>
              <w:jc w:val="center"/>
              <w:rPr>
                <w:color w:val="000000" w:themeColor="text1"/>
                <w:sz w:val="22"/>
              </w:rPr>
            </w:pPr>
            <w:r w:rsidRPr="008312ED">
              <w:rPr>
                <w:color w:val="000000" w:themeColor="text1"/>
                <w:sz w:val="22"/>
              </w:rPr>
              <w:t>1.27</w:t>
            </w:r>
          </w:p>
        </w:tc>
      </w:tr>
      <w:tr w:rsidR="004D2D84" w:rsidRPr="0097281E" w14:paraId="44A9BE5B" w14:textId="79537930"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765584F3"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DA626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CEB3E"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6D998B7"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4C49399" w14:textId="77777777" w:rsidR="004D2D84" w:rsidRPr="008312ED" w:rsidRDefault="004D2D84" w:rsidP="0097281E">
            <w:pPr>
              <w:jc w:val="center"/>
              <w:rPr>
                <w:color w:val="000000" w:themeColor="text1"/>
                <w:sz w:val="22"/>
              </w:rPr>
            </w:pPr>
            <w:r w:rsidRPr="008312ED">
              <w:rPr>
                <w:color w:val="000000" w:themeColor="text1"/>
                <w:sz w:val="22"/>
              </w:rPr>
              <w:t>-1.74</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45F3CBC" w14:textId="77777777" w:rsidR="004D2D84" w:rsidRPr="008312ED" w:rsidRDefault="004D2D84" w:rsidP="0097281E">
            <w:pPr>
              <w:jc w:val="center"/>
              <w:rPr>
                <w:color w:val="000000" w:themeColor="text1"/>
                <w:sz w:val="22"/>
              </w:rPr>
            </w:pPr>
            <w:r w:rsidRPr="008312ED">
              <w:rPr>
                <w:color w:val="000000" w:themeColor="text1"/>
                <w:sz w:val="22"/>
              </w:rPr>
              <w:t>7.68</w:t>
            </w:r>
          </w:p>
        </w:tc>
        <w:tc>
          <w:tcPr>
            <w:tcW w:w="897" w:type="dxa"/>
            <w:tcBorders>
              <w:top w:val="single" w:sz="4" w:space="0" w:color="auto"/>
              <w:left w:val="single" w:sz="4" w:space="0" w:color="auto"/>
              <w:bottom w:val="single" w:sz="4" w:space="0" w:color="auto"/>
              <w:right w:val="single" w:sz="4" w:space="0" w:color="auto"/>
            </w:tcBorders>
            <w:vAlign w:val="center"/>
          </w:tcPr>
          <w:p w14:paraId="624E117E" w14:textId="69FA5A6D" w:rsidR="004D2D84" w:rsidRPr="008312ED" w:rsidRDefault="004D2D84" w:rsidP="0097281E">
            <w:pPr>
              <w:jc w:val="center"/>
              <w:rPr>
                <w:color w:val="000000" w:themeColor="text1"/>
                <w:sz w:val="22"/>
              </w:rPr>
            </w:pPr>
            <w:r w:rsidRPr="008312ED">
              <w:rPr>
                <w:color w:val="000000" w:themeColor="text1"/>
                <w:sz w:val="22"/>
              </w:rPr>
              <w:t>53</w:t>
            </w:r>
          </w:p>
        </w:tc>
        <w:tc>
          <w:tcPr>
            <w:tcW w:w="897" w:type="dxa"/>
            <w:tcBorders>
              <w:top w:val="single" w:sz="4" w:space="0" w:color="auto"/>
              <w:left w:val="single" w:sz="4" w:space="0" w:color="auto"/>
              <w:bottom w:val="single" w:sz="4" w:space="0" w:color="auto"/>
              <w:right w:val="single" w:sz="4" w:space="0" w:color="auto"/>
            </w:tcBorders>
            <w:vAlign w:val="center"/>
          </w:tcPr>
          <w:p w14:paraId="4768EE95" w14:textId="446BE4BC" w:rsidR="004D2D84" w:rsidRPr="008312ED" w:rsidRDefault="004D2D84" w:rsidP="0097281E">
            <w:pPr>
              <w:jc w:val="center"/>
              <w:rPr>
                <w:color w:val="000000" w:themeColor="text1"/>
                <w:sz w:val="22"/>
              </w:rPr>
            </w:pPr>
            <w:r w:rsidRPr="008312ED">
              <w:rPr>
                <w:color w:val="000000" w:themeColor="text1"/>
                <w:sz w:val="22"/>
              </w:rPr>
              <w:t>68</w:t>
            </w:r>
          </w:p>
        </w:tc>
        <w:tc>
          <w:tcPr>
            <w:tcW w:w="897" w:type="dxa"/>
            <w:tcBorders>
              <w:top w:val="single" w:sz="4" w:space="0" w:color="auto"/>
              <w:left w:val="single" w:sz="4" w:space="0" w:color="auto"/>
              <w:bottom w:val="single" w:sz="4" w:space="0" w:color="auto"/>
              <w:right w:val="single" w:sz="4" w:space="0" w:color="auto"/>
            </w:tcBorders>
            <w:vAlign w:val="center"/>
          </w:tcPr>
          <w:p w14:paraId="125D2884" w14:textId="7A32D1AA" w:rsidR="004D2D84" w:rsidRPr="008312ED" w:rsidRDefault="004D2D84" w:rsidP="0097281E">
            <w:pPr>
              <w:jc w:val="center"/>
              <w:rPr>
                <w:color w:val="000000" w:themeColor="text1"/>
                <w:sz w:val="22"/>
              </w:rPr>
            </w:pPr>
            <w:r w:rsidRPr="008312ED">
              <w:rPr>
                <w:color w:val="000000" w:themeColor="text1"/>
                <w:sz w:val="22"/>
              </w:rPr>
              <w:t>1.28</w:t>
            </w:r>
          </w:p>
        </w:tc>
      </w:tr>
      <w:tr w:rsidR="004D2D84" w:rsidRPr="0097281E" w14:paraId="280CE394" w14:textId="1AE81005"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3EF87C87"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CE2E38" w14:textId="77777777" w:rsidR="004D2D84" w:rsidRPr="008312ED" w:rsidRDefault="004D2D84" w:rsidP="0097281E">
            <w:pPr>
              <w:jc w:val="center"/>
              <w:rPr>
                <w:color w:val="000000" w:themeColor="text1"/>
                <w:sz w:val="22"/>
              </w:rPr>
            </w:pPr>
            <w:r w:rsidRPr="008312ED">
              <w:rPr>
                <w:color w:val="000000" w:themeColor="text1"/>
                <w:sz w:val="22"/>
              </w:rPr>
              <w:t>15</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9CFF8C1" w14:textId="77777777" w:rsidR="004D2D84" w:rsidRPr="008312ED" w:rsidRDefault="004D2D84" w:rsidP="0097281E">
            <w:pPr>
              <w:jc w:val="center"/>
              <w:rPr>
                <w:color w:val="000000" w:themeColor="text1"/>
                <w:sz w:val="22"/>
              </w:rPr>
            </w:pPr>
            <w:r w:rsidRPr="008312ED">
              <w:rPr>
                <w:color w:val="000000" w:themeColor="text1"/>
                <w:sz w:val="22"/>
              </w:rPr>
              <w:t>85</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A86D8DB"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23A341C" w14:textId="77777777" w:rsidR="004D2D84" w:rsidRPr="008312ED" w:rsidRDefault="004D2D84" w:rsidP="0097281E">
            <w:pPr>
              <w:jc w:val="center"/>
              <w:rPr>
                <w:color w:val="000000" w:themeColor="text1"/>
                <w:sz w:val="22"/>
              </w:rPr>
            </w:pPr>
            <w:r w:rsidRPr="008312ED">
              <w:rPr>
                <w:color w:val="000000" w:themeColor="text1"/>
                <w:sz w:val="22"/>
              </w:rPr>
              <w:t>-1.99</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DEDD4E2" w14:textId="77777777" w:rsidR="004D2D84" w:rsidRPr="008312ED" w:rsidRDefault="004D2D84" w:rsidP="0097281E">
            <w:pPr>
              <w:jc w:val="center"/>
              <w:rPr>
                <w:color w:val="000000" w:themeColor="text1"/>
                <w:sz w:val="22"/>
              </w:rPr>
            </w:pPr>
            <w:r w:rsidRPr="008312ED">
              <w:rPr>
                <w:color w:val="000000" w:themeColor="text1"/>
                <w:sz w:val="22"/>
              </w:rPr>
              <w:t>7.77</w:t>
            </w:r>
          </w:p>
        </w:tc>
        <w:tc>
          <w:tcPr>
            <w:tcW w:w="897" w:type="dxa"/>
            <w:tcBorders>
              <w:top w:val="single" w:sz="4" w:space="0" w:color="auto"/>
              <w:left w:val="single" w:sz="4" w:space="0" w:color="auto"/>
              <w:bottom w:val="single" w:sz="4" w:space="0" w:color="auto"/>
              <w:right w:val="single" w:sz="4" w:space="0" w:color="auto"/>
            </w:tcBorders>
            <w:vAlign w:val="center"/>
          </w:tcPr>
          <w:p w14:paraId="2E0EAC25" w14:textId="0AA27101" w:rsidR="004D2D84" w:rsidRPr="008312ED" w:rsidRDefault="004D2D84" w:rsidP="0097281E">
            <w:pPr>
              <w:jc w:val="center"/>
              <w:rPr>
                <w:color w:val="000000" w:themeColor="text1"/>
                <w:sz w:val="22"/>
              </w:rPr>
            </w:pPr>
            <w:r w:rsidRPr="008312ED">
              <w:rPr>
                <w:color w:val="000000" w:themeColor="text1"/>
                <w:sz w:val="22"/>
              </w:rPr>
              <w:t>69</w:t>
            </w:r>
          </w:p>
        </w:tc>
        <w:tc>
          <w:tcPr>
            <w:tcW w:w="897" w:type="dxa"/>
            <w:tcBorders>
              <w:top w:val="single" w:sz="4" w:space="0" w:color="auto"/>
              <w:left w:val="single" w:sz="4" w:space="0" w:color="auto"/>
              <w:bottom w:val="single" w:sz="4" w:space="0" w:color="auto"/>
              <w:right w:val="single" w:sz="4" w:space="0" w:color="auto"/>
            </w:tcBorders>
            <w:vAlign w:val="center"/>
          </w:tcPr>
          <w:p w14:paraId="4BA9084A" w14:textId="14D5EBCA" w:rsidR="004D2D84" w:rsidRPr="008312ED" w:rsidRDefault="004D2D84" w:rsidP="0097281E">
            <w:pPr>
              <w:jc w:val="center"/>
              <w:rPr>
                <w:color w:val="000000" w:themeColor="text1"/>
                <w:sz w:val="22"/>
              </w:rPr>
            </w:pPr>
            <w:r w:rsidRPr="008312ED">
              <w:rPr>
                <w:color w:val="000000" w:themeColor="text1"/>
                <w:sz w:val="22"/>
              </w:rPr>
              <w:t>114</w:t>
            </w:r>
          </w:p>
        </w:tc>
        <w:tc>
          <w:tcPr>
            <w:tcW w:w="897" w:type="dxa"/>
            <w:tcBorders>
              <w:top w:val="single" w:sz="4" w:space="0" w:color="auto"/>
              <w:left w:val="single" w:sz="4" w:space="0" w:color="auto"/>
              <w:bottom w:val="single" w:sz="4" w:space="0" w:color="auto"/>
              <w:right w:val="single" w:sz="4" w:space="0" w:color="auto"/>
            </w:tcBorders>
            <w:vAlign w:val="center"/>
          </w:tcPr>
          <w:p w14:paraId="53BB4EE8" w14:textId="6DC34F3D" w:rsidR="004D2D84" w:rsidRPr="008312ED" w:rsidRDefault="004D2D84" w:rsidP="0097281E">
            <w:pPr>
              <w:jc w:val="center"/>
              <w:rPr>
                <w:color w:val="000000" w:themeColor="text1"/>
                <w:sz w:val="22"/>
              </w:rPr>
            </w:pPr>
            <w:r w:rsidRPr="008312ED">
              <w:rPr>
                <w:color w:val="000000" w:themeColor="text1"/>
                <w:sz w:val="22"/>
              </w:rPr>
              <w:t>1.65</w:t>
            </w:r>
          </w:p>
        </w:tc>
      </w:tr>
      <w:tr w:rsidR="004D2D84" w:rsidRPr="0097281E" w14:paraId="412B9BB3" w14:textId="53CEF1D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118379D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E4DA41"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95EA93"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354BFBA"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54C107F" w14:textId="77777777" w:rsidR="004D2D84" w:rsidRPr="008312ED" w:rsidRDefault="004D2D84" w:rsidP="0097281E">
            <w:pPr>
              <w:jc w:val="center"/>
              <w:rPr>
                <w:color w:val="000000" w:themeColor="text1"/>
                <w:sz w:val="22"/>
              </w:rPr>
            </w:pPr>
            <w:r w:rsidRPr="008312ED">
              <w:rPr>
                <w:color w:val="000000" w:themeColor="text1"/>
                <w:sz w:val="22"/>
              </w:rPr>
              <w:t>-1.82</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221AE61" w14:textId="77777777" w:rsidR="004D2D84" w:rsidRPr="008312ED" w:rsidRDefault="004D2D84" w:rsidP="0097281E">
            <w:pPr>
              <w:jc w:val="center"/>
              <w:rPr>
                <w:color w:val="000000" w:themeColor="text1"/>
                <w:sz w:val="22"/>
              </w:rPr>
            </w:pPr>
            <w:r w:rsidRPr="008312ED">
              <w:rPr>
                <w:color w:val="000000" w:themeColor="text1"/>
                <w:sz w:val="22"/>
              </w:rPr>
              <w:t>7.46</w:t>
            </w:r>
          </w:p>
        </w:tc>
        <w:tc>
          <w:tcPr>
            <w:tcW w:w="897" w:type="dxa"/>
            <w:tcBorders>
              <w:top w:val="single" w:sz="4" w:space="0" w:color="auto"/>
              <w:left w:val="single" w:sz="4" w:space="0" w:color="auto"/>
              <w:bottom w:val="single" w:sz="4" w:space="0" w:color="auto"/>
              <w:right w:val="single" w:sz="4" w:space="0" w:color="auto"/>
            </w:tcBorders>
            <w:vAlign w:val="center"/>
          </w:tcPr>
          <w:p w14:paraId="7DBE3EE7" w14:textId="78C3D377" w:rsidR="004D2D84" w:rsidRPr="008312ED" w:rsidRDefault="004D2D84" w:rsidP="0097281E">
            <w:pPr>
              <w:jc w:val="center"/>
              <w:rPr>
                <w:color w:val="000000" w:themeColor="text1"/>
                <w:sz w:val="22"/>
              </w:rPr>
            </w:pPr>
            <w:r w:rsidRPr="008312ED">
              <w:rPr>
                <w:color w:val="000000" w:themeColor="text1"/>
                <w:sz w:val="22"/>
              </w:rPr>
              <w:t>79</w:t>
            </w:r>
          </w:p>
        </w:tc>
        <w:tc>
          <w:tcPr>
            <w:tcW w:w="897" w:type="dxa"/>
            <w:tcBorders>
              <w:top w:val="single" w:sz="4" w:space="0" w:color="auto"/>
              <w:left w:val="single" w:sz="4" w:space="0" w:color="auto"/>
              <w:bottom w:val="single" w:sz="4" w:space="0" w:color="auto"/>
              <w:right w:val="single" w:sz="4" w:space="0" w:color="auto"/>
            </w:tcBorders>
            <w:vAlign w:val="center"/>
          </w:tcPr>
          <w:p w14:paraId="2CC08FDF" w14:textId="0B946343" w:rsidR="004D2D84" w:rsidRPr="008312ED" w:rsidRDefault="004D2D84" w:rsidP="0097281E">
            <w:pPr>
              <w:jc w:val="center"/>
              <w:rPr>
                <w:color w:val="000000" w:themeColor="text1"/>
                <w:sz w:val="22"/>
              </w:rPr>
            </w:pPr>
            <w:r w:rsidRPr="008312ED">
              <w:rPr>
                <w:color w:val="000000" w:themeColor="text1"/>
                <w:sz w:val="22"/>
              </w:rPr>
              <w:t>169</w:t>
            </w:r>
          </w:p>
        </w:tc>
        <w:tc>
          <w:tcPr>
            <w:tcW w:w="897" w:type="dxa"/>
            <w:tcBorders>
              <w:top w:val="single" w:sz="4" w:space="0" w:color="auto"/>
              <w:left w:val="single" w:sz="4" w:space="0" w:color="auto"/>
              <w:bottom w:val="single" w:sz="4" w:space="0" w:color="auto"/>
              <w:right w:val="single" w:sz="4" w:space="0" w:color="auto"/>
            </w:tcBorders>
            <w:vAlign w:val="center"/>
          </w:tcPr>
          <w:p w14:paraId="4521DED0" w14:textId="56B0AB86" w:rsidR="004D2D84" w:rsidRPr="008312ED" w:rsidRDefault="004D2D84" w:rsidP="0097281E">
            <w:pPr>
              <w:jc w:val="center"/>
              <w:rPr>
                <w:color w:val="000000" w:themeColor="text1"/>
                <w:sz w:val="22"/>
              </w:rPr>
            </w:pPr>
            <w:r w:rsidRPr="008312ED">
              <w:rPr>
                <w:color w:val="000000" w:themeColor="text1"/>
                <w:sz w:val="22"/>
              </w:rPr>
              <w:t>2.14</w:t>
            </w:r>
          </w:p>
        </w:tc>
      </w:tr>
      <w:tr w:rsidR="004D2D84" w:rsidRPr="0097281E" w14:paraId="27E58C5B" w14:textId="3F6DB37E"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101016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9FFBC0"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89D017"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400C5F1"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CB6823F" w14:textId="77777777" w:rsidR="004D2D84" w:rsidRPr="008312ED" w:rsidRDefault="004D2D84" w:rsidP="0097281E">
            <w:pPr>
              <w:jc w:val="center"/>
              <w:rPr>
                <w:color w:val="000000" w:themeColor="text1"/>
                <w:sz w:val="22"/>
              </w:rPr>
            </w:pPr>
            <w:r w:rsidRPr="008312ED">
              <w:rPr>
                <w:color w:val="000000" w:themeColor="text1"/>
                <w:sz w:val="22"/>
              </w:rPr>
              <w:t>-1.17</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0AF809B" w14:textId="77777777" w:rsidR="004D2D84" w:rsidRPr="008312ED" w:rsidRDefault="004D2D84" w:rsidP="0097281E">
            <w:pPr>
              <w:jc w:val="center"/>
              <w:rPr>
                <w:color w:val="000000" w:themeColor="text1"/>
                <w:sz w:val="22"/>
              </w:rPr>
            </w:pPr>
            <w:r w:rsidRPr="008312ED">
              <w:rPr>
                <w:color w:val="000000" w:themeColor="text1"/>
                <w:sz w:val="22"/>
              </w:rPr>
              <w:t>7.41</w:t>
            </w:r>
          </w:p>
        </w:tc>
        <w:tc>
          <w:tcPr>
            <w:tcW w:w="897" w:type="dxa"/>
            <w:tcBorders>
              <w:top w:val="single" w:sz="4" w:space="0" w:color="auto"/>
              <w:left w:val="single" w:sz="4" w:space="0" w:color="auto"/>
              <w:bottom w:val="single" w:sz="4" w:space="0" w:color="auto"/>
              <w:right w:val="single" w:sz="4" w:space="0" w:color="auto"/>
            </w:tcBorders>
            <w:vAlign w:val="center"/>
          </w:tcPr>
          <w:p w14:paraId="7D2D289F" w14:textId="52B117A2" w:rsidR="004D2D84" w:rsidRPr="008312ED" w:rsidRDefault="004D2D84" w:rsidP="0097281E">
            <w:pPr>
              <w:jc w:val="center"/>
              <w:rPr>
                <w:color w:val="000000" w:themeColor="text1"/>
                <w:sz w:val="22"/>
              </w:rPr>
            </w:pPr>
            <w:r w:rsidRPr="008312ED">
              <w:rPr>
                <w:color w:val="000000" w:themeColor="text1"/>
                <w:sz w:val="22"/>
              </w:rPr>
              <w:t>73</w:t>
            </w:r>
          </w:p>
        </w:tc>
        <w:tc>
          <w:tcPr>
            <w:tcW w:w="897" w:type="dxa"/>
            <w:tcBorders>
              <w:top w:val="single" w:sz="4" w:space="0" w:color="auto"/>
              <w:left w:val="single" w:sz="4" w:space="0" w:color="auto"/>
              <w:bottom w:val="single" w:sz="4" w:space="0" w:color="auto"/>
              <w:right w:val="single" w:sz="4" w:space="0" w:color="auto"/>
            </w:tcBorders>
            <w:vAlign w:val="center"/>
          </w:tcPr>
          <w:p w14:paraId="523A0D05" w14:textId="6EE48787" w:rsidR="004D2D84" w:rsidRPr="008312ED" w:rsidRDefault="004D2D84" w:rsidP="0097281E">
            <w:pPr>
              <w:jc w:val="center"/>
              <w:rPr>
                <w:color w:val="000000" w:themeColor="text1"/>
                <w:sz w:val="22"/>
              </w:rPr>
            </w:pPr>
            <w:r w:rsidRPr="008312ED">
              <w:rPr>
                <w:color w:val="000000" w:themeColor="text1"/>
                <w:sz w:val="22"/>
              </w:rPr>
              <w:t>121</w:t>
            </w:r>
          </w:p>
        </w:tc>
        <w:tc>
          <w:tcPr>
            <w:tcW w:w="897" w:type="dxa"/>
            <w:tcBorders>
              <w:top w:val="single" w:sz="4" w:space="0" w:color="auto"/>
              <w:left w:val="single" w:sz="4" w:space="0" w:color="auto"/>
              <w:bottom w:val="single" w:sz="4" w:space="0" w:color="auto"/>
              <w:right w:val="single" w:sz="4" w:space="0" w:color="auto"/>
            </w:tcBorders>
            <w:vAlign w:val="center"/>
          </w:tcPr>
          <w:p w14:paraId="6E8BD21F" w14:textId="5030328A" w:rsidR="004D2D84" w:rsidRPr="008312ED" w:rsidRDefault="004D2D84" w:rsidP="0097281E">
            <w:pPr>
              <w:jc w:val="center"/>
              <w:rPr>
                <w:color w:val="000000" w:themeColor="text1"/>
                <w:sz w:val="22"/>
              </w:rPr>
            </w:pPr>
            <w:r w:rsidRPr="008312ED">
              <w:rPr>
                <w:color w:val="000000" w:themeColor="text1"/>
                <w:sz w:val="22"/>
              </w:rPr>
              <w:t>1.66</w:t>
            </w:r>
          </w:p>
        </w:tc>
      </w:tr>
      <w:tr w:rsidR="004D2D84" w:rsidRPr="0097281E" w14:paraId="231ECE86" w14:textId="0508D7F1"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C4654EE"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134E815" w14:textId="77777777" w:rsidR="004D2D84" w:rsidRPr="008312ED" w:rsidRDefault="004D2D84" w:rsidP="0097281E">
            <w:pPr>
              <w:jc w:val="center"/>
              <w:rPr>
                <w:color w:val="000000" w:themeColor="text1"/>
                <w:sz w:val="22"/>
              </w:rPr>
            </w:pPr>
            <w:r w:rsidRPr="008312ED">
              <w:rPr>
                <w:color w:val="000000" w:themeColor="text1"/>
                <w:sz w:val="22"/>
              </w:rPr>
              <w:t>25</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5B83B42" w14:textId="77777777" w:rsidR="004D2D84" w:rsidRPr="008312ED" w:rsidRDefault="004D2D84" w:rsidP="0097281E">
            <w:pPr>
              <w:jc w:val="center"/>
              <w:rPr>
                <w:color w:val="000000" w:themeColor="text1"/>
                <w:sz w:val="22"/>
              </w:rPr>
            </w:pPr>
            <w:r w:rsidRPr="008312ED">
              <w:rPr>
                <w:color w:val="000000" w:themeColor="text1"/>
                <w:sz w:val="22"/>
              </w:rPr>
              <w:t>75</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07C60D59"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3FAD5EA" w14:textId="77777777" w:rsidR="004D2D84" w:rsidRPr="008312ED" w:rsidRDefault="004D2D84" w:rsidP="0097281E">
            <w:pPr>
              <w:jc w:val="center"/>
              <w:rPr>
                <w:color w:val="000000" w:themeColor="text1"/>
                <w:sz w:val="22"/>
              </w:rPr>
            </w:pPr>
            <w:r w:rsidRPr="008312ED">
              <w:rPr>
                <w:color w:val="000000" w:themeColor="text1"/>
                <w:sz w:val="22"/>
              </w:rPr>
              <w:t>-1.52</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8ED4FE4" w14:textId="77777777" w:rsidR="004D2D84" w:rsidRPr="008312ED" w:rsidRDefault="004D2D84" w:rsidP="0097281E">
            <w:pPr>
              <w:jc w:val="center"/>
              <w:rPr>
                <w:color w:val="000000" w:themeColor="text1"/>
                <w:sz w:val="22"/>
              </w:rPr>
            </w:pPr>
            <w:r w:rsidRPr="008312ED">
              <w:rPr>
                <w:color w:val="000000" w:themeColor="text1"/>
                <w:sz w:val="22"/>
              </w:rPr>
              <w:t>7.55</w:t>
            </w:r>
          </w:p>
        </w:tc>
        <w:tc>
          <w:tcPr>
            <w:tcW w:w="897" w:type="dxa"/>
            <w:tcBorders>
              <w:top w:val="single" w:sz="4" w:space="0" w:color="auto"/>
              <w:left w:val="single" w:sz="4" w:space="0" w:color="auto"/>
              <w:bottom w:val="single" w:sz="4" w:space="0" w:color="auto"/>
              <w:right w:val="single" w:sz="4" w:space="0" w:color="auto"/>
            </w:tcBorders>
            <w:vAlign w:val="center"/>
          </w:tcPr>
          <w:p w14:paraId="67A9EFFD" w14:textId="640FB292" w:rsidR="004D2D84" w:rsidRPr="008312ED" w:rsidRDefault="004D2D84" w:rsidP="0097281E">
            <w:pPr>
              <w:jc w:val="center"/>
              <w:rPr>
                <w:color w:val="000000" w:themeColor="text1"/>
                <w:sz w:val="22"/>
              </w:rPr>
            </w:pPr>
            <w:r w:rsidRPr="008312ED">
              <w:rPr>
                <w:color w:val="000000" w:themeColor="text1"/>
                <w:sz w:val="22"/>
              </w:rPr>
              <w:t>78</w:t>
            </w:r>
          </w:p>
        </w:tc>
        <w:tc>
          <w:tcPr>
            <w:tcW w:w="897" w:type="dxa"/>
            <w:tcBorders>
              <w:top w:val="single" w:sz="4" w:space="0" w:color="auto"/>
              <w:left w:val="single" w:sz="4" w:space="0" w:color="auto"/>
              <w:bottom w:val="single" w:sz="4" w:space="0" w:color="auto"/>
              <w:right w:val="single" w:sz="4" w:space="0" w:color="auto"/>
            </w:tcBorders>
            <w:vAlign w:val="center"/>
          </w:tcPr>
          <w:p w14:paraId="12C8BF65" w14:textId="49426E18" w:rsidR="004D2D84" w:rsidRPr="008312ED" w:rsidRDefault="004D2D84" w:rsidP="0097281E">
            <w:pPr>
              <w:jc w:val="center"/>
              <w:rPr>
                <w:color w:val="000000" w:themeColor="text1"/>
                <w:sz w:val="22"/>
              </w:rPr>
            </w:pPr>
            <w:r w:rsidRPr="008312ED">
              <w:rPr>
                <w:color w:val="000000" w:themeColor="text1"/>
                <w:sz w:val="22"/>
              </w:rPr>
              <w:t>139</w:t>
            </w:r>
          </w:p>
        </w:tc>
        <w:tc>
          <w:tcPr>
            <w:tcW w:w="897" w:type="dxa"/>
            <w:tcBorders>
              <w:top w:val="single" w:sz="4" w:space="0" w:color="auto"/>
              <w:left w:val="single" w:sz="4" w:space="0" w:color="auto"/>
              <w:bottom w:val="single" w:sz="4" w:space="0" w:color="auto"/>
              <w:right w:val="single" w:sz="4" w:space="0" w:color="auto"/>
            </w:tcBorders>
            <w:vAlign w:val="center"/>
          </w:tcPr>
          <w:p w14:paraId="3F50E296" w14:textId="14866D82" w:rsidR="004D2D84" w:rsidRPr="008312ED" w:rsidRDefault="004D2D84" w:rsidP="0097281E">
            <w:pPr>
              <w:jc w:val="center"/>
              <w:rPr>
                <w:color w:val="000000" w:themeColor="text1"/>
                <w:sz w:val="22"/>
              </w:rPr>
            </w:pPr>
            <w:r w:rsidRPr="008312ED">
              <w:rPr>
                <w:color w:val="000000" w:themeColor="text1"/>
                <w:sz w:val="22"/>
              </w:rPr>
              <w:t>1.79</w:t>
            </w:r>
          </w:p>
        </w:tc>
      </w:tr>
      <w:tr w:rsidR="004D2D84" w:rsidRPr="0097281E" w14:paraId="6991B7B7" w14:textId="1D116A83"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6FE5A55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0529C9"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20F7EF"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0D46596"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4F4A1C8F" w14:textId="77777777" w:rsidR="004D2D84" w:rsidRPr="008312ED" w:rsidRDefault="004D2D84" w:rsidP="0097281E">
            <w:pPr>
              <w:jc w:val="center"/>
              <w:rPr>
                <w:color w:val="000000" w:themeColor="text1"/>
                <w:sz w:val="22"/>
              </w:rPr>
            </w:pPr>
            <w:r w:rsidRPr="008312ED">
              <w:rPr>
                <w:color w:val="000000" w:themeColor="text1"/>
                <w:sz w:val="22"/>
              </w:rPr>
              <w:t>-1.37</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9367775" w14:textId="77777777" w:rsidR="004D2D84" w:rsidRPr="008312ED" w:rsidRDefault="004D2D84" w:rsidP="0097281E">
            <w:pPr>
              <w:jc w:val="center"/>
              <w:rPr>
                <w:color w:val="000000" w:themeColor="text1"/>
                <w:sz w:val="22"/>
              </w:rPr>
            </w:pPr>
            <w:r w:rsidRPr="008312ED">
              <w:rPr>
                <w:color w:val="000000" w:themeColor="text1"/>
                <w:sz w:val="22"/>
              </w:rPr>
              <w:t>7.28</w:t>
            </w:r>
          </w:p>
        </w:tc>
        <w:tc>
          <w:tcPr>
            <w:tcW w:w="897" w:type="dxa"/>
            <w:tcBorders>
              <w:top w:val="single" w:sz="4" w:space="0" w:color="auto"/>
              <w:left w:val="single" w:sz="4" w:space="0" w:color="auto"/>
              <w:bottom w:val="single" w:sz="4" w:space="0" w:color="auto"/>
              <w:right w:val="single" w:sz="4" w:space="0" w:color="auto"/>
            </w:tcBorders>
            <w:vAlign w:val="center"/>
          </w:tcPr>
          <w:p w14:paraId="31FBA372" w14:textId="0423BF17" w:rsidR="004D2D84" w:rsidRPr="008312ED" w:rsidRDefault="004D2D84" w:rsidP="0097281E">
            <w:pPr>
              <w:jc w:val="center"/>
              <w:rPr>
                <w:color w:val="000000" w:themeColor="text1"/>
                <w:sz w:val="22"/>
              </w:rPr>
            </w:pPr>
            <w:r w:rsidRPr="008312ED">
              <w:rPr>
                <w:color w:val="000000" w:themeColor="text1"/>
                <w:sz w:val="22"/>
              </w:rPr>
              <w:t>84</w:t>
            </w:r>
          </w:p>
        </w:tc>
        <w:tc>
          <w:tcPr>
            <w:tcW w:w="897" w:type="dxa"/>
            <w:tcBorders>
              <w:top w:val="single" w:sz="4" w:space="0" w:color="auto"/>
              <w:left w:val="single" w:sz="4" w:space="0" w:color="auto"/>
              <w:bottom w:val="single" w:sz="4" w:space="0" w:color="auto"/>
              <w:right w:val="single" w:sz="4" w:space="0" w:color="auto"/>
            </w:tcBorders>
            <w:vAlign w:val="center"/>
          </w:tcPr>
          <w:p w14:paraId="0D0AA77C" w14:textId="6A6684EF" w:rsidR="004D2D84" w:rsidRPr="008312ED" w:rsidRDefault="004D2D84" w:rsidP="0097281E">
            <w:pPr>
              <w:jc w:val="center"/>
              <w:rPr>
                <w:color w:val="000000" w:themeColor="text1"/>
                <w:sz w:val="22"/>
              </w:rPr>
            </w:pPr>
            <w:r w:rsidRPr="008312ED">
              <w:rPr>
                <w:color w:val="000000" w:themeColor="text1"/>
                <w:sz w:val="22"/>
              </w:rPr>
              <w:t>191</w:t>
            </w:r>
          </w:p>
        </w:tc>
        <w:tc>
          <w:tcPr>
            <w:tcW w:w="897" w:type="dxa"/>
            <w:tcBorders>
              <w:top w:val="single" w:sz="4" w:space="0" w:color="auto"/>
              <w:left w:val="single" w:sz="4" w:space="0" w:color="auto"/>
              <w:bottom w:val="single" w:sz="4" w:space="0" w:color="auto"/>
              <w:right w:val="single" w:sz="4" w:space="0" w:color="auto"/>
            </w:tcBorders>
            <w:vAlign w:val="center"/>
          </w:tcPr>
          <w:p w14:paraId="402FEB26" w14:textId="7A06ABC6" w:rsidR="004D2D84" w:rsidRPr="008312ED" w:rsidRDefault="004D2D84" w:rsidP="0097281E">
            <w:pPr>
              <w:jc w:val="center"/>
              <w:rPr>
                <w:color w:val="000000" w:themeColor="text1"/>
                <w:sz w:val="22"/>
              </w:rPr>
            </w:pPr>
            <w:r w:rsidRPr="008312ED">
              <w:rPr>
                <w:color w:val="000000" w:themeColor="text1"/>
                <w:sz w:val="22"/>
              </w:rPr>
              <w:t>2.27</w:t>
            </w:r>
          </w:p>
        </w:tc>
      </w:tr>
      <w:tr w:rsidR="004D2D84" w:rsidRPr="0097281E" w14:paraId="6DB73EBE" w14:textId="095CD631"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1641DD1F"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CCA87A"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6855B2"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AAC4D6E"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F233E8A" w14:textId="77777777" w:rsidR="004D2D84" w:rsidRPr="008312ED" w:rsidRDefault="004D2D84" w:rsidP="0097281E">
            <w:pPr>
              <w:jc w:val="center"/>
              <w:rPr>
                <w:color w:val="000000" w:themeColor="text1"/>
                <w:sz w:val="22"/>
              </w:rPr>
            </w:pPr>
            <w:r w:rsidRPr="008312ED">
              <w:rPr>
                <w:color w:val="000000" w:themeColor="text1"/>
                <w:sz w:val="22"/>
              </w:rPr>
              <w:t>-0.80</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62327B5" w14:textId="77777777" w:rsidR="004D2D84" w:rsidRPr="008312ED" w:rsidRDefault="004D2D84" w:rsidP="0097281E">
            <w:pPr>
              <w:jc w:val="center"/>
              <w:rPr>
                <w:color w:val="000000" w:themeColor="text1"/>
                <w:sz w:val="22"/>
              </w:rPr>
            </w:pPr>
            <w:r w:rsidRPr="008312ED">
              <w:rPr>
                <w:color w:val="000000" w:themeColor="text1"/>
                <w:sz w:val="22"/>
              </w:rPr>
              <w:t>7.24</w:t>
            </w:r>
          </w:p>
        </w:tc>
        <w:tc>
          <w:tcPr>
            <w:tcW w:w="897" w:type="dxa"/>
            <w:tcBorders>
              <w:top w:val="single" w:sz="4" w:space="0" w:color="auto"/>
              <w:left w:val="single" w:sz="4" w:space="0" w:color="auto"/>
              <w:bottom w:val="single" w:sz="4" w:space="0" w:color="auto"/>
              <w:right w:val="single" w:sz="4" w:space="0" w:color="auto"/>
            </w:tcBorders>
            <w:vAlign w:val="center"/>
          </w:tcPr>
          <w:p w14:paraId="09B09969" w14:textId="6CF8BACC" w:rsidR="004D2D84" w:rsidRPr="008312ED" w:rsidRDefault="004D2D84" w:rsidP="0097281E">
            <w:pPr>
              <w:jc w:val="center"/>
              <w:rPr>
                <w:color w:val="000000" w:themeColor="text1"/>
                <w:sz w:val="22"/>
              </w:rPr>
            </w:pPr>
            <w:r w:rsidRPr="008312ED">
              <w:rPr>
                <w:color w:val="000000" w:themeColor="text1"/>
                <w:sz w:val="22"/>
              </w:rPr>
              <w:t>83</w:t>
            </w:r>
          </w:p>
        </w:tc>
        <w:tc>
          <w:tcPr>
            <w:tcW w:w="897" w:type="dxa"/>
            <w:tcBorders>
              <w:top w:val="single" w:sz="4" w:space="0" w:color="auto"/>
              <w:left w:val="single" w:sz="4" w:space="0" w:color="auto"/>
              <w:bottom w:val="single" w:sz="4" w:space="0" w:color="auto"/>
              <w:right w:val="single" w:sz="4" w:space="0" w:color="auto"/>
            </w:tcBorders>
            <w:vAlign w:val="center"/>
          </w:tcPr>
          <w:p w14:paraId="4DF8ABCD" w14:textId="1D23054B" w:rsidR="004D2D84" w:rsidRPr="008312ED" w:rsidRDefault="004D2D84" w:rsidP="0097281E">
            <w:pPr>
              <w:jc w:val="center"/>
              <w:rPr>
                <w:color w:val="000000" w:themeColor="text1"/>
                <w:sz w:val="22"/>
              </w:rPr>
            </w:pPr>
            <w:r w:rsidRPr="008312ED">
              <w:rPr>
                <w:color w:val="000000" w:themeColor="text1"/>
                <w:sz w:val="22"/>
              </w:rPr>
              <w:t>149</w:t>
            </w:r>
          </w:p>
        </w:tc>
        <w:tc>
          <w:tcPr>
            <w:tcW w:w="897" w:type="dxa"/>
            <w:tcBorders>
              <w:top w:val="single" w:sz="4" w:space="0" w:color="auto"/>
              <w:left w:val="single" w:sz="4" w:space="0" w:color="auto"/>
              <w:bottom w:val="single" w:sz="4" w:space="0" w:color="auto"/>
              <w:right w:val="single" w:sz="4" w:space="0" w:color="auto"/>
            </w:tcBorders>
            <w:vAlign w:val="center"/>
          </w:tcPr>
          <w:p w14:paraId="4991D0EB" w14:textId="638ED859" w:rsidR="004D2D84" w:rsidRPr="008312ED" w:rsidRDefault="004D2D84" w:rsidP="0097281E">
            <w:pPr>
              <w:jc w:val="center"/>
              <w:rPr>
                <w:color w:val="000000" w:themeColor="text1"/>
                <w:sz w:val="22"/>
              </w:rPr>
            </w:pPr>
            <w:r w:rsidRPr="008312ED">
              <w:rPr>
                <w:color w:val="000000" w:themeColor="text1"/>
                <w:sz w:val="22"/>
              </w:rPr>
              <w:t>1.80</w:t>
            </w:r>
          </w:p>
        </w:tc>
      </w:tr>
      <w:tr w:rsidR="004D2D84" w:rsidRPr="0097281E" w14:paraId="1F0616F2" w14:textId="7A08AD45"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29EEDFC2" w14:textId="77777777" w:rsidR="004D2D84" w:rsidRPr="008312ED" w:rsidRDefault="004D2D84" w:rsidP="0097281E">
            <w:pPr>
              <w:jc w:val="center"/>
              <w:rPr>
                <w:color w:val="000000" w:themeColor="text1"/>
                <w:sz w:val="22"/>
              </w:rPr>
            </w:pPr>
          </w:p>
        </w:tc>
        <w:tc>
          <w:tcPr>
            <w:tcW w:w="1142"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C0ADC22" w14:textId="77777777" w:rsidR="004D2D84" w:rsidRPr="008312ED" w:rsidRDefault="004D2D84" w:rsidP="0097281E">
            <w:pPr>
              <w:jc w:val="center"/>
              <w:rPr>
                <w:color w:val="000000" w:themeColor="text1"/>
                <w:sz w:val="22"/>
              </w:rPr>
            </w:pPr>
            <w:r w:rsidRPr="008312ED">
              <w:rPr>
                <w:color w:val="000000" w:themeColor="text1"/>
                <w:sz w:val="22"/>
              </w:rPr>
              <w:t>45</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7ABE934" w14:textId="77777777" w:rsidR="004D2D84" w:rsidRPr="008312ED" w:rsidRDefault="004D2D84" w:rsidP="0097281E">
            <w:pPr>
              <w:jc w:val="center"/>
              <w:rPr>
                <w:color w:val="000000" w:themeColor="text1"/>
                <w:sz w:val="22"/>
              </w:rPr>
            </w:pPr>
            <w:r w:rsidRPr="008312ED">
              <w:rPr>
                <w:color w:val="000000" w:themeColor="text1"/>
                <w:sz w:val="22"/>
              </w:rPr>
              <w:t>55</w:t>
            </w: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791E5C75" w14:textId="77777777" w:rsidR="004D2D84" w:rsidRPr="008312ED" w:rsidRDefault="004D2D84" w:rsidP="0097281E">
            <w:pPr>
              <w:jc w:val="center"/>
              <w:rPr>
                <w:color w:val="000000" w:themeColor="text1"/>
                <w:sz w:val="22"/>
              </w:rPr>
            </w:pPr>
            <w:proofErr w:type="spellStart"/>
            <w:r w:rsidRPr="008312ED">
              <w:rPr>
                <w:color w:val="000000" w:themeColor="text1"/>
                <w:sz w:val="22"/>
              </w:rPr>
              <w:t>Cys</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1CCDFC47" w14:textId="77777777" w:rsidR="004D2D84" w:rsidRPr="008312ED" w:rsidRDefault="004D2D84" w:rsidP="0097281E">
            <w:pPr>
              <w:jc w:val="center"/>
              <w:rPr>
                <w:color w:val="000000" w:themeColor="text1"/>
                <w:sz w:val="22"/>
              </w:rPr>
            </w:pPr>
            <w:r w:rsidRPr="008312ED">
              <w:rPr>
                <w:color w:val="000000" w:themeColor="text1"/>
                <w:sz w:val="22"/>
              </w:rPr>
              <w:t>-0.57</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553E85E" w14:textId="77777777" w:rsidR="004D2D84" w:rsidRPr="008312ED" w:rsidRDefault="004D2D84" w:rsidP="0097281E">
            <w:pPr>
              <w:jc w:val="center"/>
              <w:rPr>
                <w:color w:val="000000" w:themeColor="text1"/>
                <w:sz w:val="22"/>
              </w:rPr>
            </w:pPr>
            <w:r w:rsidRPr="008312ED">
              <w:rPr>
                <w:color w:val="000000" w:themeColor="text1"/>
                <w:sz w:val="22"/>
              </w:rPr>
              <w:t>7.11</w:t>
            </w:r>
          </w:p>
        </w:tc>
        <w:tc>
          <w:tcPr>
            <w:tcW w:w="897" w:type="dxa"/>
            <w:tcBorders>
              <w:top w:val="single" w:sz="4" w:space="0" w:color="auto"/>
              <w:left w:val="single" w:sz="4" w:space="0" w:color="auto"/>
              <w:bottom w:val="single" w:sz="4" w:space="0" w:color="auto"/>
              <w:right w:val="single" w:sz="4" w:space="0" w:color="auto"/>
            </w:tcBorders>
            <w:vAlign w:val="center"/>
          </w:tcPr>
          <w:p w14:paraId="4F3728F4" w14:textId="7A0EC0D2" w:rsidR="004D2D84" w:rsidRPr="008312ED" w:rsidRDefault="004D2D84" w:rsidP="0097281E">
            <w:pPr>
              <w:jc w:val="center"/>
              <w:rPr>
                <w:color w:val="000000" w:themeColor="text1"/>
                <w:sz w:val="22"/>
              </w:rPr>
            </w:pPr>
            <w:r w:rsidRPr="008312ED">
              <w:rPr>
                <w:color w:val="000000" w:themeColor="text1"/>
                <w:sz w:val="22"/>
              </w:rPr>
              <w:t>195</w:t>
            </w:r>
          </w:p>
        </w:tc>
        <w:tc>
          <w:tcPr>
            <w:tcW w:w="897" w:type="dxa"/>
            <w:tcBorders>
              <w:top w:val="single" w:sz="4" w:space="0" w:color="auto"/>
              <w:left w:val="single" w:sz="4" w:space="0" w:color="auto"/>
              <w:bottom w:val="single" w:sz="4" w:space="0" w:color="auto"/>
              <w:right w:val="single" w:sz="4" w:space="0" w:color="auto"/>
            </w:tcBorders>
            <w:vAlign w:val="center"/>
          </w:tcPr>
          <w:p w14:paraId="53612F64" w14:textId="2308271C" w:rsidR="004D2D84" w:rsidRPr="008312ED" w:rsidRDefault="004D2D84" w:rsidP="0097281E">
            <w:pPr>
              <w:jc w:val="center"/>
              <w:rPr>
                <w:color w:val="000000" w:themeColor="text1"/>
                <w:sz w:val="22"/>
              </w:rPr>
            </w:pPr>
            <w:r w:rsidRPr="008312ED">
              <w:rPr>
                <w:color w:val="000000" w:themeColor="text1"/>
                <w:sz w:val="22"/>
              </w:rPr>
              <w:t>263</w:t>
            </w:r>
          </w:p>
        </w:tc>
        <w:tc>
          <w:tcPr>
            <w:tcW w:w="897" w:type="dxa"/>
            <w:tcBorders>
              <w:top w:val="single" w:sz="4" w:space="0" w:color="auto"/>
              <w:left w:val="single" w:sz="4" w:space="0" w:color="auto"/>
              <w:bottom w:val="single" w:sz="4" w:space="0" w:color="auto"/>
              <w:right w:val="single" w:sz="4" w:space="0" w:color="auto"/>
            </w:tcBorders>
            <w:vAlign w:val="center"/>
          </w:tcPr>
          <w:p w14:paraId="39EC3178" w14:textId="0AD12987" w:rsidR="004D2D84" w:rsidRPr="008312ED" w:rsidRDefault="004D2D84" w:rsidP="0097281E">
            <w:pPr>
              <w:jc w:val="center"/>
              <w:rPr>
                <w:color w:val="000000" w:themeColor="text1"/>
                <w:sz w:val="22"/>
              </w:rPr>
            </w:pPr>
            <w:r w:rsidRPr="008312ED">
              <w:rPr>
                <w:color w:val="000000" w:themeColor="text1"/>
                <w:sz w:val="22"/>
              </w:rPr>
              <w:t>1.35</w:t>
            </w:r>
          </w:p>
        </w:tc>
      </w:tr>
      <w:tr w:rsidR="004D2D84" w:rsidRPr="0097281E" w14:paraId="0638F513" w14:textId="353296BF"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47AB0F9D"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82E1BD"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1AD220"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FFBCD86" w14:textId="77777777" w:rsidR="004D2D84" w:rsidRPr="008312ED" w:rsidRDefault="004D2D84" w:rsidP="0097281E">
            <w:pPr>
              <w:jc w:val="center"/>
              <w:rPr>
                <w:color w:val="000000" w:themeColor="text1"/>
                <w:sz w:val="22"/>
              </w:rPr>
            </w:pPr>
            <w:r w:rsidRPr="008312ED">
              <w:rPr>
                <w:color w:val="000000" w:themeColor="text1"/>
                <w:sz w:val="22"/>
              </w:rPr>
              <w:t>Cap</w:t>
            </w:r>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3A08547D" w14:textId="77777777" w:rsidR="004D2D84" w:rsidRPr="008312ED" w:rsidRDefault="004D2D84" w:rsidP="0097281E">
            <w:pPr>
              <w:jc w:val="center"/>
              <w:rPr>
                <w:color w:val="000000" w:themeColor="text1"/>
                <w:sz w:val="22"/>
              </w:rPr>
            </w:pPr>
            <w:r w:rsidRPr="008312ED">
              <w:rPr>
                <w:color w:val="000000" w:themeColor="text1"/>
                <w:sz w:val="22"/>
              </w:rPr>
              <w:t>-0.46</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6C9E0BD6" w14:textId="77777777" w:rsidR="004D2D84" w:rsidRPr="008312ED" w:rsidRDefault="004D2D84" w:rsidP="0097281E">
            <w:pPr>
              <w:jc w:val="center"/>
              <w:rPr>
                <w:color w:val="000000" w:themeColor="text1"/>
                <w:sz w:val="22"/>
              </w:rPr>
            </w:pPr>
            <w:r w:rsidRPr="008312ED">
              <w:rPr>
                <w:color w:val="000000" w:themeColor="text1"/>
                <w:sz w:val="22"/>
              </w:rPr>
              <w:t>6.91</w:t>
            </w:r>
          </w:p>
        </w:tc>
        <w:tc>
          <w:tcPr>
            <w:tcW w:w="897" w:type="dxa"/>
            <w:tcBorders>
              <w:top w:val="single" w:sz="4" w:space="0" w:color="auto"/>
              <w:left w:val="single" w:sz="4" w:space="0" w:color="auto"/>
              <w:bottom w:val="single" w:sz="4" w:space="0" w:color="auto"/>
              <w:right w:val="single" w:sz="4" w:space="0" w:color="auto"/>
            </w:tcBorders>
            <w:vAlign w:val="center"/>
          </w:tcPr>
          <w:p w14:paraId="13F2F260" w14:textId="1532D70B" w:rsidR="004D2D84" w:rsidRPr="008312ED" w:rsidRDefault="004D2D84" w:rsidP="0097281E">
            <w:pPr>
              <w:jc w:val="center"/>
              <w:rPr>
                <w:color w:val="000000" w:themeColor="text1"/>
                <w:sz w:val="22"/>
              </w:rPr>
            </w:pPr>
            <w:r w:rsidRPr="008312ED">
              <w:rPr>
                <w:color w:val="000000" w:themeColor="text1"/>
                <w:sz w:val="22"/>
              </w:rPr>
              <w:t>187</w:t>
            </w:r>
          </w:p>
        </w:tc>
        <w:tc>
          <w:tcPr>
            <w:tcW w:w="897" w:type="dxa"/>
            <w:tcBorders>
              <w:top w:val="single" w:sz="4" w:space="0" w:color="auto"/>
              <w:left w:val="single" w:sz="4" w:space="0" w:color="auto"/>
              <w:bottom w:val="single" w:sz="4" w:space="0" w:color="auto"/>
              <w:right w:val="single" w:sz="4" w:space="0" w:color="auto"/>
            </w:tcBorders>
            <w:vAlign w:val="center"/>
          </w:tcPr>
          <w:p w14:paraId="5FC69357" w14:textId="5A7080E9" w:rsidR="004D2D84" w:rsidRPr="008312ED" w:rsidRDefault="004D2D84" w:rsidP="0097281E">
            <w:pPr>
              <w:jc w:val="center"/>
              <w:rPr>
                <w:color w:val="000000" w:themeColor="text1"/>
                <w:sz w:val="22"/>
              </w:rPr>
            </w:pPr>
            <w:r w:rsidRPr="008312ED">
              <w:rPr>
                <w:color w:val="000000" w:themeColor="text1"/>
                <w:sz w:val="22"/>
              </w:rPr>
              <w:t>382</w:t>
            </w:r>
          </w:p>
        </w:tc>
        <w:tc>
          <w:tcPr>
            <w:tcW w:w="897" w:type="dxa"/>
            <w:tcBorders>
              <w:top w:val="single" w:sz="4" w:space="0" w:color="auto"/>
              <w:left w:val="single" w:sz="4" w:space="0" w:color="auto"/>
              <w:bottom w:val="single" w:sz="4" w:space="0" w:color="auto"/>
              <w:right w:val="single" w:sz="4" w:space="0" w:color="auto"/>
            </w:tcBorders>
            <w:vAlign w:val="center"/>
          </w:tcPr>
          <w:p w14:paraId="70CDE22B" w14:textId="290E422A" w:rsidR="004D2D84" w:rsidRPr="008312ED" w:rsidRDefault="004D2D84" w:rsidP="0097281E">
            <w:pPr>
              <w:jc w:val="center"/>
              <w:rPr>
                <w:color w:val="000000" w:themeColor="text1"/>
                <w:sz w:val="22"/>
              </w:rPr>
            </w:pPr>
            <w:r w:rsidRPr="008312ED">
              <w:rPr>
                <w:color w:val="000000" w:themeColor="text1"/>
                <w:sz w:val="22"/>
              </w:rPr>
              <w:t>2.05</w:t>
            </w:r>
          </w:p>
        </w:tc>
      </w:tr>
      <w:tr w:rsidR="004D2D84" w:rsidRPr="0097281E" w14:paraId="0DB9721D" w14:textId="256A8216" w:rsidTr="004D2D84">
        <w:trPr>
          <w:trHeight w:val="228"/>
          <w:jc w:val="center"/>
        </w:trPr>
        <w:tc>
          <w:tcPr>
            <w:tcW w:w="0" w:type="auto"/>
            <w:vMerge/>
            <w:tcBorders>
              <w:top w:val="single" w:sz="8" w:space="0" w:color="000000"/>
              <w:left w:val="single" w:sz="8" w:space="0" w:color="000000"/>
              <w:bottom w:val="single" w:sz="8" w:space="0" w:color="000000"/>
              <w:right w:val="single" w:sz="4" w:space="0" w:color="auto"/>
            </w:tcBorders>
            <w:vAlign w:val="center"/>
            <w:hideMark/>
          </w:tcPr>
          <w:p w14:paraId="521E95C5"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64856C" w14:textId="77777777" w:rsidR="004D2D84" w:rsidRPr="008312ED" w:rsidRDefault="004D2D84" w:rsidP="0097281E">
            <w:pPr>
              <w:jc w:val="center"/>
              <w:rPr>
                <w:color w:val="000000" w:themeColor="text1"/>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5F7EC9" w14:textId="77777777" w:rsidR="004D2D84" w:rsidRPr="008312ED" w:rsidRDefault="004D2D84" w:rsidP="0097281E">
            <w:pPr>
              <w:jc w:val="center"/>
              <w:rPr>
                <w:color w:val="000000" w:themeColor="text1"/>
                <w:sz w:val="22"/>
              </w:rPr>
            </w:pPr>
          </w:p>
        </w:tc>
        <w:tc>
          <w:tcPr>
            <w:tcW w:w="1101"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38FDD47" w14:textId="77777777" w:rsidR="004D2D84" w:rsidRPr="008312ED" w:rsidRDefault="004D2D84" w:rsidP="0097281E">
            <w:pPr>
              <w:jc w:val="center"/>
              <w:rPr>
                <w:color w:val="000000" w:themeColor="text1"/>
                <w:sz w:val="22"/>
              </w:rPr>
            </w:pPr>
            <w:proofErr w:type="spellStart"/>
            <w:r w:rsidRPr="008312ED">
              <w:rPr>
                <w:color w:val="000000" w:themeColor="text1"/>
                <w:sz w:val="22"/>
              </w:rPr>
              <w:t>DiE</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5128DB29" w14:textId="77777777" w:rsidR="004D2D84" w:rsidRPr="008312ED" w:rsidRDefault="004D2D84" w:rsidP="0097281E">
            <w:pPr>
              <w:jc w:val="center"/>
              <w:rPr>
                <w:color w:val="000000" w:themeColor="text1"/>
                <w:sz w:val="22"/>
              </w:rPr>
            </w:pPr>
            <w:r w:rsidRPr="008312ED">
              <w:rPr>
                <w:color w:val="000000" w:themeColor="text1"/>
                <w:sz w:val="22"/>
              </w:rPr>
              <w:t>-0.04</w:t>
            </w:r>
          </w:p>
        </w:tc>
        <w:tc>
          <w:tcPr>
            <w:tcW w:w="897" w:type="dxa"/>
            <w:tcBorders>
              <w:top w:val="single" w:sz="4" w:space="0" w:color="auto"/>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14:paraId="276CA317" w14:textId="77777777" w:rsidR="004D2D84" w:rsidRPr="008312ED" w:rsidRDefault="004D2D84" w:rsidP="0097281E">
            <w:pPr>
              <w:jc w:val="center"/>
              <w:rPr>
                <w:color w:val="000000" w:themeColor="text1"/>
                <w:sz w:val="22"/>
              </w:rPr>
            </w:pPr>
            <w:r w:rsidRPr="008312ED">
              <w:rPr>
                <w:color w:val="000000" w:themeColor="text1"/>
                <w:sz w:val="22"/>
              </w:rPr>
              <w:t>6.88</w:t>
            </w:r>
          </w:p>
        </w:tc>
        <w:tc>
          <w:tcPr>
            <w:tcW w:w="897" w:type="dxa"/>
            <w:tcBorders>
              <w:top w:val="single" w:sz="4" w:space="0" w:color="auto"/>
              <w:left w:val="single" w:sz="4" w:space="0" w:color="auto"/>
              <w:bottom w:val="single" w:sz="4" w:space="0" w:color="auto"/>
              <w:right w:val="single" w:sz="4" w:space="0" w:color="auto"/>
            </w:tcBorders>
            <w:vAlign w:val="center"/>
          </w:tcPr>
          <w:p w14:paraId="1159A36F" w14:textId="230CFEBB" w:rsidR="004D2D84" w:rsidRPr="008312ED" w:rsidRDefault="004D2D84" w:rsidP="0097281E">
            <w:pPr>
              <w:jc w:val="center"/>
              <w:rPr>
                <w:color w:val="000000" w:themeColor="text1"/>
                <w:sz w:val="22"/>
              </w:rPr>
            </w:pPr>
            <w:r w:rsidRPr="008312ED">
              <w:rPr>
                <w:color w:val="000000" w:themeColor="text1"/>
                <w:sz w:val="22"/>
              </w:rPr>
              <w:t>238</w:t>
            </w:r>
          </w:p>
        </w:tc>
        <w:tc>
          <w:tcPr>
            <w:tcW w:w="897" w:type="dxa"/>
            <w:tcBorders>
              <w:top w:val="single" w:sz="4" w:space="0" w:color="auto"/>
              <w:left w:val="single" w:sz="4" w:space="0" w:color="auto"/>
              <w:bottom w:val="single" w:sz="4" w:space="0" w:color="auto"/>
              <w:right w:val="single" w:sz="4" w:space="0" w:color="auto"/>
            </w:tcBorders>
            <w:vAlign w:val="center"/>
          </w:tcPr>
          <w:p w14:paraId="4906224A" w14:textId="44950B9F" w:rsidR="004D2D84" w:rsidRPr="008312ED" w:rsidRDefault="004D2D84" w:rsidP="0097281E">
            <w:pPr>
              <w:jc w:val="center"/>
              <w:rPr>
                <w:color w:val="000000" w:themeColor="text1"/>
                <w:sz w:val="22"/>
              </w:rPr>
            </w:pPr>
            <w:r w:rsidRPr="008312ED">
              <w:rPr>
                <w:color w:val="000000" w:themeColor="text1"/>
                <w:sz w:val="22"/>
              </w:rPr>
              <w:t>304</w:t>
            </w:r>
          </w:p>
        </w:tc>
        <w:tc>
          <w:tcPr>
            <w:tcW w:w="897" w:type="dxa"/>
            <w:tcBorders>
              <w:top w:val="single" w:sz="4" w:space="0" w:color="auto"/>
              <w:left w:val="single" w:sz="4" w:space="0" w:color="auto"/>
              <w:bottom w:val="single" w:sz="4" w:space="0" w:color="auto"/>
              <w:right w:val="single" w:sz="4" w:space="0" w:color="auto"/>
            </w:tcBorders>
            <w:vAlign w:val="center"/>
          </w:tcPr>
          <w:p w14:paraId="020D4037" w14:textId="24EBBBBD" w:rsidR="004D2D84" w:rsidRPr="008312ED" w:rsidRDefault="004D2D84" w:rsidP="0097281E">
            <w:pPr>
              <w:jc w:val="center"/>
              <w:rPr>
                <w:color w:val="000000" w:themeColor="text1"/>
                <w:sz w:val="22"/>
              </w:rPr>
            </w:pPr>
            <w:r w:rsidRPr="008312ED">
              <w:rPr>
                <w:color w:val="000000" w:themeColor="text1"/>
                <w:sz w:val="22"/>
              </w:rPr>
              <w:t>1.28</w:t>
            </w:r>
          </w:p>
        </w:tc>
      </w:tr>
    </w:tbl>
    <w:p w14:paraId="5041F2CE" w14:textId="0D0CB004" w:rsidR="0082602F" w:rsidRPr="0097281E" w:rsidRDefault="0082602F" w:rsidP="0097281E">
      <w:pPr>
        <w:jc w:val="both"/>
        <w:rPr>
          <w:b/>
          <w:color w:val="000000" w:themeColor="text1"/>
        </w:rPr>
      </w:pPr>
    </w:p>
    <w:p w14:paraId="722A5512" w14:textId="5D0E789E" w:rsidR="0082602F" w:rsidRPr="0097281E" w:rsidRDefault="0082602F" w:rsidP="0097281E">
      <w:pPr>
        <w:jc w:val="both"/>
        <w:rPr>
          <w:b/>
          <w:color w:val="000000" w:themeColor="text1"/>
        </w:rPr>
      </w:pPr>
    </w:p>
    <w:p w14:paraId="0C241E7B" w14:textId="77777777" w:rsidR="00CA5E82" w:rsidRPr="0097281E" w:rsidRDefault="00CA5E82" w:rsidP="0097281E">
      <w:pPr>
        <w:pStyle w:val="Heading1"/>
        <w:rPr>
          <w:rFonts w:ascii="Times New Roman" w:hAnsi="Times New Roman" w:cs="Times New Roman"/>
          <w:b/>
          <w:color w:val="000000" w:themeColor="text1"/>
          <w:sz w:val="24"/>
          <w:szCs w:val="24"/>
        </w:rPr>
      </w:pPr>
      <w:bookmarkStart w:id="19" w:name="_Toc105366258"/>
      <w:r w:rsidRPr="0097281E">
        <w:rPr>
          <w:rFonts w:ascii="Times New Roman" w:hAnsi="Times New Roman" w:cs="Times New Roman"/>
          <w:b/>
          <w:color w:val="000000" w:themeColor="text1"/>
          <w:sz w:val="24"/>
          <w:szCs w:val="24"/>
        </w:rPr>
        <w:lastRenderedPageBreak/>
        <w:t>Biological and physical characterization of polyplexes</w:t>
      </w:r>
      <w:bookmarkEnd w:id="19"/>
    </w:p>
    <w:p w14:paraId="60B204B6" w14:textId="77777777" w:rsidR="00CA5E82" w:rsidRPr="0097281E" w:rsidRDefault="00CA5E82" w:rsidP="0097281E">
      <w:pPr>
        <w:pStyle w:val="Heading2"/>
        <w:jc w:val="both"/>
        <w:rPr>
          <w:rFonts w:ascii="Times New Roman" w:hAnsi="Times New Roman" w:cs="Times New Roman"/>
          <w:b/>
          <w:color w:val="000000" w:themeColor="text1"/>
          <w:sz w:val="24"/>
          <w:szCs w:val="24"/>
        </w:rPr>
      </w:pPr>
      <w:bookmarkStart w:id="20" w:name="_Toc70961705"/>
      <w:bookmarkStart w:id="21" w:name="_Toc105366259"/>
      <w:r w:rsidRPr="0097281E">
        <w:rPr>
          <w:rFonts w:ascii="Times New Roman" w:hAnsi="Times New Roman" w:cs="Times New Roman"/>
          <w:b/>
          <w:color w:val="000000" w:themeColor="text1"/>
          <w:sz w:val="24"/>
          <w:szCs w:val="24"/>
        </w:rPr>
        <w:t>Cell culture procedures</w:t>
      </w:r>
      <w:bookmarkEnd w:id="20"/>
      <w:bookmarkEnd w:id="21"/>
      <w:r w:rsidRPr="0097281E">
        <w:rPr>
          <w:rFonts w:ascii="Times New Roman" w:hAnsi="Times New Roman" w:cs="Times New Roman"/>
          <w:b/>
          <w:color w:val="000000" w:themeColor="text1"/>
          <w:sz w:val="24"/>
          <w:szCs w:val="24"/>
        </w:rPr>
        <w:t xml:space="preserve"> </w:t>
      </w:r>
    </w:p>
    <w:p w14:paraId="286BA484" w14:textId="57ACCED7" w:rsidR="00CA5E82" w:rsidRPr="0097281E" w:rsidRDefault="00CA5E82" w:rsidP="0097281E">
      <w:pPr>
        <w:jc w:val="both"/>
        <w:rPr>
          <w:color w:val="000000" w:themeColor="text1"/>
        </w:rPr>
      </w:pPr>
      <w:r w:rsidRPr="0097281E">
        <w:rPr>
          <w:color w:val="000000" w:themeColor="text1"/>
        </w:rPr>
        <w:t>The HEK293T cell line was cultured in high glucose DMEM with added 10% HI-FBS and 1% antibiotic/antimicrobic. The incubator was set to 37 °C with 5% CO</w:t>
      </w:r>
      <w:r w:rsidRPr="0097281E">
        <w:rPr>
          <w:color w:val="000000" w:themeColor="text1"/>
          <w:vertAlign w:val="subscript"/>
        </w:rPr>
        <w:t>2</w:t>
      </w:r>
      <w:r w:rsidRPr="0097281E">
        <w:rPr>
          <w:color w:val="000000" w:themeColor="text1"/>
        </w:rPr>
        <w:t xml:space="preserve"> and under a humidified atmosphere. Cell confluency was monitored, and cells were passaged as needed. Cells were plated in a 48-well plate format at a density of 50,000 cells/mL</w:t>
      </w:r>
      <w:r w:rsidR="003F0FBA">
        <w:rPr>
          <w:color w:val="000000" w:themeColor="text1"/>
        </w:rPr>
        <w:t xml:space="preserve"> with 0.5 mL of suspension added per well.</w:t>
      </w:r>
    </w:p>
    <w:p w14:paraId="44933318" w14:textId="77777777" w:rsidR="00CA5E82" w:rsidRPr="0097281E" w:rsidRDefault="00CA5E82" w:rsidP="0097281E">
      <w:pPr>
        <w:jc w:val="both"/>
        <w:rPr>
          <w:b/>
          <w:i/>
          <w:color w:val="000000" w:themeColor="text1"/>
        </w:rPr>
      </w:pPr>
    </w:p>
    <w:p w14:paraId="5E1C0312"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22" w:name="_Toc105366260"/>
      <w:r w:rsidRPr="0097281E">
        <w:rPr>
          <w:rFonts w:ascii="Times New Roman" w:hAnsi="Times New Roman" w:cs="Times New Roman"/>
          <w:b/>
          <w:color w:val="000000" w:themeColor="text1"/>
          <w:sz w:val="24"/>
          <w:szCs w:val="24"/>
        </w:rPr>
        <w:t xml:space="preserve">General </w:t>
      </w:r>
      <w:proofErr w:type="spellStart"/>
      <w:r w:rsidRPr="0097281E">
        <w:rPr>
          <w:rFonts w:ascii="Times New Roman" w:hAnsi="Times New Roman" w:cs="Times New Roman"/>
          <w:b/>
          <w:color w:val="000000" w:themeColor="text1"/>
          <w:sz w:val="24"/>
          <w:szCs w:val="24"/>
        </w:rPr>
        <w:t>pDNA</w:t>
      </w:r>
      <w:proofErr w:type="spellEnd"/>
      <w:r w:rsidRPr="0097281E">
        <w:rPr>
          <w:rFonts w:ascii="Times New Roman" w:hAnsi="Times New Roman" w:cs="Times New Roman"/>
          <w:b/>
          <w:color w:val="000000" w:themeColor="text1"/>
          <w:sz w:val="24"/>
          <w:szCs w:val="24"/>
        </w:rPr>
        <w:t xml:space="preserve"> and RNP polymer transfection protocol</w:t>
      </w:r>
      <w:bookmarkEnd w:id="22"/>
    </w:p>
    <w:p w14:paraId="73AEC432" w14:textId="77777777" w:rsidR="00CA5E82" w:rsidRPr="0097281E" w:rsidRDefault="00CA5E82" w:rsidP="0097281E">
      <w:pPr>
        <w:jc w:val="both"/>
        <w:rPr>
          <w:color w:val="000000" w:themeColor="text1"/>
        </w:rPr>
      </w:pPr>
      <w:r w:rsidRPr="0097281E">
        <w:rPr>
          <w:color w:val="000000" w:themeColor="text1"/>
        </w:rPr>
        <w:t xml:space="preserve">HEK293T cells were plated in polystyrene 48-well plates at a density of 50,000 cells/mL in DMEM (10% HI-FBS). After 24 h, polyplexes with </w:t>
      </w:r>
      <w:proofErr w:type="spellStart"/>
      <w:r w:rsidRPr="0097281E">
        <w:rPr>
          <w:color w:val="000000" w:themeColor="text1"/>
        </w:rPr>
        <w:t>pDNA</w:t>
      </w:r>
      <w:proofErr w:type="spellEnd"/>
      <w:r w:rsidRPr="0097281E">
        <w:rPr>
          <w:color w:val="000000" w:themeColor="text1"/>
        </w:rPr>
        <w:t xml:space="preserve"> were prepared in H</w:t>
      </w:r>
      <w:r w:rsidRPr="0097281E">
        <w:rPr>
          <w:color w:val="000000" w:themeColor="text1"/>
          <w:vertAlign w:val="subscript"/>
        </w:rPr>
        <w:t>2</w:t>
      </w:r>
      <w:r w:rsidRPr="0097281E">
        <w:rPr>
          <w:color w:val="000000" w:themeColor="text1"/>
        </w:rPr>
        <w:t xml:space="preserve">O by adding 80 </w:t>
      </w:r>
      <w:proofErr w:type="spellStart"/>
      <w:r w:rsidRPr="0097281E">
        <w:rPr>
          <w:color w:val="000000" w:themeColor="text1"/>
        </w:rPr>
        <w:t>μL</w:t>
      </w:r>
      <w:proofErr w:type="spellEnd"/>
      <w:r w:rsidRPr="0097281E">
        <w:rPr>
          <w:color w:val="000000" w:themeColor="text1"/>
        </w:rPr>
        <w:t xml:space="preserve"> polymer to 80 </w:t>
      </w:r>
      <w:proofErr w:type="spellStart"/>
      <w:r w:rsidRPr="0097281E">
        <w:rPr>
          <w:color w:val="000000" w:themeColor="text1"/>
        </w:rPr>
        <w:t>μL</w:t>
      </w:r>
      <w:proofErr w:type="spellEnd"/>
      <w:r w:rsidRPr="0097281E">
        <w:rPr>
          <w:color w:val="000000" w:themeColor="text1"/>
        </w:rPr>
        <w:t xml:space="preserve"> </w:t>
      </w:r>
      <w:proofErr w:type="spellStart"/>
      <w:r w:rsidRPr="0097281E">
        <w:rPr>
          <w:color w:val="000000" w:themeColor="text1"/>
        </w:rPr>
        <w:t>pDNA</w:t>
      </w:r>
      <w:proofErr w:type="spellEnd"/>
      <w:r w:rsidRPr="0097281E">
        <w:rPr>
          <w:color w:val="000000" w:themeColor="text1"/>
        </w:rPr>
        <w:t xml:space="preserve"> (0.02 </w:t>
      </w:r>
      <w:proofErr w:type="spellStart"/>
      <w:r w:rsidRPr="0097281E">
        <w:rPr>
          <w:color w:val="000000" w:themeColor="text1"/>
        </w:rPr>
        <w:t>μg</w:t>
      </w:r>
      <w:proofErr w:type="spellEnd"/>
      <w:r w:rsidRPr="0097281E">
        <w:rPr>
          <w:color w:val="000000" w:themeColor="text1"/>
        </w:rPr>
        <w:t xml:space="preserve">/mL) at molar ratios of polymer to get N/P ratios. Polyplexes with RNP were prepared in PBS by adding 80 </w:t>
      </w:r>
      <w:proofErr w:type="spellStart"/>
      <w:r w:rsidRPr="0097281E">
        <w:rPr>
          <w:color w:val="000000" w:themeColor="text1"/>
        </w:rPr>
        <w:t>μL</w:t>
      </w:r>
      <w:proofErr w:type="spellEnd"/>
      <w:r w:rsidRPr="0097281E">
        <w:rPr>
          <w:color w:val="000000" w:themeColor="text1"/>
        </w:rPr>
        <w:t xml:space="preserve"> polymer to 80 </w:t>
      </w:r>
      <w:proofErr w:type="spellStart"/>
      <w:r w:rsidRPr="0097281E">
        <w:rPr>
          <w:color w:val="000000" w:themeColor="text1"/>
        </w:rPr>
        <w:t>μL</w:t>
      </w:r>
      <w:proofErr w:type="spellEnd"/>
      <w:r w:rsidRPr="0097281E">
        <w:rPr>
          <w:color w:val="000000" w:themeColor="text1"/>
        </w:rPr>
        <w:t xml:space="preserve"> RNP (gRNA (0.02 </w:t>
      </w:r>
      <w:proofErr w:type="spellStart"/>
      <w:r w:rsidRPr="0097281E">
        <w:rPr>
          <w:color w:val="000000" w:themeColor="text1"/>
        </w:rPr>
        <w:t>μg</w:t>
      </w:r>
      <w:proofErr w:type="spellEnd"/>
      <w:r w:rsidRPr="0097281E">
        <w:rPr>
          <w:color w:val="000000" w:themeColor="text1"/>
        </w:rPr>
        <w:t xml:space="preserve">/mL) and spCas9 protein (0.1 µg/mL) complex) at molar ratios of polymer to get N/P ratios. Polyplexes were allowed to form at room temperature for 40 min. Opti-MEM in a 2:1 ratio (320 </w:t>
      </w:r>
      <w:proofErr w:type="spellStart"/>
      <w:r w:rsidRPr="0097281E">
        <w:rPr>
          <w:color w:val="000000" w:themeColor="text1"/>
        </w:rPr>
        <w:t>μL</w:t>
      </w:r>
      <w:proofErr w:type="spellEnd"/>
      <w:r w:rsidRPr="0097281E">
        <w:rPr>
          <w:color w:val="000000" w:themeColor="text1"/>
        </w:rPr>
        <w:t xml:space="preserve">) was added to the polyplexes immediately before addition to cells. </w:t>
      </w:r>
    </w:p>
    <w:p w14:paraId="12A99945" w14:textId="77777777" w:rsidR="00CA5E82" w:rsidRPr="0097281E" w:rsidRDefault="00CA5E82" w:rsidP="0097281E">
      <w:pPr>
        <w:jc w:val="both"/>
        <w:rPr>
          <w:color w:val="000000" w:themeColor="text1"/>
        </w:rPr>
      </w:pPr>
    </w:p>
    <w:p w14:paraId="0F699D26" w14:textId="77777777" w:rsidR="00CA5E82" w:rsidRPr="0097281E" w:rsidRDefault="00CA5E82" w:rsidP="0097281E">
      <w:pPr>
        <w:jc w:val="both"/>
        <w:rPr>
          <w:color w:val="000000" w:themeColor="text1"/>
        </w:rPr>
      </w:pPr>
      <w:r w:rsidRPr="0097281E">
        <w:rPr>
          <w:color w:val="000000" w:themeColor="text1"/>
        </w:rPr>
        <w:t xml:space="preserve">Media was carefully aspirated from the well plate before addition of the polyplex samples. Each polyplex was split into triplicate adding 150 </w:t>
      </w:r>
      <w:proofErr w:type="spellStart"/>
      <w:r w:rsidRPr="0097281E">
        <w:rPr>
          <w:color w:val="000000" w:themeColor="text1"/>
        </w:rPr>
        <w:t>μL</w:t>
      </w:r>
      <w:proofErr w:type="spellEnd"/>
      <w:r w:rsidRPr="0097281E">
        <w:rPr>
          <w:color w:val="000000" w:themeColor="text1"/>
        </w:rPr>
        <w:t xml:space="preserve"> to each well. Well plates remained on the bench top at room temperature for 40 min before placing into the 37 °C incubator (5% CO</w:t>
      </w:r>
      <w:r w:rsidRPr="0097281E">
        <w:rPr>
          <w:color w:val="000000" w:themeColor="text1"/>
          <w:vertAlign w:val="subscript"/>
        </w:rPr>
        <w:t>2</w:t>
      </w:r>
      <w:r w:rsidRPr="0097281E">
        <w:rPr>
          <w:color w:val="000000" w:themeColor="text1"/>
        </w:rPr>
        <w:t>). 4 h after initial transfection, 1 mL of DMEM (10% HI-FBS) was added to each well. Media was further aspirated 24 hours after initial transfection, and fresh DMEM (10% HI-FBS, 1 mL) was added to each well. 48 hours after the initial transfection, the cells were analyzed using CCK-8 and flow cytometry, details are listed below.</w:t>
      </w:r>
    </w:p>
    <w:p w14:paraId="61BE6D4E" w14:textId="77777777" w:rsidR="00CA5E82" w:rsidRPr="0097281E" w:rsidRDefault="00CA5E82" w:rsidP="0097281E">
      <w:pPr>
        <w:jc w:val="both"/>
        <w:rPr>
          <w:color w:val="000000" w:themeColor="text1"/>
        </w:rPr>
      </w:pPr>
    </w:p>
    <w:p w14:paraId="61743382"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23" w:name="_Toc105366261"/>
      <w:r w:rsidRPr="0097281E">
        <w:rPr>
          <w:rFonts w:ascii="Times New Roman" w:hAnsi="Times New Roman" w:cs="Times New Roman"/>
          <w:b/>
          <w:color w:val="000000" w:themeColor="text1"/>
          <w:sz w:val="24"/>
          <w:szCs w:val="24"/>
        </w:rPr>
        <w:t>General flow workup for quantification of expression</w:t>
      </w:r>
      <w:bookmarkEnd w:id="23"/>
    </w:p>
    <w:p w14:paraId="41E8EAD4" w14:textId="0B5C322B" w:rsidR="00CA5E82" w:rsidRPr="0097281E" w:rsidRDefault="00CA5E82" w:rsidP="0097281E">
      <w:pPr>
        <w:jc w:val="both"/>
        <w:rPr>
          <w:color w:val="000000" w:themeColor="text1"/>
        </w:rPr>
      </w:pPr>
      <w:r w:rsidRPr="0097281E">
        <w:rPr>
          <w:color w:val="000000" w:themeColor="text1"/>
        </w:rPr>
        <w:t xml:space="preserve">Flow cytometry was used to measure and quantify the transfection efficiency of the full polymer library to deliver </w:t>
      </w:r>
      <w:proofErr w:type="spellStart"/>
      <w:r w:rsidRPr="0097281E">
        <w:rPr>
          <w:color w:val="000000" w:themeColor="text1"/>
        </w:rPr>
        <w:t>pDNA</w:t>
      </w:r>
      <w:proofErr w:type="spellEnd"/>
      <w:r w:rsidRPr="0097281E">
        <w:rPr>
          <w:color w:val="000000" w:themeColor="text1"/>
        </w:rPr>
        <w:t xml:space="preserve"> encoding for GFP to HEK293T cells. To quantify the percentage of GFP or </w:t>
      </w:r>
      <w:proofErr w:type="spellStart"/>
      <w:r w:rsidRPr="0097281E">
        <w:rPr>
          <w:color w:val="000000" w:themeColor="text1"/>
        </w:rPr>
        <w:t>mCherry</w:t>
      </w:r>
      <w:proofErr w:type="spellEnd"/>
      <w:r w:rsidRPr="0097281E">
        <w:rPr>
          <w:color w:val="000000" w:themeColor="text1"/>
        </w:rPr>
        <w:t xml:space="preserve"> positive cells using flow cytometry, cells were harvested 48 h after the initial transfection. To harvest the cells, the media was aspirated and the HEK293T cells were </w:t>
      </w:r>
      <w:proofErr w:type="spellStart"/>
      <w:r w:rsidRPr="0097281E">
        <w:rPr>
          <w:color w:val="000000" w:themeColor="text1"/>
        </w:rPr>
        <w:t>trypsinized</w:t>
      </w:r>
      <w:proofErr w:type="spellEnd"/>
      <w:r w:rsidRPr="0097281E">
        <w:rPr>
          <w:color w:val="000000" w:themeColor="text1"/>
        </w:rPr>
        <w:t xml:space="preserve"> (150 </w:t>
      </w:r>
      <w:proofErr w:type="spellStart"/>
      <w:r w:rsidRPr="0097281E">
        <w:rPr>
          <w:color w:val="000000" w:themeColor="text1"/>
        </w:rPr>
        <w:t>μL</w:t>
      </w:r>
      <w:proofErr w:type="spellEnd"/>
      <w:r w:rsidRPr="0097281E">
        <w:rPr>
          <w:color w:val="000000" w:themeColor="text1"/>
        </w:rPr>
        <w:t xml:space="preserve">). The cells were then added to a V-shaped 96-deepwell plate and centrifuged at 4 °C. The supernatant was aspirated away, and cell pellet was resuspended with </w:t>
      </w:r>
      <w:proofErr w:type="spellStart"/>
      <w:r w:rsidR="003F0FBA">
        <w:rPr>
          <w:color w:val="000000" w:themeColor="text1"/>
        </w:rPr>
        <w:t>C</w:t>
      </w:r>
      <w:r w:rsidRPr="0097281E">
        <w:rPr>
          <w:color w:val="000000" w:themeColor="text1"/>
        </w:rPr>
        <w:t>alcein</w:t>
      </w:r>
      <w:proofErr w:type="spellEnd"/>
      <w:r w:rsidRPr="0097281E">
        <w:rPr>
          <w:color w:val="000000" w:themeColor="text1"/>
        </w:rPr>
        <w:t xml:space="preserve"> </w:t>
      </w:r>
      <w:r w:rsidR="003F0FBA">
        <w:rPr>
          <w:color w:val="000000" w:themeColor="text1"/>
        </w:rPr>
        <w:t>V</w:t>
      </w:r>
      <w:r w:rsidRPr="0097281E">
        <w:rPr>
          <w:color w:val="000000" w:themeColor="text1"/>
        </w:rPr>
        <w:t xml:space="preserve">iolet live-cell stain in PBS with 1% FBS. The cells were incubated with the cell stain for 30 min on ice without light before measuring via flow cytometry for GFP or </w:t>
      </w:r>
      <w:proofErr w:type="spellStart"/>
      <w:r w:rsidRPr="0097281E">
        <w:rPr>
          <w:color w:val="000000" w:themeColor="text1"/>
        </w:rPr>
        <w:t>mCherry</w:t>
      </w:r>
      <w:proofErr w:type="spellEnd"/>
      <w:r w:rsidRPr="0097281E">
        <w:rPr>
          <w:color w:val="000000" w:themeColor="text1"/>
        </w:rPr>
        <w:t>. 405 nm (</w:t>
      </w:r>
      <w:proofErr w:type="spellStart"/>
      <w:r w:rsidRPr="0097281E">
        <w:rPr>
          <w:color w:val="000000" w:themeColor="text1"/>
        </w:rPr>
        <w:t>calcein</w:t>
      </w:r>
      <w:proofErr w:type="spellEnd"/>
      <w:r w:rsidRPr="0097281E">
        <w:rPr>
          <w:color w:val="000000" w:themeColor="text1"/>
        </w:rPr>
        <w:t xml:space="preserve"> violet) and 488 nm (GFP) lasers were used on the flow cytometer (ZE5, </w:t>
      </w:r>
      <w:proofErr w:type="spellStart"/>
      <w:r w:rsidRPr="0097281E">
        <w:rPr>
          <w:color w:val="000000" w:themeColor="text1"/>
        </w:rPr>
        <w:t>Biorad</w:t>
      </w:r>
      <w:proofErr w:type="spellEnd"/>
      <w:r w:rsidRPr="0097281E">
        <w:rPr>
          <w:color w:val="000000" w:themeColor="text1"/>
        </w:rPr>
        <w:t>, Inc., CA, USA). At least 5,000 events were collected for every treatment in triplicate.</w:t>
      </w:r>
    </w:p>
    <w:p w14:paraId="1F85905F" w14:textId="77777777" w:rsidR="00CA5E82" w:rsidRPr="0097281E" w:rsidRDefault="00CA5E82" w:rsidP="0097281E">
      <w:pPr>
        <w:jc w:val="both"/>
        <w:rPr>
          <w:color w:val="000000" w:themeColor="text1"/>
        </w:rPr>
      </w:pPr>
    </w:p>
    <w:p w14:paraId="62005FAE" w14:textId="6AFD5F81" w:rsidR="00CA5E82" w:rsidRPr="0097281E" w:rsidRDefault="00CA5E82" w:rsidP="0097281E">
      <w:pPr>
        <w:pStyle w:val="Heading2"/>
        <w:rPr>
          <w:rFonts w:ascii="Times New Roman" w:hAnsi="Times New Roman" w:cs="Times New Roman"/>
          <w:b/>
          <w:color w:val="000000" w:themeColor="text1"/>
          <w:sz w:val="24"/>
          <w:szCs w:val="24"/>
        </w:rPr>
      </w:pPr>
      <w:bookmarkStart w:id="24" w:name="_Toc105366262"/>
      <w:r w:rsidRPr="0097281E">
        <w:rPr>
          <w:rFonts w:ascii="Times New Roman" w:hAnsi="Times New Roman" w:cs="Times New Roman"/>
          <w:b/>
          <w:color w:val="000000" w:themeColor="text1"/>
          <w:sz w:val="24"/>
          <w:szCs w:val="24"/>
        </w:rPr>
        <w:t>General CCK-8 viability assay</w:t>
      </w:r>
      <w:bookmarkEnd w:id="24"/>
    </w:p>
    <w:p w14:paraId="52F51940" w14:textId="55D5917F" w:rsidR="00C527C4" w:rsidRPr="0097281E" w:rsidRDefault="00CA5E82" w:rsidP="0097281E">
      <w:pPr>
        <w:jc w:val="both"/>
        <w:rPr>
          <w:color w:val="000000" w:themeColor="text1"/>
        </w:rPr>
      </w:pPr>
      <w:r w:rsidRPr="0097281E">
        <w:rPr>
          <w:color w:val="000000" w:themeColor="text1"/>
        </w:rPr>
        <w:t xml:space="preserve">After transfection, cell viability was measured using CCK-8. Transfection procedures were carried out as written in </w:t>
      </w:r>
      <w:r w:rsidRPr="0097281E">
        <w:rPr>
          <w:i/>
          <w:color w:val="000000" w:themeColor="text1"/>
        </w:rPr>
        <w:t>in vitro</w:t>
      </w:r>
      <w:r w:rsidRPr="0097281E">
        <w:rPr>
          <w:color w:val="000000" w:themeColor="text1"/>
        </w:rPr>
        <w:t xml:space="preserve"> cell transfection using polyplex section. 48 hours post initial transfection, the media was aspirated. </w:t>
      </w:r>
      <w:proofErr w:type="spellStart"/>
      <w:r w:rsidRPr="0097281E">
        <w:rPr>
          <w:color w:val="000000" w:themeColor="text1"/>
        </w:rPr>
        <w:t>Fluorobrite</w:t>
      </w:r>
      <w:proofErr w:type="spellEnd"/>
      <w:r w:rsidRPr="0097281E">
        <w:rPr>
          <w:color w:val="000000" w:themeColor="text1"/>
        </w:rPr>
        <w:t xml:space="preserve"> (0.5 mL) containing 10% FBS was mixed with CCK-8 dye (40 </w:t>
      </w:r>
      <w:proofErr w:type="spellStart"/>
      <w:r w:rsidRPr="0097281E">
        <w:rPr>
          <w:color w:val="000000" w:themeColor="text1"/>
        </w:rPr>
        <w:t>μL</w:t>
      </w:r>
      <w:proofErr w:type="spellEnd"/>
      <w:r w:rsidRPr="0097281E">
        <w:rPr>
          <w:color w:val="000000" w:themeColor="text1"/>
        </w:rPr>
        <w:t xml:space="preserve">) and added to each well to incubate for 2 h. After incubation, 150 </w:t>
      </w:r>
      <w:proofErr w:type="spellStart"/>
      <w:r w:rsidRPr="0097281E">
        <w:rPr>
          <w:color w:val="000000" w:themeColor="text1"/>
        </w:rPr>
        <w:t>μL</w:t>
      </w:r>
      <w:proofErr w:type="spellEnd"/>
      <w:r w:rsidRPr="0097281E">
        <w:rPr>
          <w:color w:val="000000" w:themeColor="text1"/>
        </w:rPr>
        <w:t xml:space="preserve"> of the supernatant was removed and placed in a 96-well plate and absorbance was measured at 450 nm using a Synergy H1 Hybrid Reader (</w:t>
      </w:r>
      <w:proofErr w:type="spellStart"/>
      <w:r w:rsidRPr="0097281E">
        <w:rPr>
          <w:color w:val="000000" w:themeColor="text1"/>
        </w:rPr>
        <w:t>BioTek</w:t>
      </w:r>
      <w:proofErr w:type="spellEnd"/>
      <w:r w:rsidRPr="0097281E">
        <w:rPr>
          <w:color w:val="000000" w:themeColor="text1"/>
        </w:rPr>
        <w:t>, Winooski, VT). Untreated cells were normalized to 1.0 cell survival.</w:t>
      </w:r>
    </w:p>
    <w:p w14:paraId="6DD7D01A" w14:textId="77777777" w:rsidR="00711AFE" w:rsidRPr="0097281E" w:rsidRDefault="00711AFE" w:rsidP="0097281E">
      <w:pPr>
        <w:jc w:val="both"/>
        <w:rPr>
          <w:b/>
          <w:i/>
          <w:color w:val="000000" w:themeColor="text1"/>
        </w:rPr>
      </w:pPr>
    </w:p>
    <w:p w14:paraId="22838BCE" w14:textId="77777777" w:rsidR="00CA5E82" w:rsidRPr="0097281E" w:rsidRDefault="00CA5E82" w:rsidP="0097281E">
      <w:pPr>
        <w:pStyle w:val="Heading2"/>
        <w:rPr>
          <w:rFonts w:ascii="Times New Roman" w:hAnsi="Times New Roman" w:cs="Times New Roman"/>
          <w:b/>
          <w:color w:val="000000" w:themeColor="text1"/>
          <w:sz w:val="24"/>
          <w:szCs w:val="24"/>
        </w:rPr>
      </w:pPr>
      <w:bookmarkStart w:id="25" w:name="_Toc105366263"/>
      <w:r w:rsidRPr="0097281E">
        <w:rPr>
          <w:rFonts w:ascii="Times New Roman" w:hAnsi="Times New Roman" w:cs="Times New Roman"/>
          <w:b/>
          <w:color w:val="000000" w:themeColor="text1"/>
          <w:sz w:val="24"/>
          <w:szCs w:val="24"/>
        </w:rPr>
        <w:lastRenderedPageBreak/>
        <w:t xml:space="preserve">Dye exclusion with </w:t>
      </w:r>
      <w:proofErr w:type="spellStart"/>
      <w:r w:rsidRPr="0097281E">
        <w:rPr>
          <w:rFonts w:ascii="Times New Roman" w:hAnsi="Times New Roman" w:cs="Times New Roman"/>
          <w:b/>
          <w:color w:val="000000" w:themeColor="text1"/>
          <w:sz w:val="24"/>
          <w:szCs w:val="24"/>
        </w:rPr>
        <w:t>pDNA</w:t>
      </w:r>
      <w:bookmarkEnd w:id="25"/>
      <w:proofErr w:type="spellEnd"/>
    </w:p>
    <w:p w14:paraId="2B971908" w14:textId="77777777" w:rsidR="00CA5E82" w:rsidRPr="0097281E" w:rsidRDefault="00CA5E82" w:rsidP="0097281E">
      <w:pPr>
        <w:jc w:val="both"/>
        <w:rPr>
          <w:color w:val="000000" w:themeColor="text1"/>
        </w:rPr>
      </w:pPr>
      <w:r w:rsidRPr="0097281E">
        <w:rPr>
          <w:color w:val="000000" w:themeColor="text1"/>
        </w:rPr>
        <w:t xml:space="preserve">The small molecule </w:t>
      </w:r>
      <w:proofErr w:type="spellStart"/>
      <w:r w:rsidRPr="0097281E">
        <w:rPr>
          <w:color w:val="000000" w:themeColor="text1"/>
        </w:rPr>
        <w:t>PicoGreen</w:t>
      </w:r>
      <w:proofErr w:type="spellEnd"/>
      <w:r w:rsidRPr="0097281E">
        <w:rPr>
          <w:color w:val="000000" w:themeColor="text1"/>
        </w:rPr>
        <w:t xml:space="preserve"> dye was incubated for 15 min with </w:t>
      </w:r>
      <w:proofErr w:type="spellStart"/>
      <w:r w:rsidRPr="0097281E">
        <w:rPr>
          <w:color w:val="000000" w:themeColor="text1"/>
        </w:rPr>
        <w:t>pDNA</w:t>
      </w:r>
      <w:proofErr w:type="spellEnd"/>
      <w:r w:rsidRPr="0097281E">
        <w:rPr>
          <w:color w:val="000000" w:themeColor="text1"/>
        </w:rPr>
        <w:t xml:space="preserve"> (0.02 mg/mL) and was diluted to a final concentration with a ratio of 1:200 in H</w:t>
      </w:r>
      <w:r w:rsidRPr="0097281E">
        <w:rPr>
          <w:color w:val="000000" w:themeColor="text1"/>
          <w:vertAlign w:val="subscript"/>
        </w:rPr>
        <w:t>2</w:t>
      </w:r>
      <w:r w:rsidRPr="0097281E">
        <w:rPr>
          <w:color w:val="000000" w:themeColor="text1"/>
        </w:rPr>
        <w:t>O. Polyplexes were prepared in H</w:t>
      </w:r>
      <w:r w:rsidRPr="0097281E">
        <w:rPr>
          <w:color w:val="000000" w:themeColor="text1"/>
          <w:vertAlign w:val="subscript"/>
        </w:rPr>
        <w:t>2</w:t>
      </w:r>
      <w:r w:rsidRPr="0097281E">
        <w:rPr>
          <w:color w:val="000000" w:themeColor="text1"/>
        </w:rPr>
        <w:t xml:space="preserve">O by adding 170 </w:t>
      </w:r>
      <w:proofErr w:type="spellStart"/>
      <w:r w:rsidRPr="0097281E">
        <w:rPr>
          <w:color w:val="000000" w:themeColor="text1"/>
        </w:rPr>
        <w:t>μL</w:t>
      </w:r>
      <w:proofErr w:type="spellEnd"/>
      <w:r w:rsidRPr="0097281E">
        <w:rPr>
          <w:color w:val="000000" w:themeColor="text1"/>
        </w:rPr>
        <w:t xml:space="preserve"> polymer to 170 </w:t>
      </w:r>
      <w:proofErr w:type="spellStart"/>
      <w:r w:rsidRPr="0097281E">
        <w:rPr>
          <w:color w:val="000000" w:themeColor="text1"/>
        </w:rPr>
        <w:t>μL</w:t>
      </w:r>
      <w:proofErr w:type="spellEnd"/>
      <w:r w:rsidRPr="0097281E">
        <w:rPr>
          <w:color w:val="000000" w:themeColor="text1"/>
        </w:rPr>
        <w:t xml:space="preserve"> </w:t>
      </w:r>
      <w:proofErr w:type="spellStart"/>
      <w:r w:rsidRPr="0097281E">
        <w:rPr>
          <w:color w:val="000000" w:themeColor="text1"/>
        </w:rPr>
        <w:t>PicoGreen-pDNA</w:t>
      </w:r>
      <w:proofErr w:type="spellEnd"/>
      <w:r w:rsidRPr="0097281E">
        <w:rPr>
          <w:color w:val="000000" w:themeColor="text1"/>
        </w:rPr>
        <w:t xml:space="preserve"> (0.02 mg/mL) at various molar ratios of polymer to get N/P ratios of 10:1 and 20:1. Polyplexes were allowed to form at room temperature for 40 min and then split into triplicate by separating the polyplex solution into three wells of 100 </w:t>
      </w:r>
      <w:proofErr w:type="spellStart"/>
      <w:r w:rsidRPr="0097281E">
        <w:rPr>
          <w:color w:val="000000" w:themeColor="text1"/>
        </w:rPr>
        <w:t>μL</w:t>
      </w:r>
      <w:proofErr w:type="spellEnd"/>
      <w:r w:rsidRPr="0097281E">
        <w:rPr>
          <w:color w:val="000000" w:themeColor="text1"/>
        </w:rPr>
        <w:t xml:space="preserve"> each in a 96 well plate. Fluorescence of </w:t>
      </w:r>
      <w:proofErr w:type="spellStart"/>
      <w:r w:rsidRPr="0097281E">
        <w:rPr>
          <w:color w:val="000000" w:themeColor="text1"/>
        </w:rPr>
        <w:t>PicoGreen</w:t>
      </w:r>
      <w:proofErr w:type="spellEnd"/>
      <w:r w:rsidRPr="0097281E">
        <w:rPr>
          <w:color w:val="000000" w:themeColor="text1"/>
        </w:rPr>
        <w:t xml:space="preserve"> was measured (excitation: 485 nm, emission: 528 nm) using a Synergy H1 Hybrid Reader (</w:t>
      </w:r>
      <w:proofErr w:type="spellStart"/>
      <w:r w:rsidRPr="0097281E">
        <w:rPr>
          <w:color w:val="000000" w:themeColor="text1"/>
        </w:rPr>
        <w:t>BioTek</w:t>
      </w:r>
      <w:proofErr w:type="spellEnd"/>
      <w:r w:rsidRPr="0097281E">
        <w:rPr>
          <w:color w:val="000000" w:themeColor="text1"/>
        </w:rPr>
        <w:t xml:space="preserve">, Winooski, VT).  Since </w:t>
      </w:r>
      <w:proofErr w:type="spellStart"/>
      <w:r w:rsidRPr="0097281E">
        <w:rPr>
          <w:color w:val="000000" w:themeColor="text1"/>
        </w:rPr>
        <w:t>PicoGreen</w:t>
      </w:r>
      <w:proofErr w:type="spellEnd"/>
      <w:r w:rsidRPr="0097281E">
        <w:rPr>
          <w:color w:val="000000" w:themeColor="text1"/>
        </w:rPr>
        <w:t xml:space="preserve"> only fluoresces when intercalated with the </w:t>
      </w:r>
      <w:proofErr w:type="spellStart"/>
      <w:r w:rsidRPr="0097281E">
        <w:rPr>
          <w:color w:val="000000" w:themeColor="text1"/>
        </w:rPr>
        <w:t>pDNA</w:t>
      </w:r>
      <w:proofErr w:type="spellEnd"/>
      <w:r w:rsidRPr="0097281E">
        <w:rPr>
          <w:color w:val="000000" w:themeColor="text1"/>
        </w:rPr>
        <w:t xml:space="preserve">, the lack of fluorescence signifies exclusion and thus, polymer binding to the </w:t>
      </w:r>
      <w:proofErr w:type="spellStart"/>
      <w:r w:rsidRPr="0097281E">
        <w:rPr>
          <w:color w:val="000000" w:themeColor="text1"/>
        </w:rPr>
        <w:t>pDNA</w:t>
      </w:r>
      <w:proofErr w:type="spellEnd"/>
      <w:r w:rsidRPr="0097281E">
        <w:rPr>
          <w:color w:val="000000" w:themeColor="text1"/>
        </w:rPr>
        <w:t xml:space="preserve">. Samples were normalized in comparison to </w:t>
      </w:r>
      <w:proofErr w:type="spellStart"/>
      <w:r w:rsidRPr="0097281E">
        <w:rPr>
          <w:color w:val="000000" w:themeColor="text1"/>
        </w:rPr>
        <w:t>pDNA</w:t>
      </w:r>
      <w:proofErr w:type="spellEnd"/>
      <w:r w:rsidRPr="0097281E">
        <w:rPr>
          <w:color w:val="000000" w:themeColor="text1"/>
        </w:rPr>
        <w:t xml:space="preserve"> and </w:t>
      </w:r>
      <w:proofErr w:type="spellStart"/>
      <w:r w:rsidRPr="0097281E">
        <w:rPr>
          <w:color w:val="000000" w:themeColor="text1"/>
        </w:rPr>
        <w:t>PicoGreen</w:t>
      </w:r>
      <w:proofErr w:type="spellEnd"/>
      <w:r w:rsidRPr="0097281E">
        <w:rPr>
          <w:color w:val="000000" w:themeColor="text1"/>
        </w:rPr>
        <w:t xml:space="preserve"> with no competitive polymer. A blank control of </w:t>
      </w:r>
      <w:proofErr w:type="spellStart"/>
      <w:r w:rsidRPr="0097281E">
        <w:rPr>
          <w:color w:val="000000" w:themeColor="text1"/>
        </w:rPr>
        <w:t>PicoGreen</w:t>
      </w:r>
      <w:proofErr w:type="spellEnd"/>
      <w:r w:rsidRPr="0097281E">
        <w:rPr>
          <w:color w:val="000000" w:themeColor="text1"/>
        </w:rPr>
        <w:t xml:space="preserve"> in water was also run and subtracted from each sample to account for autofluorescence/background.</w:t>
      </w:r>
    </w:p>
    <w:p w14:paraId="26F10A60" w14:textId="045682E6" w:rsidR="00051BD6" w:rsidRPr="0097281E" w:rsidRDefault="000A6797" w:rsidP="0097281E">
      <w:pPr>
        <w:jc w:val="both"/>
        <w:rPr>
          <w:color w:val="000000" w:themeColor="text1"/>
        </w:rPr>
      </w:pPr>
      <w:r w:rsidRPr="0097281E">
        <w:rPr>
          <w:noProof/>
          <w:color w:val="000000" w:themeColor="text1"/>
        </w:rPr>
        <w:drawing>
          <wp:anchor distT="0" distB="0" distL="114300" distR="114300" simplePos="0" relativeHeight="251686912" behindDoc="0" locked="0" layoutInCell="1" allowOverlap="1" wp14:anchorId="00CDE642" wp14:editId="1922D2C9">
            <wp:simplePos x="0" y="0"/>
            <wp:positionH relativeFrom="margin">
              <wp:align>center</wp:align>
            </wp:positionH>
            <wp:positionV relativeFrom="paragraph">
              <wp:posOffset>298580</wp:posOffset>
            </wp:positionV>
            <wp:extent cx="5029200" cy="3158409"/>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5029200" cy="31584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F765E5" w14:textId="2C8A57CD" w:rsidR="00534BAF" w:rsidRPr="0097281E" w:rsidRDefault="00534BAF" w:rsidP="0097281E">
      <w:pPr>
        <w:jc w:val="both"/>
        <w:rPr>
          <w:color w:val="000000" w:themeColor="text1"/>
        </w:rPr>
      </w:pPr>
      <w:r w:rsidRPr="0097281E">
        <w:rPr>
          <w:b/>
          <w:color w:val="000000" w:themeColor="text1"/>
        </w:rPr>
        <w:t>Figure S</w:t>
      </w:r>
      <w:r w:rsidR="008312ED">
        <w:rPr>
          <w:b/>
          <w:color w:val="000000" w:themeColor="text1"/>
        </w:rPr>
        <w:t>14</w:t>
      </w:r>
      <w:r w:rsidRPr="0097281E">
        <w:rPr>
          <w:color w:val="000000" w:themeColor="text1"/>
        </w:rPr>
        <w:t xml:space="preserve">. Dye exclusion data showing the amount of fluorescence of </w:t>
      </w:r>
      <w:proofErr w:type="spellStart"/>
      <w:r w:rsidRPr="0097281E">
        <w:rPr>
          <w:color w:val="000000" w:themeColor="text1"/>
        </w:rPr>
        <w:t>PicoGreen</w:t>
      </w:r>
      <w:proofErr w:type="spellEnd"/>
      <w:r w:rsidRPr="0097281E">
        <w:rPr>
          <w:color w:val="000000" w:themeColor="text1"/>
        </w:rPr>
        <w:t xml:space="preserve"> after the addition of the short length backbone functionalized polymers at an N/P ratio of 10 and 20.</w:t>
      </w:r>
    </w:p>
    <w:p w14:paraId="350A03A8" w14:textId="24D296D0" w:rsidR="00534BAF" w:rsidRPr="0097281E" w:rsidRDefault="00534BAF" w:rsidP="0097281E">
      <w:pPr>
        <w:jc w:val="both"/>
        <w:rPr>
          <w:color w:val="000000" w:themeColor="text1"/>
        </w:rPr>
      </w:pPr>
    </w:p>
    <w:p w14:paraId="66ADB450" w14:textId="7677276E" w:rsidR="00051BD6" w:rsidRPr="0097281E" w:rsidRDefault="00051BD6" w:rsidP="0097281E">
      <w:pPr>
        <w:jc w:val="both"/>
        <w:rPr>
          <w:color w:val="000000" w:themeColor="text1"/>
        </w:rPr>
      </w:pPr>
    </w:p>
    <w:p w14:paraId="6E04BBB1" w14:textId="713F1819" w:rsidR="00534BAF" w:rsidRPr="0097281E" w:rsidRDefault="00534BAF" w:rsidP="0097281E">
      <w:pPr>
        <w:jc w:val="both"/>
        <w:rPr>
          <w:color w:val="000000" w:themeColor="text1"/>
        </w:rPr>
      </w:pPr>
      <w:r w:rsidRPr="0097281E">
        <w:rPr>
          <w:noProof/>
          <w:color w:val="000000" w:themeColor="text1"/>
        </w:rPr>
        <w:lastRenderedPageBreak/>
        <w:drawing>
          <wp:anchor distT="0" distB="0" distL="114300" distR="114300" simplePos="0" relativeHeight="251687936" behindDoc="0" locked="0" layoutInCell="1" allowOverlap="1" wp14:anchorId="57A5199A" wp14:editId="31D6D129">
            <wp:simplePos x="0" y="0"/>
            <wp:positionH relativeFrom="margin">
              <wp:align>center</wp:align>
            </wp:positionH>
            <wp:positionV relativeFrom="paragraph">
              <wp:posOffset>544</wp:posOffset>
            </wp:positionV>
            <wp:extent cx="5029200" cy="3122994"/>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screen">
                      <a:extLst>
                        <a:ext uri="{28A0092B-C50C-407E-A947-70E740481C1C}">
                          <a14:useLocalDpi xmlns:a14="http://schemas.microsoft.com/office/drawing/2010/main"/>
                        </a:ext>
                      </a:extLst>
                    </a:blip>
                    <a:srcRect/>
                    <a:stretch/>
                  </pic:blipFill>
                  <pic:spPr bwMode="auto">
                    <a:xfrm>
                      <a:off x="0" y="0"/>
                      <a:ext cx="5029200" cy="312299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281E">
        <w:rPr>
          <w:b/>
          <w:color w:val="000000" w:themeColor="text1"/>
        </w:rPr>
        <w:t>Figure S</w:t>
      </w:r>
      <w:r w:rsidR="008312ED">
        <w:rPr>
          <w:b/>
          <w:color w:val="000000" w:themeColor="text1"/>
        </w:rPr>
        <w:t>15</w:t>
      </w:r>
      <w:r w:rsidRPr="0097281E">
        <w:rPr>
          <w:color w:val="000000" w:themeColor="text1"/>
        </w:rPr>
        <w:t xml:space="preserve">. Dye exclusion data showing the amount of fluorescence of </w:t>
      </w:r>
      <w:proofErr w:type="spellStart"/>
      <w:r w:rsidRPr="0097281E">
        <w:rPr>
          <w:color w:val="000000" w:themeColor="text1"/>
        </w:rPr>
        <w:t>PicoGreen</w:t>
      </w:r>
      <w:proofErr w:type="spellEnd"/>
      <w:r w:rsidRPr="0097281E">
        <w:rPr>
          <w:color w:val="000000" w:themeColor="text1"/>
        </w:rPr>
        <w:t xml:space="preserve"> after the addition of the medium length backbone functionalized polymers at an N/P ratio of 10 and 20.</w:t>
      </w:r>
    </w:p>
    <w:p w14:paraId="7C9FA891" w14:textId="77777777" w:rsidR="00534BAF" w:rsidRPr="0097281E" w:rsidRDefault="00534BAF" w:rsidP="0097281E">
      <w:pPr>
        <w:jc w:val="both"/>
        <w:rPr>
          <w:color w:val="000000" w:themeColor="text1"/>
        </w:rPr>
      </w:pPr>
    </w:p>
    <w:p w14:paraId="2D8ED1B6" w14:textId="77777777" w:rsidR="00534BAF" w:rsidRPr="0097281E" w:rsidRDefault="00534BAF" w:rsidP="0097281E">
      <w:pPr>
        <w:jc w:val="both"/>
        <w:rPr>
          <w:color w:val="000000" w:themeColor="text1"/>
        </w:rPr>
      </w:pPr>
    </w:p>
    <w:p w14:paraId="11B9C596" w14:textId="059821B3" w:rsidR="00534BAF" w:rsidRPr="0097281E" w:rsidRDefault="00534BAF" w:rsidP="0097281E">
      <w:pPr>
        <w:jc w:val="both"/>
        <w:rPr>
          <w:color w:val="000000" w:themeColor="text1"/>
        </w:rPr>
      </w:pPr>
      <w:r w:rsidRPr="0097281E">
        <w:rPr>
          <w:noProof/>
          <w:color w:val="000000" w:themeColor="text1"/>
        </w:rPr>
        <w:drawing>
          <wp:anchor distT="0" distB="0" distL="114300" distR="114300" simplePos="0" relativeHeight="251688960" behindDoc="0" locked="0" layoutInCell="1" allowOverlap="1" wp14:anchorId="00628C51" wp14:editId="5A2AAA5E">
            <wp:simplePos x="0" y="0"/>
            <wp:positionH relativeFrom="margin">
              <wp:align>center</wp:align>
            </wp:positionH>
            <wp:positionV relativeFrom="paragraph">
              <wp:posOffset>287020</wp:posOffset>
            </wp:positionV>
            <wp:extent cx="5029200" cy="3161411"/>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5029200" cy="31614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48FF47" w14:textId="54BA7267" w:rsidR="00534BAF" w:rsidRPr="0097281E" w:rsidRDefault="00534BAF" w:rsidP="0097281E">
      <w:pPr>
        <w:jc w:val="both"/>
        <w:rPr>
          <w:color w:val="000000" w:themeColor="text1"/>
        </w:rPr>
      </w:pPr>
      <w:r w:rsidRPr="0097281E">
        <w:rPr>
          <w:b/>
          <w:color w:val="000000" w:themeColor="text1"/>
        </w:rPr>
        <w:t>Figure S</w:t>
      </w:r>
      <w:r w:rsidR="008312ED">
        <w:rPr>
          <w:b/>
          <w:color w:val="000000" w:themeColor="text1"/>
        </w:rPr>
        <w:t>16</w:t>
      </w:r>
      <w:r w:rsidRPr="0097281E">
        <w:rPr>
          <w:color w:val="000000" w:themeColor="text1"/>
        </w:rPr>
        <w:t xml:space="preserve">. Dye exclusion data showing the amount of fluorescence of </w:t>
      </w:r>
      <w:proofErr w:type="spellStart"/>
      <w:r w:rsidRPr="0097281E">
        <w:rPr>
          <w:color w:val="000000" w:themeColor="text1"/>
        </w:rPr>
        <w:t>PicoGreen</w:t>
      </w:r>
      <w:proofErr w:type="spellEnd"/>
      <w:r w:rsidRPr="0097281E">
        <w:rPr>
          <w:color w:val="000000" w:themeColor="text1"/>
        </w:rPr>
        <w:t xml:space="preserve"> after the addition of the long length backbone functionalized polymers at an N/P ratio of 10 and 20.</w:t>
      </w:r>
    </w:p>
    <w:p w14:paraId="26A89AFA" w14:textId="0DCCD1C5" w:rsidR="00F52F3C" w:rsidRPr="0097281E" w:rsidRDefault="00F52F3C" w:rsidP="0097281E">
      <w:pPr>
        <w:jc w:val="both"/>
        <w:rPr>
          <w:color w:val="000000" w:themeColor="text1"/>
        </w:rPr>
      </w:pPr>
    </w:p>
    <w:p w14:paraId="2494302B" w14:textId="77777777" w:rsidR="0097281E" w:rsidRPr="0097281E" w:rsidRDefault="0097281E" w:rsidP="0097281E">
      <w:pPr>
        <w:jc w:val="both"/>
        <w:rPr>
          <w:b/>
          <w:color w:val="000000" w:themeColor="text1"/>
        </w:rPr>
      </w:pPr>
    </w:p>
    <w:p w14:paraId="3D88357D" w14:textId="77777777" w:rsidR="0097281E" w:rsidRPr="0097281E" w:rsidRDefault="0097281E" w:rsidP="0097281E">
      <w:pPr>
        <w:jc w:val="both"/>
        <w:rPr>
          <w:b/>
          <w:color w:val="000000" w:themeColor="text1"/>
        </w:rPr>
      </w:pPr>
    </w:p>
    <w:p w14:paraId="7B574817" w14:textId="6408B803" w:rsidR="00CA5E82" w:rsidRPr="0097281E" w:rsidRDefault="00CA5E82" w:rsidP="0097281E">
      <w:pPr>
        <w:pStyle w:val="Heading2"/>
        <w:rPr>
          <w:rFonts w:ascii="Times New Roman" w:hAnsi="Times New Roman" w:cs="Times New Roman"/>
          <w:b/>
          <w:color w:val="000000" w:themeColor="text1"/>
          <w:sz w:val="24"/>
          <w:szCs w:val="24"/>
        </w:rPr>
      </w:pPr>
      <w:bookmarkStart w:id="26" w:name="_Toc105366264"/>
      <w:r w:rsidRPr="0097281E">
        <w:rPr>
          <w:rFonts w:ascii="Times New Roman" w:hAnsi="Times New Roman" w:cs="Times New Roman"/>
          <w:b/>
          <w:color w:val="000000" w:themeColor="text1"/>
          <w:sz w:val="24"/>
          <w:szCs w:val="24"/>
        </w:rPr>
        <w:lastRenderedPageBreak/>
        <w:t xml:space="preserve">Dynamic light scattering (DLS) with </w:t>
      </w:r>
      <w:proofErr w:type="spellStart"/>
      <w:r w:rsidRPr="0097281E">
        <w:rPr>
          <w:rFonts w:ascii="Times New Roman" w:hAnsi="Times New Roman" w:cs="Times New Roman"/>
          <w:b/>
          <w:color w:val="000000" w:themeColor="text1"/>
          <w:sz w:val="24"/>
          <w:szCs w:val="24"/>
        </w:rPr>
        <w:t>pDNA</w:t>
      </w:r>
      <w:bookmarkEnd w:id="26"/>
      <w:proofErr w:type="spellEnd"/>
    </w:p>
    <w:p w14:paraId="5E75874D" w14:textId="77777777" w:rsidR="00CA5E82" w:rsidRPr="0097281E" w:rsidRDefault="00CA5E82" w:rsidP="0097281E">
      <w:pPr>
        <w:jc w:val="both"/>
        <w:rPr>
          <w:color w:val="000000" w:themeColor="text1"/>
        </w:rPr>
      </w:pPr>
      <w:r w:rsidRPr="0097281E">
        <w:rPr>
          <w:color w:val="000000" w:themeColor="text1"/>
        </w:rPr>
        <w:t>The polyplexes were measured by DLS to better understand the hydrodynamic radius (R</w:t>
      </w:r>
      <w:r w:rsidRPr="0097281E">
        <w:rPr>
          <w:color w:val="000000" w:themeColor="text1"/>
          <w:vertAlign w:val="subscript"/>
        </w:rPr>
        <w:t>h</w:t>
      </w:r>
      <w:r w:rsidRPr="0097281E">
        <w:rPr>
          <w:color w:val="000000" w:themeColor="text1"/>
        </w:rPr>
        <w:t xml:space="preserve">). All PBS (pH= 7.4) were pre-filtered through a 0.2 </w:t>
      </w:r>
      <w:proofErr w:type="spellStart"/>
      <w:r w:rsidRPr="0097281E">
        <w:rPr>
          <w:color w:val="000000" w:themeColor="text1"/>
          <w:shd w:val="clear" w:color="auto" w:fill="FFFFFF"/>
        </w:rPr>
        <w:t>μm</w:t>
      </w:r>
      <w:proofErr w:type="spellEnd"/>
      <w:r w:rsidRPr="0097281E">
        <w:rPr>
          <w:color w:val="000000" w:themeColor="text1"/>
        </w:rPr>
        <w:t xml:space="preserve"> GHP syringe filter and prepared to run in a high-throughput DLS </w:t>
      </w:r>
      <w:proofErr w:type="spellStart"/>
      <w:r w:rsidRPr="0097281E">
        <w:rPr>
          <w:color w:val="000000" w:themeColor="text1"/>
        </w:rPr>
        <w:t>DynaPro</w:t>
      </w:r>
      <w:proofErr w:type="spellEnd"/>
      <w:r w:rsidRPr="0097281E">
        <w:rPr>
          <w:color w:val="000000" w:themeColor="text1"/>
        </w:rPr>
        <w:t xml:space="preserve"> Plate Reader III (Greiner Bio One GmbH, </w:t>
      </w:r>
      <w:proofErr w:type="spellStart"/>
      <w:r w:rsidRPr="0097281E">
        <w:rPr>
          <w:color w:val="000000" w:themeColor="text1"/>
        </w:rPr>
        <w:t>SensoPlate</w:t>
      </w:r>
      <w:proofErr w:type="spellEnd"/>
      <w:r w:rsidRPr="0097281E">
        <w:rPr>
          <w:color w:val="000000" w:themeColor="text1"/>
        </w:rPr>
        <w:t xml:space="preserve">, 655892, Wyatt Technology, Santa Barbara, CA). For high-throughput DLS, samples were transferred into a glass-bottomed 96-well DLS plate. The well plate was placed in the </w:t>
      </w:r>
      <w:proofErr w:type="spellStart"/>
      <w:r w:rsidRPr="0097281E">
        <w:rPr>
          <w:color w:val="000000" w:themeColor="text1"/>
        </w:rPr>
        <w:t>DynaPro</w:t>
      </w:r>
      <w:proofErr w:type="spellEnd"/>
      <w:r w:rsidRPr="0097281E">
        <w:rPr>
          <w:color w:val="000000" w:themeColor="text1"/>
        </w:rPr>
        <w:t xml:space="preserve"> Plate Reader III and equilibrated at 25 °C. Polyplexes were prepared in PBS by adding 100 </w:t>
      </w:r>
      <w:proofErr w:type="spellStart"/>
      <w:r w:rsidRPr="0097281E">
        <w:rPr>
          <w:color w:val="000000" w:themeColor="text1"/>
        </w:rPr>
        <w:t>μL</w:t>
      </w:r>
      <w:proofErr w:type="spellEnd"/>
      <w:r w:rsidRPr="0097281E">
        <w:rPr>
          <w:color w:val="000000" w:themeColor="text1"/>
        </w:rPr>
        <w:t xml:space="preserve"> polymer to 100 </w:t>
      </w:r>
      <w:proofErr w:type="spellStart"/>
      <w:r w:rsidRPr="0097281E">
        <w:rPr>
          <w:color w:val="000000" w:themeColor="text1"/>
        </w:rPr>
        <w:t>μL</w:t>
      </w:r>
      <w:proofErr w:type="spellEnd"/>
      <w:r w:rsidRPr="0097281E">
        <w:rPr>
          <w:color w:val="000000" w:themeColor="text1"/>
        </w:rPr>
        <w:t xml:space="preserve"> </w:t>
      </w:r>
      <w:proofErr w:type="spellStart"/>
      <w:r w:rsidRPr="0097281E">
        <w:rPr>
          <w:color w:val="000000" w:themeColor="text1"/>
        </w:rPr>
        <w:t>pDNA</w:t>
      </w:r>
      <w:proofErr w:type="spellEnd"/>
      <w:r w:rsidRPr="0097281E">
        <w:rPr>
          <w:color w:val="000000" w:themeColor="text1"/>
        </w:rPr>
        <w:t xml:space="preserve"> (0.02 </w:t>
      </w:r>
      <w:proofErr w:type="spellStart"/>
      <w:r w:rsidRPr="0097281E">
        <w:rPr>
          <w:color w:val="000000" w:themeColor="text1"/>
        </w:rPr>
        <w:t>μg</w:t>
      </w:r>
      <w:proofErr w:type="spellEnd"/>
      <w:r w:rsidRPr="0097281E">
        <w:rPr>
          <w:color w:val="000000" w:themeColor="text1"/>
        </w:rPr>
        <w:t xml:space="preserve">/mL) at a molar ratio of polymer to achieve N/P ratios of 10:1 and 20:1. After letting the polyplex form for 40 min in the well, samples of interest were analyzed using automated measurements. For each measurement, five acquisitions were recorded with an acquisition time of 5 seconds each. </w:t>
      </w:r>
    </w:p>
    <w:p w14:paraId="5FDB7CFF" w14:textId="77777777" w:rsidR="004440A8" w:rsidRPr="0097281E" w:rsidRDefault="004440A8" w:rsidP="0097281E">
      <w:pPr>
        <w:jc w:val="both"/>
        <w:rPr>
          <w:b/>
          <w:color w:val="000000" w:themeColor="text1"/>
        </w:rPr>
      </w:pPr>
    </w:p>
    <w:p w14:paraId="31ECDA43" w14:textId="7C3B482B" w:rsidR="004440A8" w:rsidRPr="0097281E" w:rsidRDefault="004440A8" w:rsidP="0097281E">
      <w:pPr>
        <w:jc w:val="both"/>
        <w:rPr>
          <w:color w:val="000000" w:themeColor="text1"/>
        </w:rPr>
      </w:pPr>
      <w:r w:rsidRPr="0097281E">
        <w:rPr>
          <w:noProof/>
          <w:color w:val="000000" w:themeColor="text1"/>
        </w:rPr>
        <w:drawing>
          <wp:anchor distT="0" distB="0" distL="114300" distR="114300" simplePos="0" relativeHeight="251689984" behindDoc="0" locked="0" layoutInCell="1" allowOverlap="1" wp14:anchorId="365F140D" wp14:editId="4D37364B">
            <wp:simplePos x="0" y="0"/>
            <wp:positionH relativeFrom="margin">
              <wp:align>center</wp:align>
            </wp:positionH>
            <wp:positionV relativeFrom="paragraph">
              <wp:posOffset>259276</wp:posOffset>
            </wp:positionV>
            <wp:extent cx="5029200" cy="3220623"/>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screen">
                      <a:extLst>
                        <a:ext uri="{28A0092B-C50C-407E-A947-70E740481C1C}">
                          <a14:useLocalDpi xmlns:a14="http://schemas.microsoft.com/office/drawing/2010/main"/>
                        </a:ext>
                      </a:extLst>
                    </a:blip>
                    <a:srcRect/>
                    <a:stretch/>
                  </pic:blipFill>
                  <pic:spPr bwMode="auto">
                    <a:xfrm>
                      <a:off x="0" y="0"/>
                      <a:ext cx="5029200" cy="32206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1B1769" w14:textId="629852F2" w:rsidR="00580682" w:rsidRPr="0097281E" w:rsidRDefault="00F37C87" w:rsidP="0097281E">
      <w:pPr>
        <w:jc w:val="both"/>
        <w:rPr>
          <w:color w:val="000000" w:themeColor="text1"/>
        </w:rPr>
      </w:pPr>
      <w:r w:rsidRPr="0097281E">
        <w:rPr>
          <w:b/>
          <w:color w:val="000000" w:themeColor="text1"/>
        </w:rPr>
        <w:t>Figure S</w:t>
      </w:r>
      <w:r w:rsidR="008312ED">
        <w:rPr>
          <w:b/>
          <w:color w:val="000000" w:themeColor="text1"/>
        </w:rPr>
        <w:t>17</w:t>
      </w:r>
      <w:r w:rsidRPr="0097281E">
        <w:rPr>
          <w:b/>
          <w:color w:val="000000" w:themeColor="text1"/>
        </w:rPr>
        <w:t>.</w:t>
      </w:r>
      <w:r w:rsidRPr="0097281E">
        <w:rPr>
          <w:color w:val="000000" w:themeColor="text1"/>
        </w:rPr>
        <w:t xml:space="preserve"> DLS data showing the</w:t>
      </w:r>
      <w:r w:rsidR="004735C1" w:rsidRPr="0097281E">
        <w:rPr>
          <w:color w:val="000000" w:themeColor="text1"/>
        </w:rPr>
        <w:t xml:space="preserve"> intensity average</w:t>
      </w:r>
      <w:r w:rsidRPr="0097281E">
        <w:rPr>
          <w:color w:val="000000" w:themeColor="text1"/>
        </w:rPr>
        <w:t xml:space="preserve"> hydrodynamic radius of the polyplexes formed in </w:t>
      </w:r>
      <w:r w:rsidR="004735C1" w:rsidRPr="0097281E">
        <w:rPr>
          <w:color w:val="000000" w:themeColor="text1"/>
        </w:rPr>
        <w:t>PBS with the short length backbone functionalized polymers</w:t>
      </w:r>
      <w:r w:rsidR="00996FD7" w:rsidRPr="0097281E">
        <w:rPr>
          <w:color w:val="000000" w:themeColor="text1"/>
        </w:rPr>
        <w:t xml:space="preserve"> at an N/P ratio of 10 and 20</w:t>
      </w:r>
      <w:r w:rsidR="004735C1" w:rsidRPr="0097281E">
        <w:rPr>
          <w:color w:val="000000" w:themeColor="text1"/>
        </w:rPr>
        <w:t>.</w:t>
      </w:r>
    </w:p>
    <w:p w14:paraId="0322E4A3" w14:textId="6CA9E3C1" w:rsidR="00F37C87" w:rsidRPr="0097281E" w:rsidRDefault="00F37C87" w:rsidP="0097281E">
      <w:pPr>
        <w:jc w:val="both"/>
        <w:rPr>
          <w:color w:val="000000" w:themeColor="text1"/>
        </w:rPr>
      </w:pPr>
    </w:p>
    <w:p w14:paraId="4C935934" w14:textId="4E4DAE16" w:rsidR="00F37C87" w:rsidRPr="0097281E" w:rsidRDefault="00F37C87" w:rsidP="0097281E">
      <w:pPr>
        <w:jc w:val="both"/>
        <w:rPr>
          <w:color w:val="000000" w:themeColor="text1"/>
        </w:rPr>
      </w:pPr>
      <w:r w:rsidRPr="0097281E">
        <w:rPr>
          <w:noProof/>
          <w:color w:val="000000" w:themeColor="text1"/>
        </w:rPr>
        <w:lastRenderedPageBreak/>
        <w:drawing>
          <wp:anchor distT="0" distB="0" distL="114300" distR="114300" simplePos="0" relativeHeight="251691008" behindDoc="0" locked="0" layoutInCell="1" allowOverlap="1" wp14:anchorId="4D6C41E6" wp14:editId="46BC9F47">
            <wp:simplePos x="0" y="0"/>
            <wp:positionH relativeFrom="margin">
              <wp:align>center</wp:align>
            </wp:positionH>
            <wp:positionV relativeFrom="paragraph">
              <wp:posOffset>224448</wp:posOffset>
            </wp:positionV>
            <wp:extent cx="5029200" cy="3183011"/>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screen">
                      <a:extLst>
                        <a:ext uri="{28A0092B-C50C-407E-A947-70E740481C1C}">
                          <a14:useLocalDpi xmlns:a14="http://schemas.microsoft.com/office/drawing/2010/main"/>
                        </a:ext>
                      </a:extLst>
                    </a:blip>
                    <a:srcRect/>
                    <a:stretch/>
                  </pic:blipFill>
                  <pic:spPr bwMode="auto">
                    <a:xfrm>
                      <a:off x="0" y="0"/>
                      <a:ext cx="5029200" cy="3183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18BEBD" w14:textId="57CCCB18" w:rsidR="004735C1" w:rsidRPr="0097281E" w:rsidRDefault="004735C1" w:rsidP="0097281E">
      <w:pPr>
        <w:jc w:val="both"/>
        <w:rPr>
          <w:color w:val="000000" w:themeColor="text1"/>
        </w:rPr>
      </w:pPr>
      <w:r w:rsidRPr="0097281E">
        <w:rPr>
          <w:b/>
          <w:color w:val="000000" w:themeColor="text1"/>
        </w:rPr>
        <w:t>Figure S</w:t>
      </w:r>
      <w:r w:rsidR="008312ED">
        <w:rPr>
          <w:b/>
          <w:color w:val="000000" w:themeColor="text1"/>
        </w:rPr>
        <w:t>18</w:t>
      </w:r>
      <w:r w:rsidRPr="0097281E">
        <w:rPr>
          <w:b/>
          <w:color w:val="000000" w:themeColor="text1"/>
        </w:rPr>
        <w:t>.</w:t>
      </w:r>
      <w:r w:rsidRPr="0097281E">
        <w:rPr>
          <w:color w:val="000000" w:themeColor="text1"/>
        </w:rPr>
        <w:t xml:space="preserve"> DLS data showing the intensity average hydrodynamic radius of the polyplexes formed in PBS with the medium length backbone functionalized polymers</w:t>
      </w:r>
      <w:r w:rsidR="00996FD7" w:rsidRPr="0097281E">
        <w:rPr>
          <w:color w:val="000000" w:themeColor="text1"/>
        </w:rPr>
        <w:t xml:space="preserve"> at an N/P ratio of 10 and 20</w:t>
      </w:r>
      <w:r w:rsidRPr="0097281E">
        <w:rPr>
          <w:color w:val="000000" w:themeColor="text1"/>
        </w:rPr>
        <w:t>.</w:t>
      </w:r>
    </w:p>
    <w:p w14:paraId="3945DDD7" w14:textId="2B82AAA0" w:rsidR="00F37C87" w:rsidRPr="0097281E" w:rsidRDefault="004735C1" w:rsidP="0097281E">
      <w:pPr>
        <w:jc w:val="both"/>
        <w:rPr>
          <w:color w:val="000000" w:themeColor="text1"/>
        </w:rPr>
      </w:pPr>
      <w:r w:rsidRPr="0097281E">
        <w:rPr>
          <w:noProof/>
          <w:color w:val="000000" w:themeColor="text1"/>
        </w:rPr>
        <w:drawing>
          <wp:anchor distT="0" distB="0" distL="114300" distR="114300" simplePos="0" relativeHeight="251692032" behindDoc="0" locked="0" layoutInCell="1" allowOverlap="1" wp14:anchorId="70A533F9" wp14:editId="6859591D">
            <wp:simplePos x="0" y="0"/>
            <wp:positionH relativeFrom="margin">
              <wp:align>center</wp:align>
            </wp:positionH>
            <wp:positionV relativeFrom="paragraph">
              <wp:posOffset>293</wp:posOffset>
            </wp:positionV>
            <wp:extent cx="5029200" cy="3152331"/>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screen">
                      <a:extLst>
                        <a:ext uri="{28A0092B-C50C-407E-A947-70E740481C1C}">
                          <a14:useLocalDpi xmlns:a14="http://schemas.microsoft.com/office/drawing/2010/main"/>
                        </a:ext>
                      </a:extLst>
                    </a:blip>
                    <a:srcRect/>
                    <a:stretch/>
                  </pic:blipFill>
                  <pic:spPr bwMode="auto">
                    <a:xfrm>
                      <a:off x="0" y="0"/>
                      <a:ext cx="5029200" cy="31523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31663D" w14:textId="7BFEFB16" w:rsidR="004735C1" w:rsidRPr="0097281E" w:rsidRDefault="004735C1" w:rsidP="0097281E">
      <w:pPr>
        <w:jc w:val="both"/>
        <w:rPr>
          <w:color w:val="000000" w:themeColor="text1"/>
        </w:rPr>
      </w:pPr>
      <w:r w:rsidRPr="0097281E">
        <w:rPr>
          <w:b/>
          <w:color w:val="000000" w:themeColor="text1"/>
        </w:rPr>
        <w:t>Figure S</w:t>
      </w:r>
      <w:r w:rsidR="008312ED">
        <w:rPr>
          <w:b/>
          <w:color w:val="000000" w:themeColor="text1"/>
        </w:rPr>
        <w:t>19</w:t>
      </w:r>
      <w:r w:rsidRPr="0097281E">
        <w:rPr>
          <w:b/>
          <w:color w:val="000000" w:themeColor="text1"/>
        </w:rPr>
        <w:t>.</w:t>
      </w:r>
      <w:r w:rsidRPr="0097281E">
        <w:rPr>
          <w:color w:val="000000" w:themeColor="text1"/>
        </w:rPr>
        <w:t xml:space="preserve"> DLS data showing the intensity average hydrodynamic radius of the polyplexes formed in PBS with the long length backbone functionalized polymers</w:t>
      </w:r>
      <w:r w:rsidR="00996FD7" w:rsidRPr="0097281E">
        <w:rPr>
          <w:color w:val="000000" w:themeColor="text1"/>
        </w:rPr>
        <w:t xml:space="preserve"> at an N/P ratio of 10 and 20</w:t>
      </w:r>
      <w:r w:rsidRPr="0097281E">
        <w:rPr>
          <w:color w:val="000000" w:themeColor="text1"/>
        </w:rPr>
        <w:t>.</w:t>
      </w:r>
    </w:p>
    <w:p w14:paraId="64E0E1AF" w14:textId="77777777" w:rsidR="00A07EF2" w:rsidRPr="0097281E" w:rsidRDefault="00A07EF2" w:rsidP="0097281E">
      <w:pPr>
        <w:jc w:val="both"/>
        <w:rPr>
          <w:color w:val="000000" w:themeColor="text1"/>
        </w:rPr>
      </w:pPr>
    </w:p>
    <w:p w14:paraId="26C080D2" w14:textId="77777777" w:rsidR="00A07EF2" w:rsidRPr="0097281E" w:rsidRDefault="00A07EF2" w:rsidP="0097281E">
      <w:pPr>
        <w:jc w:val="both"/>
        <w:rPr>
          <w:color w:val="000000" w:themeColor="text1"/>
        </w:rPr>
      </w:pPr>
    </w:p>
    <w:p w14:paraId="153CE678" w14:textId="36D444C5" w:rsidR="00F37C87" w:rsidRPr="00A26034" w:rsidRDefault="00A07EF2" w:rsidP="0097281E">
      <w:pPr>
        <w:jc w:val="both"/>
        <w:rPr>
          <w:b/>
          <w:bCs/>
          <w:color w:val="000000" w:themeColor="text1"/>
        </w:rPr>
      </w:pPr>
      <w:r w:rsidRPr="00A26034">
        <w:rPr>
          <w:b/>
          <w:bCs/>
          <w:noProof/>
          <w:color w:val="000000" w:themeColor="text1"/>
        </w:rPr>
        <w:lastRenderedPageBreak/>
        <mc:AlternateContent>
          <mc:Choice Requires="wpg">
            <w:drawing>
              <wp:anchor distT="0" distB="0" distL="114300" distR="114300" simplePos="0" relativeHeight="251707392" behindDoc="0" locked="0" layoutInCell="1" allowOverlap="1" wp14:anchorId="06D70BBA" wp14:editId="1C6F3ED5">
                <wp:simplePos x="0" y="0"/>
                <wp:positionH relativeFrom="margin">
                  <wp:align>center</wp:align>
                </wp:positionH>
                <wp:positionV relativeFrom="paragraph">
                  <wp:posOffset>330200</wp:posOffset>
                </wp:positionV>
                <wp:extent cx="4572000" cy="3164540"/>
                <wp:effectExtent l="0" t="0" r="0" b="0"/>
                <wp:wrapTopAndBottom/>
                <wp:docPr id="89"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64540"/>
                          <a:chOff x="0" y="0"/>
                          <a:chExt cx="4086578" cy="2828554"/>
                        </a:xfrm>
                      </wpg:grpSpPr>
                      <pic:pic xmlns:pic="http://schemas.openxmlformats.org/drawingml/2006/picture">
                        <pic:nvPicPr>
                          <pic:cNvPr id="90" name="Picture 90"/>
                          <pic:cNvPicPr>
                            <a:picLocks noChangeAspect="1"/>
                          </pic:cNvPicPr>
                        </pic:nvPicPr>
                        <pic:blipFill>
                          <a:blip r:embed="rId39" cstate="screen">
                            <a:extLst>
                              <a:ext uri="{28A0092B-C50C-407E-A947-70E740481C1C}">
                                <a14:useLocalDpi xmlns:a14="http://schemas.microsoft.com/office/drawing/2010/main"/>
                              </a:ext>
                            </a:extLst>
                          </a:blip>
                          <a:stretch>
                            <a:fillRect/>
                          </a:stretch>
                        </pic:blipFill>
                        <pic:spPr>
                          <a:xfrm>
                            <a:off x="0" y="0"/>
                            <a:ext cx="4086578" cy="2743200"/>
                          </a:xfrm>
                          <a:prstGeom prst="rect">
                            <a:avLst/>
                          </a:prstGeom>
                        </pic:spPr>
                      </pic:pic>
                      <wpg:grpSp>
                        <wpg:cNvPr id="91" name="Group 91"/>
                        <wpg:cNvGrpSpPr>
                          <a:grpSpLocks noChangeAspect="1"/>
                        </wpg:cNvGrpSpPr>
                        <wpg:grpSpPr>
                          <a:xfrm>
                            <a:off x="1004259" y="2419615"/>
                            <a:ext cx="2976452" cy="408939"/>
                            <a:chOff x="1004259" y="2419609"/>
                            <a:chExt cx="5314895" cy="730218"/>
                          </a:xfrm>
                        </wpg:grpSpPr>
                        <wps:wsp>
                          <wps:cNvPr id="92" name="Right Brace 92"/>
                          <wps:cNvSpPr/>
                          <wps:spPr>
                            <a:xfrm rot="5400000">
                              <a:off x="1417915" y="20059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93" name="TextBox 39"/>
                          <wps:cNvSpPr txBox="1"/>
                          <wps:spPr>
                            <a:xfrm>
                              <a:off x="1095562" y="2756092"/>
                              <a:ext cx="893906" cy="393237"/>
                            </a:xfrm>
                            <a:prstGeom prst="rect">
                              <a:avLst/>
                            </a:prstGeom>
                            <a:noFill/>
                          </wps:spPr>
                          <wps:txbx>
                            <w:txbxContent>
                              <w:p w14:paraId="08DD49E8"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wps:txbx>
                          <wps:bodyPr wrap="none" rtlCol="0">
                            <a:spAutoFit/>
                          </wps:bodyPr>
                        </wps:wsp>
                        <wps:wsp>
                          <wps:cNvPr id="94" name="Right Brace 94"/>
                          <wps:cNvSpPr/>
                          <wps:spPr>
                            <a:xfrm rot="5400000">
                              <a:off x="2811287" y="20059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95" name="TextBox 41"/>
                          <wps:cNvSpPr txBox="1"/>
                          <wps:spPr>
                            <a:xfrm>
                              <a:off x="2488888" y="2756591"/>
                              <a:ext cx="996269" cy="393236"/>
                            </a:xfrm>
                            <a:prstGeom prst="rect">
                              <a:avLst/>
                            </a:prstGeom>
                            <a:noFill/>
                          </wps:spPr>
                          <wps:txbx>
                            <w:txbxContent>
                              <w:p w14:paraId="51F7B8AF"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0% BET</w:t>
                                </w:r>
                              </w:p>
                            </w:txbxContent>
                          </wps:txbx>
                          <wps:bodyPr wrap="none" rtlCol="0">
                            <a:spAutoFit/>
                          </wps:bodyPr>
                        </wps:wsp>
                        <wps:wsp>
                          <wps:cNvPr id="96" name="Right Brace 96"/>
                          <wps:cNvSpPr/>
                          <wps:spPr>
                            <a:xfrm rot="5400000">
                              <a:off x="4182887" y="20059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97" name="TextBox 43"/>
                          <wps:cNvSpPr txBox="1"/>
                          <wps:spPr>
                            <a:xfrm>
                              <a:off x="3860438" y="2756131"/>
                              <a:ext cx="996269" cy="393236"/>
                            </a:xfrm>
                            <a:prstGeom prst="rect">
                              <a:avLst/>
                            </a:prstGeom>
                            <a:noFill/>
                          </wps:spPr>
                          <wps:txbx>
                            <w:txbxContent>
                              <w:p w14:paraId="4BEB0E02"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7% BET</w:t>
                                </w:r>
                              </w:p>
                            </w:txbxContent>
                          </wps:txbx>
                          <wps:bodyPr wrap="none" rtlCol="0">
                            <a:spAutoFit/>
                          </wps:bodyPr>
                        </wps:wsp>
                        <wps:wsp>
                          <wps:cNvPr id="98" name="Right Brace 98"/>
                          <wps:cNvSpPr/>
                          <wps:spPr>
                            <a:xfrm rot="5400000">
                              <a:off x="5546268" y="20059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99" name="TextBox 45"/>
                          <wps:cNvSpPr txBox="1"/>
                          <wps:spPr>
                            <a:xfrm>
                              <a:off x="5223770" y="2756131"/>
                              <a:ext cx="996269" cy="393236"/>
                            </a:xfrm>
                            <a:prstGeom prst="rect">
                              <a:avLst/>
                            </a:prstGeom>
                            <a:noFill/>
                          </wps:spPr>
                          <wps:txbx>
                            <w:txbxContent>
                              <w:p w14:paraId="77AB2CC7"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0%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06D70BBA" id="Group 10" o:spid="_x0000_s1026" style="position:absolute;left:0;text-align:left;margin-left:0;margin-top:26pt;width:5in;height:249.2pt;z-index:251707392;mso-position-horizontal:center;mso-position-horizontal-relative:margin;mso-width-relative:margin;mso-height-relative:margin" coordsize="40865,28285"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&#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l&#13;&#10;5eX/Gxsb//Dw8P//////////////////////////////////////////////////////////////&#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Xl5f8b&#13;&#10;Gxv/8PDw////////////////////////////////////////////////////////////////////&#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5eXl/xsbG//w&#13;&#10;8PD/////////////////////////////////////////////////////////////////////////&#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Xl&#13;&#10;5f8bGxv/8PDw////////////////////////////////////////////////////////////////&#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13;&#10;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&#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 o:spid="_x0000_s1027" type="#_x0000_t75" style="position:absolute;width:40865;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">
                  <v:imagedata r:id="rId40" o:title=""/>
                </v:shape>
                <v:group id="Group 91" o:spid="_x0000_s1028" style="position:absolute;left:10042;top:24196;width:29765;height:4089" coordorigin="10042,24196" coordsize="53148,7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">
                  <o:lock v:ext="edit" aspectratio="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2" o:spid="_x0000_s1029" type="#_x0000_t88" style="position:absolute;left:14179;top:20059;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" adj="545" strokecolor="black [3200]" strokeweight="1.5pt">
                    <v:stroke joinstyle="miter"/>
                  </v:shape>
                  <v:shapetype id="_x0000_t202" coordsize="21600,21600" o:spt="202" path="m,l,21600r21600,l21600,xe">
                    <v:stroke joinstyle="miter"/>
                    <v:path gradientshapeok="t" o:connecttype="rect"/>
                  </v:shapetype>
                  <v:shape id="TextBox 39" o:spid="_x0000_s1030" type="#_x0000_t202" style="position:absolute;left:10955;top:27560;width:8939;height:3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35w0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5mP4OxTPgFz9AgAA//8DAFBLAQItABQABgAIAAAAIQDb4fbL7gAAAIUBAAATAAAAAAAA&#13;&#10;AAAAAAAAAAAAAABbQ29udGVudF9UeXBlc10ueG1sUEsBAi0AFAAGAAgAAAAhAFr0LFu/AAAAFQEA&#13;&#10;AAsAAAAAAAAAAAAAAAAAHwEAAF9yZWxzLy5yZWxzUEsBAi0AFAAGAAgAAAAhAE3fnDTHAAAA4AAA&#13;&#10;AA8AAAAAAAAAAAAAAAAABwIAAGRycy9kb3ducmV2LnhtbFBLBQYAAAAAAwADALcAAAD7AgAAAAA=&#13;&#10;" filled="f" stroked="f">
                    <v:textbox style="mso-fit-shape-to-text:t">
                      <w:txbxContent>
                        <w:p w14:paraId="08DD49E8"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v:textbox>
                  </v:shape>
                  <v:shape id="Right Brace 94" o:spid="_x0000_s1031" type="#_x0000_t88" style="position:absolute;left:28113;top:20059;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" adj="545" strokecolor="black [3200]" strokeweight="1.5pt">
                    <v:stroke joinstyle="miter"/>
                  </v:shape>
                  <v:shape id="TextBox 41" o:spid="_x0000_s1032" type="#_x0000_t202" style="position:absolute;left:24888;top:27565;width:9963;height:39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" filled="f" stroked="f">
                    <v:textbox style="mso-fit-shape-to-text:t">
                      <w:txbxContent>
                        <w:p w14:paraId="51F7B8AF"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0% BET</w:t>
                          </w:r>
                        </w:p>
                      </w:txbxContent>
                    </v:textbox>
                  </v:shape>
                  <v:shape id="Right Brace 96" o:spid="_x0000_s1033" type="#_x0000_t88" style="position:absolute;left:41829;top:20059;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" adj="545" strokecolor="black [3200]" strokeweight="1.5pt">
                    <v:stroke joinstyle="miter"/>
                  </v:shape>
                  <v:shape id="TextBox 43" o:spid="_x0000_s1034" type="#_x0000_t202" style="position:absolute;left:38604;top:27561;width:9963;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" filled="f" stroked="f">
                    <v:textbox style="mso-fit-shape-to-text:t">
                      <w:txbxContent>
                        <w:p w14:paraId="4BEB0E02"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7% BET</w:t>
                          </w:r>
                        </w:p>
                      </w:txbxContent>
                    </v:textbox>
                  </v:shape>
                  <v:shape id="Right Brace 98" o:spid="_x0000_s1035" type="#_x0000_t88" style="position:absolute;left:55463;top:20059;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" adj="545" strokecolor="black [3200]" strokeweight="1.5pt">
                    <v:stroke joinstyle="miter"/>
                  </v:shape>
                  <v:shape id="TextBox 45" o:spid="_x0000_s1036" type="#_x0000_t202" style="position:absolute;left:52237;top:27561;width:9963;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" filled="f" stroked="f">
                    <v:textbox style="mso-fit-shape-to-text:t">
                      <w:txbxContent>
                        <w:p w14:paraId="77AB2CC7"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0% BET</w:t>
                          </w:r>
                        </w:p>
                      </w:txbxContent>
                    </v:textbox>
                  </v:shape>
                </v:group>
                <w10:wrap type="topAndBottom" anchorx="margin"/>
              </v:group>
            </w:pict>
          </mc:Fallback>
        </mc:AlternateContent>
      </w:r>
      <w:r w:rsidRPr="00A26034">
        <w:rPr>
          <w:b/>
          <w:bCs/>
          <w:color w:val="000000" w:themeColor="text1"/>
        </w:rPr>
        <w:t>Cell Viability</w:t>
      </w:r>
    </w:p>
    <w:p w14:paraId="73E4D92E" w14:textId="10DAD136" w:rsidR="00BD16AE" w:rsidRPr="0097281E" w:rsidRDefault="00A07EF2" w:rsidP="0097281E">
      <w:pPr>
        <w:jc w:val="both"/>
        <w:rPr>
          <w:color w:val="000000" w:themeColor="text1"/>
        </w:rPr>
      </w:pPr>
      <w:r w:rsidRPr="0097281E">
        <w:rPr>
          <w:noProof/>
          <w:color w:val="000000" w:themeColor="text1"/>
        </w:rPr>
        <mc:AlternateContent>
          <mc:Choice Requires="wpg">
            <w:drawing>
              <wp:anchor distT="0" distB="0" distL="114300" distR="114300" simplePos="0" relativeHeight="251709440" behindDoc="0" locked="0" layoutInCell="1" allowOverlap="1" wp14:anchorId="7947B853" wp14:editId="3FFFEAE8">
                <wp:simplePos x="0" y="0"/>
                <wp:positionH relativeFrom="margin">
                  <wp:align>center</wp:align>
                </wp:positionH>
                <wp:positionV relativeFrom="paragraph">
                  <wp:posOffset>3788940</wp:posOffset>
                </wp:positionV>
                <wp:extent cx="4572000" cy="3189606"/>
                <wp:effectExtent l="0" t="0" r="0" b="0"/>
                <wp:wrapTopAndBottom/>
                <wp:docPr id="100"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89606"/>
                          <a:chOff x="0" y="0"/>
                          <a:chExt cx="4086578" cy="2850959"/>
                        </a:xfrm>
                      </wpg:grpSpPr>
                      <pic:pic xmlns:pic="http://schemas.openxmlformats.org/drawingml/2006/picture">
                        <pic:nvPicPr>
                          <pic:cNvPr id="101" name="Picture 101"/>
                          <pic:cNvPicPr>
                            <a:picLocks noChangeAspect="1"/>
                          </pic:cNvPicPr>
                        </pic:nvPicPr>
                        <pic:blipFill>
                          <a:blip r:embed="rId41" cstate="screen">
                            <a:extLst>
                              <a:ext uri="{28A0092B-C50C-407E-A947-70E740481C1C}">
                                <a14:useLocalDpi xmlns:a14="http://schemas.microsoft.com/office/drawing/2010/main"/>
                              </a:ext>
                            </a:extLst>
                          </a:blip>
                          <a:stretch>
                            <a:fillRect/>
                          </a:stretch>
                        </pic:blipFill>
                        <pic:spPr>
                          <a:xfrm>
                            <a:off x="0" y="0"/>
                            <a:ext cx="4086578" cy="2743200"/>
                          </a:xfrm>
                          <a:prstGeom prst="rect">
                            <a:avLst/>
                          </a:prstGeom>
                        </pic:spPr>
                      </pic:pic>
                      <wpg:grpSp>
                        <wpg:cNvPr id="102" name="Group 102"/>
                        <wpg:cNvGrpSpPr>
                          <a:grpSpLocks noChangeAspect="1"/>
                        </wpg:cNvGrpSpPr>
                        <wpg:grpSpPr>
                          <a:xfrm>
                            <a:off x="1017575" y="2442527"/>
                            <a:ext cx="2976450" cy="408432"/>
                            <a:chOff x="1017575" y="2442523"/>
                            <a:chExt cx="5314895" cy="729314"/>
                          </a:xfrm>
                        </wpg:grpSpPr>
                        <wps:wsp>
                          <wps:cNvPr id="103" name="Right Brace 103"/>
                          <wps:cNvSpPr/>
                          <wps:spPr>
                            <a:xfrm rot="5400000">
                              <a:off x="1431231" y="20288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04" name="TextBox 80"/>
                          <wps:cNvSpPr txBox="1"/>
                          <wps:spPr>
                            <a:xfrm>
                              <a:off x="1108779" y="2778600"/>
                              <a:ext cx="893906" cy="393237"/>
                            </a:xfrm>
                            <a:prstGeom prst="rect">
                              <a:avLst/>
                            </a:prstGeom>
                            <a:noFill/>
                          </wps:spPr>
                          <wps:txbx>
                            <w:txbxContent>
                              <w:p w14:paraId="7410D41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wps:txbx>
                          <wps:bodyPr wrap="none" rtlCol="0">
                            <a:spAutoFit/>
                          </wps:bodyPr>
                        </wps:wsp>
                        <wps:wsp>
                          <wps:cNvPr id="105" name="Right Brace 105"/>
                          <wps:cNvSpPr/>
                          <wps:spPr>
                            <a:xfrm rot="5400000">
                              <a:off x="2824603" y="20288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06" name="TextBox 82"/>
                          <wps:cNvSpPr txBox="1"/>
                          <wps:spPr>
                            <a:xfrm>
                              <a:off x="2502031" y="2777634"/>
                              <a:ext cx="996270" cy="393237"/>
                            </a:xfrm>
                            <a:prstGeom prst="rect">
                              <a:avLst/>
                            </a:prstGeom>
                            <a:noFill/>
                          </wps:spPr>
                          <wps:txbx>
                            <w:txbxContent>
                              <w:p w14:paraId="6F2593FF"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5% BET</w:t>
                                </w:r>
                              </w:p>
                            </w:txbxContent>
                          </wps:txbx>
                          <wps:bodyPr wrap="none" rtlCol="0">
                            <a:spAutoFit/>
                          </wps:bodyPr>
                        </wps:wsp>
                        <wps:wsp>
                          <wps:cNvPr id="107" name="Right Brace 107"/>
                          <wps:cNvSpPr/>
                          <wps:spPr>
                            <a:xfrm rot="5400000">
                              <a:off x="4196203" y="20288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08" name="TextBox 84"/>
                          <wps:cNvSpPr txBox="1"/>
                          <wps:spPr>
                            <a:xfrm>
                              <a:off x="3873512" y="2777634"/>
                              <a:ext cx="996270" cy="393237"/>
                            </a:xfrm>
                            <a:prstGeom prst="rect">
                              <a:avLst/>
                            </a:prstGeom>
                            <a:noFill/>
                          </wps:spPr>
                          <wps:txbx>
                            <w:txbxContent>
                              <w:p w14:paraId="425ADAE4"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20% BET</w:t>
                                </w:r>
                              </w:p>
                            </w:txbxContent>
                          </wps:txbx>
                          <wps:bodyPr wrap="none" rtlCol="0">
                            <a:spAutoFit/>
                          </wps:bodyPr>
                        </wps:wsp>
                        <wps:wsp>
                          <wps:cNvPr id="109" name="Right Brace 109"/>
                          <wps:cNvSpPr/>
                          <wps:spPr>
                            <a:xfrm rot="5400000">
                              <a:off x="5559584" y="20288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10" name="TextBox 86"/>
                          <wps:cNvSpPr txBox="1"/>
                          <wps:spPr>
                            <a:xfrm>
                              <a:off x="5236774" y="2777634"/>
                              <a:ext cx="996270" cy="393237"/>
                            </a:xfrm>
                            <a:prstGeom prst="rect">
                              <a:avLst/>
                            </a:prstGeom>
                            <a:noFill/>
                          </wps:spPr>
                          <wps:txbx>
                            <w:txbxContent>
                              <w:p w14:paraId="457C4DED"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0%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7947B853" id="Group 11" o:spid="_x0000_s1037" style="position:absolute;left:0;text-align:left;margin-left:0;margin-top:298.35pt;width:5in;height:251.15pt;z-index:251709440;mso-position-horizontal:center;mso-position-horizontal-relative:margin;mso-width-relative:margin;mso-height-relative:margin" coordsize="40865,2850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&#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Xl5f8bGxv/8PDw////////&#13;&#10;////////////////////////////////////////////////////////////////////np6e/5yc&#13;&#10;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l5eX/Gxsb//Dw&#13;&#10;8P//////////////////////////////////////////////////////////////////////////&#13;&#10;/56env+cnJz/////////////////////////////////////////////////////////////////&#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13;&#10;////////////////////////////////////////////////////////////////////////5eXl&#13;&#10;/xsbG//w8PD/////////////////////////////////////////////////////////////////&#13;&#10;//////////+enp7/nJyc////////////////////////////////////////////////////////&#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Xl5f8bGxv/8PDw////&#13;&#10;////////////////////////////////////////////////////////////////////////np6e&#13;&#10;/5yc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l5eX/Gxsb&#13;&#10;//Dw8P//////////////////////////////////////////////////////////////////////&#13;&#10;/////56env+cnJz/////////////////////////////////////////////////////////////&#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Xl5f8bGxv/8PDw&#13;&#10;////////////////////////////////////////////////////////////////////////////&#13;&#10;np6e/5ycnP//////////////////////////////////////////////////////////////////&#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l5eX/&#13;&#10;Gxsb//Dw8P//////////////////////////////////////////////////////////////////&#13;&#10;/////////56env+cnJz/////////////////////////////////////////////////////////&#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13;&#10;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">
                <o:lock v:ext="edit" aspectratio="t"/>
                <v:shape id="Picture 101" o:spid="_x0000_s1038" type="#_x0000_t75" style="position:absolute;width:40865;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">
                  <v:imagedata r:id="rId42" o:title=""/>
                </v:shape>
                <v:group id="Group 102" o:spid="_x0000_s1039" style="position:absolute;left:10175;top:24425;width:29765;height:4084" coordorigin="10175,24425" coordsize="53148,72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">
                  <o:lock v:ext="edit" aspectratio="t"/>
                  <v:shape id="Right Brace 103" o:spid="_x0000_s1040" type="#_x0000_t88" style="position:absolute;left:14312;top:20288;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" adj="545" strokecolor="black [3200]" strokeweight="1.5pt">
                    <v:stroke joinstyle="miter"/>
                  </v:shape>
                  <v:shape id="TextBox 80" o:spid="_x0000_s1041" type="#_x0000_t202" style="position:absolute;left:11087;top:27786;width:8939;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" filled="f" stroked="f">
                    <v:textbox style="mso-fit-shape-to-text:t">
                      <w:txbxContent>
                        <w:p w14:paraId="7410D41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v:textbox>
                  </v:shape>
                  <v:shape id="Right Brace 105" o:spid="_x0000_s1042" type="#_x0000_t88" style="position:absolute;left:28246;top:20288;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" adj="545" strokecolor="black [3200]" strokeweight="1.5pt">
                    <v:stroke joinstyle="miter"/>
                  </v:shape>
                  <v:shape id="TextBox 82" o:spid="_x0000_s1043" type="#_x0000_t202" style="position:absolute;left:25020;top:27776;width:9963;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" filled="f" stroked="f">
                    <v:textbox style="mso-fit-shape-to-text:t">
                      <w:txbxContent>
                        <w:p w14:paraId="6F2593FF"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5% BET</w:t>
                          </w:r>
                        </w:p>
                      </w:txbxContent>
                    </v:textbox>
                  </v:shape>
                  <v:shape id="Right Brace 107" o:spid="_x0000_s1044" type="#_x0000_t88" style="position:absolute;left:41962;top:20288;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" adj="545" strokecolor="black [3200]" strokeweight="1.5pt">
                    <v:stroke joinstyle="miter"/>
                  </v:shape>
                  <v:shape id="TextBox 84" o:spid="_x0000_s1045" type="#_x0000_t202" style="position:absolute;left:38735;top:27776;width:9962;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" filled="f" stroked="f">
                    <v:textbox style="mso-fit-shape-to-text:t">
                      <w:txbxContent>
                        <w:p w14:paraId="425ADAE4"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20% BET</w:t>
                          </w:r>
                        </w:p>
                      </w:txbxContent>
                    </v:textbox>
                  </v:shape>
                  <v:shape id="Right Brace 109" o:spid="_x0000_s1046" type="#_x0000_t88" style="position:absolute;left:55596;top:20288;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" adj="545" strokecolor="black [3200]" strokeweight="1.5pt">
                    <v:stroke joinstyle="miter"/>
                  </v:shape>
                  <v:shape id="TextBox 86" o:spid="_x0000_s1047" type="#_x0000_t202" style="position:absolute;left:52367;top:27776;width:9963;height:39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" filled="f" stroked="f">
                    <v:textbox style="mso-fit-shape-to-text:t">
                      <w:txbxContent>
                        <w:p w14:paraId="457C4DED"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0% BET</w:t>
                          </w:r>
                        </w:p>
                      </w:txbxContent>
                    </v:textbox>
                  </v:shape>
                </v:group>
                <w10:wrap type="topAndBottom" anchorx="margin"/>
              </v:group>
            </w:pict>
          </mc:Fallback>
        </mc:AlternateContent>
      </w:r>
      <w:r w:rsidR="00BD16AE" w:rsidRPr="0097281E">
        <w:rPr>
          <w:b/>
          <w:color w:val="000000" w:themeColor="text1"/>
        </w:rPr>
        <w:t>Figure S</w:t>
      </w:r>
      <w:r w:rsidR="008312ED">
        <w:rPr>
          <w:b/>
          <w:color w:val="000000" w:themeColor="text1"/>
        </w:rPr>
        <w:t>20</w:t>
      </w:r>
      <w:r w:rsidR="00BD16AE" w:rsidRPr="0097281E">
        <w:rPr>
          <w:b/>
          <w:color w:val="000000" w:themeColor="text1"/>
        </w:rPr>
        <w:t>.</w:t>
      </w:r>
      <w:r w:rsidR="00BD16AE" w:rsidRPr="0097281E">
        <w:rPr>
          <w:color w:val="000000" w:themeColor="text1"/>
        </w:rPr>
        <w:t xml:space="preserve"> Viability data showing the normalized transmittance in a CCK8 assay when the short backbone polymers delivered RNP into HEK293</w:t>
      </w:r>
      <w:r w:rsidR="00F95525">
        <w:rPr>
          <w:color w:val="000000" w:themeColor="text1"/>
        </w:rPr>
        <w:t>T</w:t>
      </w:r>
      <w:r w:rsidR="00BD16AE" w:rsidRPr="0097281E">
        <w:rPr>
          <w:color w:val="000000" w:themeColor="text1"/>
        </w:rPr>
        <w:t xml:space="preserve"> cells at an N/P ratio of 10 and 20.</w:t>
      </w:r>
    </w:p>
    <w:p w14:paraId="2C7E2638" w14:textId="3598D1B8" w:rsidR="00BD16AE" w:rsidRPr="0097281E" w:rsidRDefault="00BD16AE" w:rsidP="0097281E">
      <w:pPr>
        <w:jc w:val="both"/>
        <w:rPr>
          <w:color w:val="000000" w:themeColor="text1"/>
        </w:rPr>
      </w:pPr>
      <w:r w:rsidRPr="0097281E">
        <w:rPr>
          <w:b/>
          <w:color w:val="000000" w:themeColor="text1"/>
        </w:rPr>
        <w:t>Figure S</w:t>
      </w:r>
      <w:r w:rsidR="008312ED">
        <w:rPr>
          <w:b/>
          <w:color w:val="000000" w:themeColor="text1"/>
        </w:rPr>
        <w:t>21</w:t>
      </w:r>
      <w:r w:rsidRPr="0097281E">
        <w:rPr>
          <w:b/>
          <w:color w:val="000000" w:themeColor="text1"/>
        </w:rPr>
        <w:t>.</w:t>
      </w:r>
      <w:r w:rsidRPr="0097281E">
        <w:rPr>
          <w:color w:val="000000" w:themeColor="text1"/>
        </w:rPr>
        <w:t xml:space="preserve"> Viability data showing the normalized transmittance in a CCK8 assay when the medium backbone polymers delivered RNP into HEK293</w:t>
      </w:r>
      <w:r w:rsidR="00F95525">
        <w:rPr>
          <w:color w:val="000000" w:themeColor="text1"/>
        </w:rPr>
        <w:t>T</w:t>
      </w:r>
      <w:r w:rsidRPr="0097281E">
        <w:rPr>
          <w:color w:val="000000" w:themeColor="text1"/>
        </w:rPr>
        <w:t xml:space="preserve"> cells at an N/P ratio of 10 and 20.</w:t>
      </w:r>
    </w:p>
    <w:p w14:paraId="62F1BC6C" w14:textId="4B6CFE8E" w:rsidR="00BD16AE" w:rsidRPr="0097281E" w:rsidRDefault="00BD16AE" w:rsidP="0097281E">
      <w:pPr>
        <w:jc w:val="both"/>
        <w:rPr>
          <w:color w:val="000000" w:themeColor="text1"/>
        </w:rPr>
      </w:pPr>
    </w:p>
    <w:p w14:paraId="7E8CEC56" w14:textId="42B25629" w:rsidR="00BD16AE" w:rsidRPr="0097281E" w:rsidRDefault="00A07EF2" w:rsidP="0097281E">
      <w:pPr>
        <w:jc w:val="both"/>
        <w:rPr>
          <w:color w:val="000000" w:themeColor="text1"/>
        </w:rPr>
      </w:pPr>
      <w:r w:rsidRPr="0097281E">
        <w:rPr>
          <w:noProof/>
          <w:color w:val="000000" w:themeColor="text1"/>
        </w:rPr>
        <w:lastRenderedPageBreak/>
        <mc:AlternateContent>
          <mc:Choice Requires="wpg">
            <w:drawing>
              <wp:anchor distT="0" distB="0" distL="114300" distR="114300" simplePos="0" relativeHeight="251711488" behindDoc="0" locked="0" layoutInCell="1" allowOverlap="1" wp14:anchorId="49AC4926" wp14:editId="62B3371C">
                <wp:simplePos x="0" y="0"/>
                <wp:positionH relativeFrom="margin">
                  <wp:align>center</wp:align>
                </wp:positionH>
                <wp:positionV relativeFrom="paragraph">
                  <wp:posOffset>-294</wp:posOffset>
                </wp:positionV>
                <wp:extent cx="4572000" cy="3154189"/>
                <wp:effectExtent l="0" t="0" r="0" b="0"/>
                <wp:wrapTopAndBottom/>
                <wp:docPr id="111"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54189"/>
                          <a:chOff x="0" y="0"/>
                          <a:chExt cx="4120539" cy="2842732"/>
                        </a:xfrm>
                      </wpg:grpSpPr>
                      <pic:pic xmlns:pic="http://schemas.openxmlformats.org/drawingml/2006/picture">
                        <pic:nvPicPr>
                          <pic:cNvPr id="112" name="Picture 112"/>
                          <pic:cNvPicPr>
                            <a:picLocks noChangeAspect="1"/>
                          </pic:cNvPicPr>
                        </pic:nvPicPr>
                        <pic:blipFill>
                          <a:blip r:embed="rId43" cstate="screen">
                            <a:extLst>
                              <a:ext uri="{28A0092B-C50C-407E-A947-70E740481C1C}">
                                <a14:useLocalDpi xmlns:a14="http://schemas.microsoft.com/office/drawing/2010/main"/>
                              </a:ext>
                            </a:extLst>
                          </a:blip>
                          <a:stretch>
                            <a:fillRect/>
                          </a:stretch>
                        </pic:blipFill>
                        <pic:spPr>
                          <a:xfrm>
                            <a:off x="0" y="0"/>
                            <a:ext cx="4120539" cy="2743200"/>
                          </a:xfrm>
                          <a:prstGeom prst="rect">
                            <a:avLst/>
                          </a:prstGeom>
                        </pic:spPr>
                      </pic:pic>
                      <wpg:grpSp>
                        <wpg:cNvPr id="113" name="Group 113"/>
                        <wpg:cNvGrpSpPr>
                          <a:grpSpLocks noChangeAspect="1"/>
                        </wpg:cNvGrpSpPr>
                        <wpg:grpSpPr>
                          <a:xfrm>
                            <a:off x="1018225" y="2432312"/>
                            <a:ext cx="2976450" cy="410420"/>
                            <a:chOff x="1018225" y="2432309"/>
                            <a:chExt cx="5314895" cy="732865"/>
                          </a:xfrm>
                        </wpg:grpSpPr>
                        <wps:wsp>
                          <wps:cNvPr id="114" name="Right Brace 114"/>
                          <wps:cNvSpPr/>
                          <wps:spPr>
                            <a:xfrm rot="5400000">
                              <a:off x="1431881" y="20186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15" name="TextBox 71"/>
                          <wps:cNvSpPr txBox="1"/>
                          <wps:spPr>
                            <a:xfrm>
                              <a:off x="1109582" y="2768453"/>
                              <a:ext cx="901335" cy="396505"/>
                            </a:xfrm>
                            <a:prstGeom prst="rect">
                              <a:avLst/>
                            </a:prstGeom>
                            <a:noFill/>
                          </wps:spPr>
                          <wps:txbx>
                            <w:txbxContent>
                              <w:p w14:paraId="55E13EC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wps:txbx>
                          <wps:bodyPr wrap="none" rtlCol="0">
                            <a:spAutoFit/>
                          </wps:bodyPr>
                        </wps:wsp>
                        <wps:wsp>
                          <wps:cNvPr id="116" name="Right Brace 116"/>
                          <wps:cNvSpPr/>
                          <wps:spPr>
                            <a:xfrm rot="5400000">
                              <a:off x="2825253" y="20186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17" name="TextBox 73"/>
                          <wps:cNvSpPr txBox="1"/>
                          <wps:spPr>
                            <a:xfrm>
                              <a:off x="2502948" y="2768668"/>
                              <a:ext cx="1004549" cy="396506"/>
                            </a:xfrm>
                            <a:prstGeom prst="rect">
                              <a:avLst/>
                            </a:prstGeom>
                            <a:noFill/>
                          </wps:spPr>
                          <wps:txbx>
                            <w:txbxContent>
                              <w:p w14:paraId="20AA0CF8"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5% BET</w:t>
                                </w:r>
                              </w:p>
                            </w:txbxContent>
                          </wps:txbx>
                          <wps:bodyPr wrap="none" rtlCol="0">
                            <a:spAutoFit/>
                          </wps:bodyPr>
                        </wps:wsp>
                        <wps:wsp>
                          <wps:cNvPr id="118" name="Right Brace 118"/>
                          <wps:cNvSpPr/>
                          <wps:spPr>
                            <a:xfrm rot="5400000">
                              <a:off x="4196853" y="20186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19" name="TextBox 75"/>
                          <wps:cNvSpPr txBox="1"/>
                          <wps:spPr>
                            <a:xfrm>
                              <a:off x="3874538" y="2768469"/>
                              <a:ext cx="1004549" cy="396505"/>
                            </a:xfrm>
                            <a:prstGeom prst="rect">
                              <a:avLst/>
                            </a:prstGeom>
                            <a:noFill/>
                          </wps:spPr>
                          <wps:txbx>
                            <w:txbxContent>
                              <w:p w14:paraId="0C3310C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25% BET</w:t>
                                </w:r>
                              </w:p>
                            </w:txbxContent>
                          </wps:txbx>
                          <wps:bodyPr wrap="none" rtlCol="0">
                            <a:spAutoFit/>
                          </wps:bodyPr>
                        </wps:wsp>
                        <wps:wsp>
                          <wps:cNvPr id="120" name="Right Brace 120"/>
                          <wps:cNvSpPr/>
                          <wps:spPr>
                            <a:xfrm rot="5400000">
                              <a:off x="5560234" y="2018653"/>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121" name="TextBox 77"/>
                          <wps:cNvSpPr txBox="1"/>
                          <wps:spPr>
                            <a:xfrm>
                              <a:off x="5237910" y="2768469"/>
                              <a:ext cx="1004549" cy="396505"/>
                            </a:xfrm>
                            <a:prstGeom prst="rect">
                              <a:avLst/>
                            </a:prstGeom>
                            <a:noFill/>
                          </wps:spPr>
                          <wps:txbx>
                            <w:txbxContent>
                              <w:p w14:paraId="59EF91A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5%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9AC4926" id="Group 12" o:spid="_x0000_s1048" style="position:absolute;left:0;text-align:left;margin-left:0;margin-top:0;width:5in;height:248.35pt;z-index:251711488;mso-position-horizontal:center;mso-position-horizontal-relative:margin;mso-width-relative:margin;mso-height-relative:margin" coordsize="41205,2842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13;&#10;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">
                <o:lock v:ext="edit" aspectratio="t"/>
                <v:shape id="Picture 112" o:spid="_x0000_s1049" type="#_x0000_t75" style="position:absolute;width:41205;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">
                  <v:imagedata r:id="rId44" o:title=""/>
                </v:shape>
                <v:group id="Group 113" o:spid="_x0000_s1050" style="position:absolute;left:10182;top:24323;width:29764;height:4104" coordorigin="10182,24323" coordsize="53148,73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k89r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">
                  <o:lock v:ext="edit" aspectratio="t"/>
                  <v:shape id="Right Brace 114" o:spid="_x0000_s1051" type="#_x0000_t88" style="position:absolute;left:14319;top:20186;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" adj="545" strokecolor="black [3200]" strokeweight="1.5pt">
                    <v:stroke joinstyle="miter"/>
                  </v:shape>
                  <v:shape id="TextBox 71" o:spid="_x0000_s1052" type="#_x0000_t202" style="position:absolute;left:11095;top:27684;width:9014;height:396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" filled="f" stroked="f">
                    <v:textbox style="mso-fit-shape-to-text:t">
                      <w:txbxContent>
                        <w:p w14:paraId="55E13EC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0% BET</w:t>
                          </w:r>
                        </w:p>
                      </w:txbxContent>
                    </v:textbox>
                  </v:shape>
                  <v:shape id="Right Brace 116" o:spid="_x0000_s1053" type="#_x0000_t88" style="position:absolute;left:28252;top:20186;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" adj="545" strokecolor="black [3200]" strokeweight="1.5pt">
                    <v:stroke joinstyle="miter"/>
                  </v:shape>
                  <v:shape id="TextBox 73" o:spid="_x0000_s1054" type="#_x0000_t202" style="position:absolute;left:25029;top:27686;width:10045;height:396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" filled="f" stroked="f">
                    <v:textbox style="mso-fit-shape-to-text:t">
                      <w:txbxContent>
                        <w:p w14:paraId="20AA0CF8"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15% BET</w:t>
                          </w:r>
                        </w:p>
                      </w:txbxContent>
                    </v:textbox>
                  </v:shape>
                  <v:shape id="Right Brace 118" o:spid="_x0000_s1055" type="#_x0000_t88" style="position:absolute;left:41968;top:20186;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" adj="545" strokecolor="black [3200]" strokeweight="1.5pt">
                    <v:stroke joinstyle="miter"/>
                  </v:shape>
                  <v:shape id="TextBox 75" o:spid="_x0000_s1056" type="#_x0000_t202" style="position:absolute;left:38745;top:27684;width:10045;height:396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" filled="f" stroked="f">
                    <v:textbox style="mso-fit-shape-to-text:t">
                      <w:txbxContent>
                        <w:p w14:paraId="0C3310C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25% BET</w:t>
                          </w:r>
                        </w:p>
                      </w:txbxContent>
                    </v:textbox>
                  </v:shape>
                  <v:shape id="Right Brace 120" o:spid="_x0000_s1057" type="#_x0000_t88" style="position:absolute;left:55602;top:20186;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" adj="545" strokecolor="black [3200]" strokeweight="1.5pt">
                    <v:stroke joinstyle="miter"/>
                  </v:shape>
                  <v:shape id="TextBox 77" o:spid="_x0000_s1058" type="#_x0000_t202" style="position:absolute;left:52379;top:27684;width:10045;height:396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" filled="f" stroked="f">
                    <v:textbox style="mso-fit-shape-to-text:t">
                      <w:txbxContent>
                        <w:p w14:paraId="59EF91A0" w14:textId="77777777" w:rsidR="003E6987" w:rsidRPr="00A07EF2" w:rsidRDefault="003E6987" w:rsidP="00A07EF2">
                          <w:pPr>
                            <w:pStyle w:val="NormalWeb"/>
                            <w:spacing w:before="0" w:beforeAutospacing="0" w:after="0" w:afterAutospacing="0"/>
                            <w:rPr>
                              <w:sz w:val="20"/>
                              <w:szCs w:val="20"/>
                            </w:rPr>
                          </w:pPr>
                          <w:r w:rsidRPr="00A07EF2">
                            <w:rPr>
                              <w:rFonts w:asciiTheme="minorHAnsi" w:hAnsi="Calibri" w:cstheme="minorBidi"/>
                              <w:color w:val="000000" w:themeColor="text1"/>
                              <w:kern w:val="24"/>
                              <w:sz w:val="20"/>
                              <w:szCs w:val="20"/>
                            </w:rPr>
                            <w:t>45% BET</w:t>
                          </w:r>
                        </w:p>
                      </w:txbxContent>
                    </v:textbox>
                  </v:shape>
                </v:group>
                <w10:wrap type="topAndBottom" anchorx="margin"/>
              </v:group>
            </w:pict>
          </mc:Fallback>
        </mc:AlternateContent>
      </w:r>
      <w:r w:rsidR="00BD16AE" w:rsidRPr="0097281E">
        <w:rPr>
          <w:b/>
          <w:color w:val="000000" w:themeColor="text1"/>
        </w:rPr>
        <w:t>Figure S</w:t>
      </w:r>
      <w:r w:rsidR="008312ED">
        <w:rPr>
          <w:b/>
          <w:color w:val="000000" w:themeColor="text1"/>
        </w:rPr>
        <w:t>22</w:t>
      </w:r>
      <w:r w:rsidR="00BD16AE" w:rsidRPr="0097281E">
        <w:rPr>
          <w:b/>
          <w:color w:val="000000" w:themeColor="text1"/>
        </w:rPr>
        <w:t>.</w:t>
      </w:r>
      <w:r w:rsidR="00BD16AE" w:rsidRPr="0097281E">
        <w:rPr>
          <w:color w:val="000000" w:themeColor="text1"/>
        </w:rPr>
        <w:t xml:space="preserve"> Viability data showing the normalized transmittance in a CCK8 assay when the long backbone polymers delivered RNP into HEK293</w:t>
      </w:r>
      <w:r w:rsidR="00F95525">
        <w:rPr>
          <w:color w:val="000000" w:themeColor="text1"/>
        </w:rPr>
        <w:t>T</w:t>
      </w:r>
      <w:r w:rsidR="00BD16AE" w:rsidRPr="0097281E">
        <w:rPr>
          <w:color w:val="000000" w:themeColor="text1"/>
        </w:rPr>
        <w:t xml:space="preserve"> cells at an N/P ratio of 10 and 20.</w:t>
      </w:r>
    </w:p>
    <w:p w14:paraId="538A7CE8" w14:textId="77777777" w:rsidR="00BE3C38" w:rsidRPr="0097281E" w:rsidRDefault="00BE3C38" w:rsidP="0097281E">
      <w:pPr>
        <w:jc w:val="both"/>
        <w:rPr>
          <w:color w:val="000000" w:themeColor="text1"/>
          <w:highlight w:val="yellow"/>
        </w:rPr>
      </w:pPr>
    </w:p>
    <w:p w14:paraId="0E999418" w14:textId="5DFC58CE" w:rsidR="001B2910" w:rsidRPr="0097281E" w:rsidRDefault="00A03063" w:rsidP="0097281E">
      <w:pPr>
        <w:jc w:val="both"/>
        <w:rPr>
          <w:color w:val="000000" w:themeColor="text1"/>
        </w:rPr>
      </w:pPr>
      <w:r w:rsidRPr="0097281E">
        <w:rPr>
          <w:noProof/>
          <w:color w:val="000000" w:themeColor="text1"/>
        </w:rPr>
        <w:lastRenderedPageBreak/>
        <w:drawing>
          <wp:anchor distT="0" distB="0" distL="114300" distR="114300" simplePos="0" relativeHeight="251713536" behindDoc="0" locked="0" layoutInCell="1" allowOverlap="1" wp14:anchorId="553DFD13" wp14:editId="5397A52F">
            <wp:simplePos x="0" y="0"/>
            <wp:positionH relativeFrom="column">
              <wp:posOffset>0</wp:posOffset>
            </wp:positionH>
            <wp:positionV relativeFrom="paragraph">
              <wp:posOffset>0</wp:posOffset>
            </wp:positionV>
            <wp:extent cx="5943600" cy="4425950"/>
            <wp:effectExtent l="0" t="0" r="0" b="6350"/>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DNA Gating.png"/>
                    <pic:cNvPicPr/>
                  </pic:nvPicPr>
                  <pic:blipFill>
                    <a:blip r:embed="rId45" cstate="screen">
                      <a:extLst>
                        <a:ext uri="{28A0092B-C50C-407E-A947-70E740481C1C}">
                          <a14:useLocalDpi xmlns:a14="http://schemas.microsoft.com/office/drawing/2010/main"/>
                        </a:ext>
                      </a:extLst>
                    </a:blip>
                    <a:stretch>
                      <a:fillRect/>
                    </a:stretch>
                  </pic:blipFill>
                  <pic:spPr>
                    <a:xfrm>
                      <a:off x="0" y="0"/>
                      <a:ext cx="5943600" cy="4425950"/>
                    </a:xfrm>
                    <a:prstGeom prst="rect">
                      <a:avLst/>
                    </a:prstGeom>
                  </pic:spPr>
                </pic:pic>
              </a:graphicData>
            </a:graphic>
            <wp14:sizeRelH relativeFrom="page">
              <wp14:pctWidth>0</wp14:pctWidth>
            </wp14:sizeRelH>
            <wp14:sizeRelV relativeFrom="page">
              <wp14:pctHeight>0</wp14:pctHeight>
            </wp14:sizeRelV>
          </wp:anchor>
        </w:drawing>
      </w:r>
    </w:p>
    <w:p w14:paraId="00D9DB26" w14:textId="23C40662" w:rsidR="00A03063" w:rsidRPr="0097281E" w:rsidRDefault="00A03063" w:rsidP="0097281E">
      <w:pPr>
        <w:jc w:val="both"/>
        <w:rPr>
          <w:color w:val="000000" w:themeColor="text1"/>
        </w:rPr>
      </w:pPr>
      <w:r w:rsidRPr="0097281E">
        <w:rPr>
          <w:b/>
          <w:color w:val="000000" w:themeColor="text1"/>
        </w:rPr>
        <w:t>Figure S</w:t>
      </w:r>
      <w:r w:rsidR="008312ED">
        <w:rPr>
          <w:b/>
          <w:color w:val="000000" w:themeColor="text1"/>
        </w:rPr>
        <w:t>23</w:t>
      </w:r>
      <w:r w:rsidRPr="0097281E">
        <w:rPr>
          <w:b/>
          <w:color w:val="000000" w:themeColor="text1"/>
        </w:rPr>
        <w:t>.</w:t>
      </w:r>
      <w:r w:rsidRPr="0097281E">
        <w:rPr>
          <w:color w:val="000000" w:themeColor="text1"/>
        </w:rPr>
        <w:t xml:space="preserve"> Gating scheme on the flow cytometer used for the identifying the raw data output of percent GFP+ cells. Above shows the gating for Cells, Singlets, Live Cells, and GFP+ cells for four representative samples of </w:t>
      </w:r>
      <w:proofErr w:type="spellStart"/>
      <w:r w:rsidRPr="0097281E">
        <w:rPr>
          <w:color w:val="000000" w:themeColor="text1"/>
        </w:rPr>
        <w:t>pDNA</w:t>
      </w:r>
      <w:proofErr w:type="spellEnd"/>
      <w:r w:rsidRPr="0097281E">
        <w:rPr>
          <w:color w:val="000000" w:themeColor="text1"/>
        </w:rPr>
        <w:t xml:space="preserve"> only, </w:t>
      </w:r>
      <w:proofErr w:type="spellStart"/>
      <w:r w:rsidRPr="0097281E">
        <w:rPr>
          <w:color w:val="000000" w:themeColor="text1"/>
        </w:rPr>
        <w:t>JetPEI</w:t>
      </w:r>
      <w:proofErr w:type="spellEnd"/>
      <w:r w:rsidRPr="0097281E">
        <w:rPr>
          <w:color w:val="000000" w:themeColor="text1"/>
        </w:rPr>
        <w:t>, Sh_DiE_40, and Sh_Cap_40 before normalization of data.</w:t>
      </w:r>
    </w:p>
    <w:p w14:paraId="7598023E" w14:textId="77777777" w:rsidR="00A03063" w:rsidRPr="0097281E" w:rsidRDefault="00A03063" w:rsidP="0097281E">
      <w:pPr>
        <w:jc w:val="both"/>
        <w:rPr>
          <w:color w:val="000000" w:themeColor="text1"/>
        </w:rPr>
      </w:pPr>
    </w:p>
    <w:p w14:paraId="34E7B193" w14:textId="3A4CEBFE" w:rsidR="00A03063" w:rsidRPr="0097281E" w:rsidRDefault="00A03063" w:rsidP="0097281E">
      <w:pPr>
        <w:jc w:val="both"/>
        <w:rPr>
          <w:color w:val="000000" w:themeColor="text1"/>
        </w:rPr>
      </w:pPr>
    </w:p>
    <w:p w14:paraId="34064811" w14:textId="70077104" w:rsidR="00CA5E82" w:rsidRPr="0097281E" w:rsidRDefault="00CA5E82" w:rsidP="0097281E">
      <w:pPr>
        <w:jc w:val="both"/>
        <w:rPr>
          <w:color w:val="000000" w:themeColor="text1"/>
        </w:rPr>
      </w:pPr>
    </w:p>
    <w:p w14:paraId="6887932C" w14:textId="3425EE67" w:rsidR="00CA5E82" w:rsidRPr="0097281E" w:rsidRDefault="00CA5E82" w:rsidP="0097281E">
      <w:pPr>
        <w:jc w:val="both"/>
        <w:rPr>
          <w:color w:val="000000" w:themeColor="text1"/>
        </w:rPr>
      </w:pPr>
    </w:p>
    <w:p w14:paraId="2E37C314" w14:textId="2C43B20E" w:rsidR="00CA5E82" w:rsidRPr="0097281E" w:rsidRDefault="00CA5E82" w:rsidP="0097281E">
      <w:pPr>
        <w:jc w:val="both"/>
        <w:rPr>
          <w:color w:val="000000" w:themeColor="text1"/>
        </w:rPr>
      </w:pPr>
    </w:p>
    <w:p w14:paraId="3C128A1E" w14:textId="2E49823B" w:rsidR="00CA5E82" w:rsidRPr="0097281E" w:rsidRDefault="00CA5E82" w:rsidP="0097281E">
      <w:pPr>
        <w:jc w:val="both"/>
        <w:rPr>
          <w:color w:val="000000" w:themeColor="text1"/>
        </w:rPr>
      </w:pPr>
    </w:p>
    <w:p w14:paraId="5515E966" w14:textId="44A7D156" w:rsidR="00CA5E82" w:rsidRPr="0097281E" w:rsidRDefault="00CA5E82" w:rsidP="0097281E">
      <w:pPr>
        <w:jc w:val="both"/>
        <w:rPr>
          <w:color w:val="000000" w:themeColor="text1"/>
        </w:rPr>
      </w:pPr>
    </w:p>
    <w:p w14:paraId="75169D91" w14:textId="7FA7AEE5" w:rsidR="00CA5E82" w:rsidRPr="0097281E" w:rsidRDefault="00CA5E82" w:rsidP="0097281E">
      <w:pPr>
        <w:jc w:val="both"/>
        <w:rPr>
          <w:color w:val="000000" w:themeColor="text1"/>
        </w:rPr>
      </w:pPr>
    </w:p>
    <w:p w14:paraId="5EED84B2" w14:textId="59088418" w:rsidR="00CA5E82" w:rsidRPr="0097281E" w:rsidRDefault="00CA5E82" w:rsidP="0097281E">
      <w:pPr>
        <w:jc w:val="both"/>
        <w:rPr>
          <w:color w:val="000000" w:themeColor="text1"/>
        </w:rPr>
      </w:pPr>
    </w:p>
    <w:p w14:paraId="36C067FB" w14:textId="0E61EB2B" w:rsidR="00CA5E82" w:rsidRPr="0097281E" w:rsidRDefault="00CA5E82" w:rsidP="0097281E">
      <w:pPr>
        <w:jc w:val="both"/>
        <w:rPr>
          <w:color w:val="000000" w:themeColor="text1"/>
        </w:rPr>
      </w:pPr>
    </w:p>
    <w:p w14:paraId="5D878213" w14:textId="3295E83F" w:rsidR="00CA5E82" w:rsidRPr="0097281E" w:rsidRDefault="00CA5E82" w:rsidP="0097281E">
      <w:pPr>
        <w:jc w:val="both"/>
        <w:rPr>
          <w:color w:val="000000" w:themeColor="text1"/>
        </w:rPr>
      </w:pPr>
    </w:p>
    <w:p w14:paraId="3BFB8E75" w14:textId="3C94E29D" w:rsidR="00CA5E82" w:rsidRPr="0097281E" w:rsidRDefault="00CA5E82" w:rsidP="0097281E">
      <w:pPr>
        <w:jc w:val="both"/>
        <w:rPr>
          <w:color w:val="000000" w:themeColor="text1"/>
        </w:rPr>
      </w:pPr>
    </w:p>
    <w:p w14:paraId="0F58AB95" w14:textId="77777777" w:rsidR="0097281E" w:rsidRPr="0097281E" w:rsidRDefault="0097281E" w:rsidP="0097281E">
      <w:pPr>
        <w:jc w:val="both"/>
        <w:rPr>
          <w:b/>
          <w:color w:val="000000" w:themeColor="text1"/>
        </w:rPr>
      </w:pPr>
    </w:p>
    <w:p w14:paraId="40F0238D" w14:textId="77777777" w:rsidR="0097281E" w:rsidRPr="0097281E" w:rsidRDefault="0097281E" w:rsidP="0097281E">
      <w:pPr>
        <w:jc w:val="both"/>
        <w:rPr>
          <w:b/>
          <w:color w:val="000000" w:themeColor="text1"/>
        </w:rPr>
      </w:pPr>
    </w:p>
    <w:p w14:paraId="64AFE59F" w14:textId="77777777" w:rsidR="0097281E" w:rsidRPr="0097281E" w:rsidRDefault="0097281E" w:rsidP="0097281E">
      <w:pPr>
        <w:jc w:val="both"/>
        <w:rPr>
          <w:b/>
          <w:color w:val="000000" w:themeColor="text1"/>
        </w:rPr>
      </w:pPr>
    </w:p>
    <w:p w14:paraId="30C32F6D" w14:textId="77777777" w:rsidR="0097281E" w:rsidRPr="0097281E" w:rsidRDefault="0097281E" w:rsidP="0097281E">
      <w:pPr>
        <w:jc w:val="both"/>
        <w:rPr>
          <w:b/>
          <w:color w:val="000000" w:themeColor="text1"/>
        </w:rPr>
      </w:pPr>
    </w:p>
    <w:p w14:paraId="36C67F25" w14:textId="4B08EEEF" w:rsidR="00CA5E82" w:rsidRPr="0097281E" w:rsidRDefault="00CA5E82" w:rsidP="0097281E">
      <w:pPr>
        <w:jc w:val="both"/>
        <w:rPr>
          <w:b/>
          <w:color w:val="000000" w:themeColor="text1"/>
        </w:rPr>
      </w:pPr>
      <w:r w:rsidRPr="0097281E">
        <w:rPr>
          <w:b/>
          <w:color w:val="000000" w:themeColor="text1"/>
        </w:rPr>
        <w:lastRenderedPageBreak/>
        <w:t>Round 1 GFP Expression</w:t>
      </w:r>
    </w:p>
    <w:p w14:paraId="708747B4" w14:textId="0861C712" w:rsidR="00E86B8B" w:rsidRPr="0097281E" w:rsidRDefault="001E6C9B" w:rsidP="0097281E">
      <w:pPr>
        <w:jc w:val="both"/>
        <w:rPr>
          <w:color w:val="000000" w:themeColor="text1"/>
        </w:rPr>
      </w:pPr>
      <w:r w:rsidRPr="0097281E">
        <w:rPr>
          <w:noProof/>
          <w:color w:val="000000" w:themeColor="text1"/>
        </w:rPr>
        <w:drawing>
          <wp:anchor distT="0" distB="0" distL="114300" distR="114300" simplePos="0" relativeHeight="251699200" behindDoc="0" locked="0" layoutInCell="1" allowOverlap="1" wp14:anchorId="2A1EB4C3" wp14:editId="3666B36D">
            <wp:simplePos x="0" y="0"/>
            <wp:positionH relativeFrom="margin">
              <wp:align>center</wp:align>
            </wp:positionH>
            <wp:positionV relativeFrom="paragraph">
              <wp:posOffset>0</wp:posOffset>
            </wp:positionV>
            <wp:extent cx="4572000" cy="29210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a:ext>
                      </a:extLst>
                    </a:blip>
                    <a:stretch>
                      <a:fillRect/>
                    </a:stretch>
                  </pic:blipFill>
                  <pic:spPr>
                    <a:xfrm>
                      <a:off x="0" y="0"/>
                      <a:ext cx="4572000" cy="2921000"/>
                    </a:xfrm>
                    <a:prstGeom prst="rect">
                      <a:avLst/>
                    </a:prstGeom>
                  </pic:spPr>
                </pic:pic>
              </a:graphicData>
            </a:graphic>
            <wp14:sizeRelH relativeFrom="page">
              <wp14:pctWidth>0</wp14:pctWidth>
            </wp14:sizeRelH>
            <wp14:sizeRelV relativeFrom="page">
              <wp14:pctHeight>0</wp14:pctHeight>
            </wp14:sizeRelV>
          </wp:anchor>
        </w:drawing>
      </w:r>
    </w:p>
    <w:p w14:paraId="4B3D0E58" w14:textId="4EA04653" w:rsidR="001558EE" w:rsidRPr="0097281E" w:rsidRDefault="00982030" w:rsidP="0097281E">
      <w:pPr>
        <w:jc w:val="both"/>
        <w:rPr>
          <w:color w:val="000000" w:themeColor="text1"/>
        </w:rPr>
      </w:pPr>
      <w:r w:rsidRPr="0097281E">
        <w:rPr>
          <w:noProof/>
          <w:color w:val="000000" w:themeColor="text1"/>
        </w:rPr>
        <w:drawing>
          <wp:anchor distT="0" distB="0" distL="114300" distR="114300" simplePos="0" relativeHeight="251697152" behindDoc="0" locked="0" layoutInCell="1" allowOverlap="1" wp14:anchorId="77B02922" wp14:editId="61140247">
            <wp:simplePos x="0" y="0"/>
            <wp:positionH relativeFrom="margin">
              <wp:align>center</wp:align>
            </wp:positionH>
            <wp:positionV relativeFrom="paragraph">
              <wp:posOffset>427990</wp:posOffset>
            </wp:positionV>
            <wp:extent cx="4572000" cy="30607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a:ext>
                      </a:extLst>
                    </a:blip>
                    <a:stretch>
                      <a:fillRect/>
                    </a:stretch>
                  </pic:blipFill>
                  <pic:spPr>
                    <a:xfrm>
                      <a:off x="0" y="0"/>
                      <a:ext cx="4572000" cy="3060700"/>
                    </a:xfrm>
                    <a:prstGeom prst="rect">
                      <a:avLst/>
                    </a:prstGeom>
                  </pic:spPr>
                </pic:pic>
              </a:graphicData>
            </a:graphic>
            <wp14:sizeRelH relativeFrom="page">
              <wp14:pctWidth>0</wp14:pctWidth>
            </wp14:sizeRelH>
            <wp14:sizeRelV relativeFrom="page">
              <wp14:pctHeight>0</wp14:pctHeight>
            </wp14:sizeRelV>
          </wp:anchor>
        </w:drawing>
      </w:r>
      <w:r w:rsidR="001558EE" w:rsidRPr="0097281E">
        <w:rPr>
          <w:b/>
          <w:color w:val="000000" w:themeColor="text1"/>
        </w:rPr>
        <w:t>Figure S</w:t>
      </w:r>
      <w:r w:rsidR="008312ED">
        <w:rPr>
          <w:b/>
          <w:color w:val="000000" w:themeColor="text1"/>
        </w:rPr>
        <w:t>24</w:t>
      </w:r>
      <w:r w:rsidR="001558EE" w:rsidRPr="0097281E">
        <w:rPr>
          <w:b/>
          <w:color w:val="000000" w:themeColor="text1"/>
        </w:rPr>
        <w:t>.</w:t>
      </w:r>
      <w:r w:rsidR="001558EE" w:rsidRPr="0097281E">
        <w:rPr>
          <w:color w:val="000000" w:themeColor="text1"/>
        </w:rPr>
        <w:t xml:space="preserve"> Flow cytometry data showing the output of percent GFP+ cells when the short backbone polymers delivered </w:t>
      </w:r>
      <w:proofErr w:type="spellStart"/>
      <w:r w:rsidR="001558EE" w:rsidRPr="0097281E">
        <w:rPr>
          <w:color w:val="000000" w:themeColor="text1"/>
        </w:rPr>
        <w:t>pDNA</w:t>
      </w:r>
      <w:proofErr w:type="spellEnd"/>
      <w:r w:rsidR="001558EE" w:rsidRPr="0097281E">
        <w:rPr>
          <w:color w:val="000000" w:themeColor="text1"/>
        </w:rPr>
        <w:t xml:space="preserve"> into HEK293</w:t>
      </w:r>
      <w:r w:rsidR="00F95525">
        <w:rPr>
          <w:color w:val="000000" w:themeColor="text1"/>
        </w:rPr>
        <w:t>T</w:t>
      </w:r>
      <w:r w:rsidR="001558EE" w:rsidRPr="0097281E">
        <w:rPr>
          <w:color w:val="000000" w:themeColor="text1"/>
        </w:rPr>
        <w:t xml:space="preserve"> cells</w:t>
      </w:r>
      <w:r w:rsidR="00996FD7" w:rsidRPr="0097281E">
        <w:rPr>
          <w:color w:val="000000" w:themeColor="text1"/>
        </w:rPr>
        <w:t xml:space="preserve"> at an N/P ratio of 10 and 20</w:t>
      </w:r>
      <w:r w:rsidR="001558EE" w:rsidRPr="0097281E">
        <w:rPr>
          <w:color w:val="000000" w:themeColor="text1"/>
        </w:rPr>
        <w:t>.</w:t>
      </w:r>
    </w:p>
    <w:p w14:paraId="69D62FCC" w14:textId="0C4ED9A3" w:rsidR="00982030" w:rsidRPr="0097281E" w:rsidRDefault="00982030" w:rsidP="0097281E">
      <w:pPr>
        <w:jc w:val="both"/>
        <w:rPr>
          <w:color w:val="000000" w:themeColor="text1"/>
        </w:rPr>
      </w:pPr>
    </w:p>
    <w:p w14:paraId="08EF4062" w14:textId="75B6B969" w:rsidR="001558EE" w:rsidRPr="0097281E" w:rsidRDefault="001558EE" w:rsidP="0097281E">
      <w:pPr>
        <w:jc w:val="both"/>
        <w:rPr>
          <w:color w:val="000000" w:themeColor="text1"/>
        </w:rPr>
      </w:pPr>
      <w:r w:rsidRPr="0097281E">
        <w:rPr>
          <w:b/>
          <w:color w:val="000000" w:themeColor="text1"/>
        </w:rPr>
        <w:t>Figure S</w:t>
      </w:r>
      <w:r w:rsidR="008312ED">
        <w:rPr>
          <w:b/>
          <w:color w:val="000000" w:themeColor="text1"/>
        </w:rPr>
        <w:t>25</w:t>
      </w:r>
      <w:r w:rsidRPr="0097281E">
        <w:rPr>
          <w:b/>
          <w:color w:val="000000" w:themeColor="text1"/>
        </w:rPr>
        <w:t>.</w:t>
      </w:r>
      <w:r w:rsidRPr="0097281E">
        <w:rPr>
          <w:color w:val="000000" w:themeColor="text1"/>
        </w:rPr>
        <w:t xml:space="preserve"> Flow cytometry data showing the output of percent GFP+ cells when the medium backbone polymers delivered </w:t>
      </w:r>
      <w:proofErr w:type="spellStart"/>
      <w:r w:rsidRPr="0097281E">
        <w:rPr>
          <w:color w:val="000000" w:themeColor="text1"/>
        </w:rPr>
        <w:t>pDNA</w:t>
      </w:r>
      <w:proofErr w:type="spellEnd"/>
      <w:r w:rsidRPr="0097281E">
        <w:rPr>
          <w:color w:val="000000" w:themeColor="text1"/>
        </w:rPr>
        <w:t xml:space="preserve"> into HEK293</w:t>
      </w:r>
      <w:r w:rsidR="00F95525">
        <w:rPr>
          <w:color w:val="000000" w:themeColor="text1"/>
        </w:rPr>
        <w:t>T</w:t>
      </w:r>
      <w:r w:rsidRPr="0097281E">
        <w:rPr>
          <w:color w:val="000000" w:themeColor="text1"/>
        </w:rPr>
        <w:t xml:space="preserve"> cells</w:t>
      </w:r>
      <w:r w:rsidR="00996FD7" w:rsidRPr="0097281E">
        <w:rPr>
          <w:color w:val="000000" w:themeColor="text1"/>
        </w:rPr>
        <w:t xml:space="preserve"> at an N/P ratio of 10 and 20</w:t>
      </w:r>
      <w:r w:rsidRPr="0097281E">
        <w:rPr>
          <w:color w:val="000000" w:themeColor="text1"/>
        </w:rPr>
        <w:t>.</w:t>
      </w:r>
    </w:p>
    <w:p w14:paraId="556DB48E" w14:textId="77777777" w:rsidR="00982030" w:rsidRPr="0097281E" w:rsidRDefault="00982030" w:rsidP="0097281E">
      <w:pPr>
        <w:jc w:val="both"/>
        <w:rPr>
          <w:b/>
          <w:color w:val="000000" w:themeColor="text1"/>
        </w:rPr>
      </w:pPr>
    </w:p>
    <w:p w14:paraId="66947F91" w14:textId="17EE6D92" w:rsidR="00982030" w:rsidRPr="0097281E" w:rsidRDefault="00982030" w:rsidP="0097281E">
      <w:pPr>
        <w:jc w:val="both"/>
        <w:rPr>
          <w:b/>
          <w:color w:val="000000" w:themeColor="text1"/>
        </w:rPr>
      </w:pPr>
      <w:r w:rsidRPr="0097281E">
        <w:rPr>
          <w:b/>
          <w:noProof/>
          <w:color w:val="000000" w:themeColor="text1"/>
        </w:rPr>
        <w:lastRenderedPageBreak/>
        <w:drawing>
          <wp:anchor distT="0" distB="0" distL="114300" distR="114300" simplePos="0" relativeHeight="251698176" behindDoc="0" locked="0" layoutInCell="1" allowOverlap="1" wp14:anchorId="525301B7" wp14:editId="40AA80B5">
            <wp:simplePos x="0" y="0"/>
            <wp:positionH relativeFrom="margin">
              <wp:align>center</wp:align>
            </wp:positionH>
            <wp:positionV relativeFrom="paragraph">
              <wp:posOffset>0</wp:posOffset>
            </wp:positionV>
            <wp:extent cx="4572000" cy="29972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a:ext>
                      </a:extLst>
                    </a:blip>
                    <a:stretch>
                      <a:fillRect/>
                    </a:stretch>
                  </pic:blipFill>
                  <pic:spPr>
                    <a:xfrm>
                      <a:off x="0" y="0"/>
                      <a:ext cx="4572000" cy="2997200"/>
                    </a:xfrm>
                    <a:prstGeom prst="rect">
                      <a:avLst/>
                    </a:prstGeom>
                  </pic:spPr>
                </pic:pic>
              </a:graphicData>
            </a:graphic>
            <wp14:sizeRelH relativeFrom="page">
              <wp14:pctWidth>0</wp14:pctWidth>
            </wp14:sizeRelH>
            <wp14:sizeRelV relativeFrom="page">
              <wp14:pctHeight>0</wp14:pctHeight>
            </wp14:sizeRelV>
          </wp:anchor>
        </w:drawing>
      </w:r>
    </w:p>
    <w:p w14:paraId="77AEB7B8" w14:textId="7DF3FA7C" w:rsidR="001558EE" w:rsidRPr="0097281E" w:rsidRDefault="001558EE" w:rsidP="0097281E">
      <w:pPr>
        <w:jc w:val="both"/>
        <w:rPr>
          <w:color w:val="000000" w:themeColor="text1"/>
        </w:rPr>
      </w:pPr>
      <w:r w:rsidRPr="0097281E">
        <w:rPr>
          <w:b/>
          <w:color w:val="000000" w:themeColor="text1"/>
        </w:rPr>
        <w:t>Figure S</w:t>
      </w:r>
      <w:r w:rsidR="008312ED">
        <w:rPr>
          <w:b/>
          <w:color w:val="000000" w:themeColor="text1"/>
        </w:rPr>
        <w:t>26</w:t>
      </w:r>
      <w:r w:rsidRPr="0097281E">
        <w:rPr>
          <w:b/>
          <w:color w:val="000000" w:themeColor="text1"/>
        </w:rPr>
        <w:t>.</w:t>
      </w:r>
      <w:r w:rsidRPr="0097281E">
        <w:rPr>
          <w:color w:val="000000" w:themeColor="text1"/>
        </w:rPr>
        <w:t xml:space="preserve"> Flow cytometry data showing the output of percent GFP+ cells when the </w:t>
      </w:r>
      <w:r w:rsidR="00996FD7" w:rsidRPr="0097281E">
        <w:rPr>
          <w:color w:val="000000" w:themeColor="text1"/>
        </w:rPr>
        <w:t>long</w:t>
      </w:r>
      <w:r w:rsidRPr="0097281E">
        <w:rPr>
          <w:color w:val="000000" w:themeColor="text1"/>
        </w:rPr>
        <w:t xml:space="preserve"> backbone polymers delivered </w:t>
      </w:r>
      <w:proofErr w:type="spellStart"/>
      <w:r w:rsidRPr="0097281E">
        <w:rPr>
          <w:color w:val="000000" w:themeColor="text1"/>
        </w:rPr>
        <w:t>pDNA</w:t>
      </w:r>
      <w:proofErr w:type="spellEnd"/>
      <w:r w:rsidRPr="0097281E">
        <w:rPr>
          <w:color w:val="000000" w:themeColor="text1"/>
        </w:rPr>
        <w:t xml:space="preserve"> into HEK293</w:t>
      </w:r>
      <w:r w:rsidR="00F95525">
        <w:rPr>
          <w:color w:val="000000" w:themeColor="text1"/>
        </w:rPr>
        <w:t>T</w:t>
      </w:r>
      <w:r w:rsidRPr="0097281E">
        <w:rPr>
          <w:color w:val="000000" w:themeColor="text1"/>
        </w:rPr>
        <w:t xml:space="preserve"> cells</w:t>
      </w:r>
      <w:r w:rsidR="00996FD7" w:rsidRPr="0097281E">
        <w:rPr>
          <w:color w:val="000000" w:themeColor="text1"/>
        </w:rPr>
        <w:t xml:space="preserve"> at an N/P ratio of 10 and 20</w:t>
      </w:r>
      <w:r w:rsidRPr="0097281E">
        <w:rPr>
          <w:color w:val="000000" w:themeColor="text1"/>
        </w:rPr>
        <w:t>.</w:t>
      </w:r>
    </w:p>
    <w:p w14:paraId="3A9F030B" w14:textId="3B621A69" w:rsidR="00534BAF" w:rsidRPr="0097281E" w:rsidRDefault="00534BAF" w:rsidP="0097281E">
      <w:pPr>
        <w:jc w:val="both"/>
        <w:rPr>
          <w:color w:val="000000" w:themeColor="text1"/>
        </w:rPr>
      </w:pPr>
    </w:p>
    <w:p w14:paraId="367FD2C3" w14:textId="1D968FD8" w:rsidR="001558EE" w:rsidRPr="0097281E" w:rsidRDefault="001558EE" w:rsidP="0097281E">
      <w:pPr>
        <w:jc w:val="both"/>
        <w:rPr>
          <w:color w:val="000000" w:themeColor="text1"/>
        </w:rPr>
      </w:pPr>
    </w:p>
    <w:p w14:paraId="33397ED9" w14:textId="77777777" w:rsidR="00E91D67" w:rsidRPr="0097281E" w:rsidRDefault="00E91D67" w:rsidP="0097281E">
      <w:pPr>
        <w:jc w:val="both"/>
        <w:rPr>
          <w:color w:val="000000" w:themeColor="text1"/>
        </w:rPr>
      </w:pPr>
    </w:p>
    <w:p w14:paraId="5E72BDB0" w14:textId="77777777" w:rsidR="00E91D67" w:rsidRPr="0097281E" w:rsidRDefault="00E91D67" w:rsidP="0097281E">
      <w:pPr>
        <w:jc w:val="both"/>
        <w:rPr>
          <w:color w:val="000000" w:themeColor="text1"/>
        </w:rPr>
      </w:pPr>
    </w:p>
    <w:p w14:paraId="2C40554D" w14:textId="77777777" w:rsidR="00E91D67" w:rsidRPr="0097281E" w:rsidRDefault="00E91D67" w:rsidP="0097281E">
      <w:pPr>
        <w:jc w:val="both"/>
        <w:rPr>
          <w:color w:val="000000" w:themeColor="text1"/>
        </w:rPr>
      </w:pPr>
    </w:p>
    <w:p w14:paraId="31DEB768"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27" w:name="_Toc105366265"/>
      <w:r w:rsidRPr="0097281E">
        <w:rPr>
          <w:rFonts w:ascii="Times New Roman" w:hAnsi="Times New Roman" w:cs="Times New Roman"/>
          <w:b/>
          <w:color w:val="000000" w:themeColor="text1"/>
          <w:sz w:val="24"/>
          <w:szCs w:val="24"/>
        </w:rPr>
        <w:t>Dye exclusion with RNP</w:t>
      </w:r>
      <w:bookmarkEnd w:id="27"/>
    </w:p>
    <w:p w14:paraId="482EE66D" w14:textId="77777777" w:rsidR="00C527C4" w:rsidRPr="0097281E" w:rsidRDefault="00C527C4" w:rsidP="0097281E">
      <w:pPr>
        <w:jc w:val="both"/>
        <w:rPr>
          <w:color w:val="000000" w:themeColor="text1"/>
        </w:rPr>
      </w:pPr>
      <w:r w:rsidRPr="0097281E">
        <w:rPr>
          <w:color w:val="000000" w:themeColor="text1"/>
        </w:rPr>
        <w:t xml:space="preserve">The small molecule </w:t>
      </w:r>
      <w:proofErr w:type="spellStart"/>
      <w:r w:rsidRPr="0097281E">
        <w:rPr>
          <w:color w:val="000000" w:themeColor="text1"/>
        </w:rPr>
        <w:t>OliGreen</w:t>
      </w:r>
      <w:proofErr w:type="spellEnd"/>
      <w:r w:rsidRPr="0097281E">
        <w:rPr>
          <w:color w:val="000000" w:themeColor="text1"/>
        </w:rPr>
        <w:t xml:space="preserve"> dye was incubated for 15 min with RNP (gRNA (0.02 </w:t>
      </w:r>
      <w:proofErr w:type="spellStart"/>
      <w:r w:rsidRPr="0097281E">
        <w:rPr>
          <w:color w:val="000000" w:themeColor="text1"/>
        </w:rPr>
        <w:t>μg</w:t>
      </w:r>
      <w:proofErr w:type="spellEnd"/>
      <w:r w:rsidRPr="0097281E">
        <w:rPr>
          <w:color w:val="000000" w:themeColor="text1"/>
        </w:rPr>
        <w:t xml:space="preserve">/mL) and spCas9 protein (0.1 µg/mL) complex) and was diluted to a final concentration with a ratio of 1:200 in PBS. Polyplexes were prepared in PBS by adding 170 </w:t>
      </w:r>
      <w:proofErr w:type="spellStart"/>
      <w:r w:rsidRPr="0097281E">
        <w:rPr>
          <w:color w:val="000000" w:themeColor="text1"/>
        </w:rPr>
        <w:t>μL</w:t>
      </w:r>
      <w:proofErr w:type="spellEnd"/>
      <w:r w:rsidRPr="0097281E">
        <w:rPr>
          <w:color w:val="000000" w:themeColor="text1"/>
        </w:rPr>
        <w:t xml:space="preserve"> polymer to 170 </w:t>
      </w:r>
      <w:proofErr w:type="spellStart"/>
      <w:r w:rsidRPr="0097281E">
        <w:rPr>
          <w:color w:val="000000" w:themeColor="text1"/>
        </w:rPr>
        <w:t>μL</w:t>
      </w:r>
      <w:proofErr w:type="spellEnd"/>
      <w:r w:rsidRPr="0097281E">
        <w:rPr>
          <w:color w:val="000000" w:themeColor="text1"/>
        </w:rPr>
        <w:t xml:space="preserve"> </w:t>
      </w:r>
      <w:proofErr w:type="spellStart"/>
      <w:r w:rsidRPr="0097281E">
        <w:rPr>
          <w:color w:val="000000" w:themeColor="text1"/>
        </w:rPr>
        <w:t>OliGreen</w:t>
      </w:r>
      <w:proofErr w:type="spellEnd"/>
      <w:r w:rsidRPr="0097281E">
        <w:rPr>
          <w:color w:val="000000" w:themeColor="text1"/>
        </w:rPr>
        <w:t xml:space="preserve">-RNP at a molar ratio of polymer to get an N/P ratio of 5:1. Polyplexes were allowed to form at room temperature for 40 min and then were split into triplicate by separating the polyplex solution into three wells of 100 </w:t>
      </w:r>
      <w:proofErr w:type="spellStart"/>
      <w:r w:rsidRPr="0097281E">
        <w:rPr>
          <w:color w:val="000000" w:themeColor="text1"/>
        </w:rPr>
        <w:t>μL</w:t>
      </w:r>
      <w:proofErr w:type="spellEnd"/>
      <w:r w:rsidRPr="0097281E">
        <w:rPr>
          <w:color w:val="000000" w:themeColor="text1"/>
        </w:rPr>
        <w:t xml:space="preserve"> each in a 96 well plate. Fluorescence of </w:t>
      </w:r>
      <w:proofErr w:type="spellStart"/>
      <w:r w:rsidRPr="0097281E">
        <w:rPr>
          <w:color w:val="000000" w:themeColor="text1"/>
        </w:rPr>
        <w:t>OliGreen</w:t>
      </w:r>
      <w:proofErr w:type="spellEnd"/>
      <w:r w:rsidRPr="0097281E">
        <w:rPr>
          <w:color w:val="000000" w:themeColor="text1"/>
        </w:rPr>
        <w:t xml:space="preserve"> was measured (excitation: 485 nm, emission: 528 nm) using a Synergy H1 Hybrid Reader (</w:t>
      </w:r>
      <w:proofErr w:type="spellStart"/>
      <w:r w:rsidRPr="0097281E">
        <w:rPr>
          <w:color w:val="000000" w:themeColor="text1"/>
        </w:rPr>
        <w:t>BioTek</w:t>
      </w:r>
      <w:proofErr w:type="spellEnd"/>
      <w:r w:rsidRPr="0097281E">
        <w:rPr>
          <w:color w:val="000000" w:themeColor="text1"/>
        </w:rPr>
        <w:t xml:space="preserve">, Winooski, VT).  Since </w:t>
      </w:r>
      <w:proofErr w:type="spellStart"/>
      <w:r w:rsidRPr="0097281E">
        <w:rPr>
          <w:color w:val="000000" w:themeColor="text1"/>
        </w:rPr>
        <w:t>OliGreen</w:t>
      </w:r>
      <w:proofErr w:type="spellEnd"/>
      <w:r w:rsidRPr="0097281E">
        <w:rPr>
          <w:color w:val="000000" w:themeColor="text1"/>
        </w:rPr>
        <w:t xml:space="preserve"> only fluoresces when intercalated with the </w:t>
      </w:r>
      <w:proofErr w:type="spellStart"/>
      <w:r w:rsidRPr="0097281E">
        <w:rPr>
          <w:color w:val="000000" w:themeColor="text1"/>
        </w:rPr>
        <w:t>pDNA</w:t>
      </w:r>
      <w:proofErr w:type="spellEnd"/>
      <w:r w:rsidRPr="0097281E">
        <w:rPr>
          <w:color w:val="000000" w:themeColor="text1"/>
        </w:rPr>
        <w:t xml:space="preserve">, the lack of fluorescence signifies exclusion and thus, polymer binding to the </w:t>
      </w:r>
      <w:proofErr w:type="spellStart"/>
      <w:r w:rsidRPr="0097281E">
        <w:rPr>
          <w:color w:val="000000" w:themeColor="text1"/>
        </w:rPr>
        <w:t>pDNA</w:t>
      </w:r>
      <w:proofErr w:type="spellEnd"/>
      <w:r w:rsidRPr="0097281E">
        <w:rPr>
          <w:color w:val="000000" w:themeColor="text1"/>
        </w:rPr>
        <w:t xml:space="preserve">. Samples were normalized in comparison to RNP and </w:t>
      </w:r>
      <w:proofErr w:type="spellStart"/>
      <w:r w:rsidRPr="0097281E">
        <w:rPr>
          <w:color w:val="000000" w:themeColor="text1"/>
        </w:rPr>
        <w:t>OliGreen</w:t>
      </w:r>
      <w:proofErr w:type="spellEnd"/>
      <w:r w:rsidRPr="0097281E">
        <w:rPr>
          <w:color w:val="000000" w:themeColor="text1"/>
        </w:rPr>
        <w:t xml:space="preserve"> with no competitive polymer. A blank control of </w:t>
      </w:r>
      <w:proofErr w:type="spellStart"/>
      <w:r w:rsidRPr="0097281E">
        <w:rPr>
          <w:color w:val="000000" w:themeColor="text1"/>
        </w:rPr>
        <w:t>OliGreen</w:t>
      </w:r>
      <w:proofErr w:type="spellEnd"/>
      <w:r w:rsidRPr="0097281E">
        <w:rPr>
          <w:color w:val="000000" w:themeColor="text1"/>
        </w:rPr>
        <w:t xml:space="preserve"> in water was also run and subtracted from each sample to account for autofluorescence/background.</w:t>
      </w:r>
    </w:p>
    <w:p w14:paraId="14428A43" w14:textId="0CF604D3" w:rsidR="007C58BE" w:rsidRPr="0097281E" w:rsidRDefault="007C58BE" w:rsidP="0097281E">
      <w:pPr>
        <w:jc w:val="both"/>
        <w:rPr>
          <w:color w:val="000000" w:themeColor="text1"/>
        </w:rPr>
      </w:pPr>
      <w:r w:rsidRPr="0097281E">
        <w:rPr>
          <w:noProof/>
          <w:color w:val="000000" w:themeColor="text1"/>
        </w:rPr>
        <w:lastRenderedPageBreak/>
        <w:drawing>
          <wp:anchor distT="0" distB="0" distL="114300" distR="114300" simplePos="0" relativeHeight="251726848" behindDoc="0" locked="0" layoutInCell="1" allowOverlap="1" wp14:anchorId="5523B964" wp14:editId="10968413">
            <wp:simplePos x="0" y="0"/>
            <wp:positionH relativeFrom="margin">
              <wp:align>center</wp:align>
            </wp:positionH>
            <wp:positionV relativeFrom="paragraph">
              <wp:posOffset>1905</wp:posOffset>
            </wp:positionV>
            <wp:extent cx="5029200" cy="3376442"/>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a:ext>
                      </a:extLst>
                    </a:blip>
                    <a:stretch>
                      <a:fillRect/>
                    </a:stretch>
                  </pic:blipFill>
                  <pic:spPr>
                    <a:xfrm>
                      <a:off x="0" y="0"/>
                      <a:ext cx="5029200" cy="3376442"/>
                    </a:xfrm>
                    <a:prstGeom prst="rect">
                      <a:avLst/>
                    </a:prstGeom>
                  </pic:spPr>
                </pic:pic>
              </a:graphicData>
            </a:graphic>
            <wp14:sizeRelH relativeFrom="page">
              <wp14:pctWidth>0</wp14:pctWidth>
            </wp14:sizeRelH>
            <wp14:sizeRelV relativeFrom="page">
              <wp14:pctHeight>0</wp14:pctHeight>
            </wp14:sizeRelV>
          </wp:anchor>
        </w:drawing>
      </w:r>
    </w:p>
    <w:p w14:paraId="022D4C46" w14:textId="5E7866D1" w:rsidR="001A5374" w:rsidRPr="0097281E" w:rsidRDefault="001A5374" w:rsidP="0097281E">
      <w:pPr>
        <w:jc w:val="both"/>
        <w:rPr>
          <w:color w:val="000000" w:themeColor="text1"/>
        </w:rPr>
      </w:pPr>
      <w:r w:rsidRPr="0097281E">
        <w:rPr>
          <w:b/>
          <w:color w:val="000000" w:themeColor="text1"/>
        </w:rPr>
        <w:t>Figure S</w:t>
      </w:r>
      <w:r w:rsidR="008312ED">
        <w:rPr>
          <w:b/>
          <w:color w:val="000000" w:themeColor="text1"/>
        </w:rPr>
        <w:t>27</w:t>
      </w:r>
      <w:r w:rsidRPr="0097281E">
        <w:rPr>
          <w:color w:val="000000" w:themeColor="text1"/>
        </w:rPr>
        <w:t xml:space="preserve">. Dye exclusion data showing the amount of fluorescence of </w:t>
      </w:r>
      <w:proofErr w:type="spellStart"/>
      <w:r w:rsidRPr="0097281E">
        <w:rPr>
          <w:color w:val="000000" w:themeColor="text1"/>
        </w:rPr>
        <w:t>OliGreen</w:t>
      </w:r>
      <w:proofErr w:type="spellEnd"/>
      <w:r w:rsidRPr="0097281E">
        <w:rPr>
          <w:color w:val="000000" w:themeColor="text1"/>
        </w:rPr>
        <w:t xml:space="preserve"> after the addition of </w:t>
      </w:r>
      <w:proofErr w:type="gramStart"/>
      <w:r w:rsidRPr="0097281E">
        <w:rPr>
          <w:color w:val="000000" w:themeColor="text1"/>
        </w:rPr>
        <w:t>the all</w:t>
      </w:r>
      <w:proofErr w:type="gramEnd"/>
      <w:r w:rsidRPr="0097281E">
        <w:rPr>
          <w:color w:val="000000" w:themeColor="text1"/>
        </w:rPr>
        <w:t xml:space="preserve"> functionalized polymers at an N/P ratio of 5.</w:t>
      </w:r>
    </w:p>
    <w:p w14:paraId="3F9F08D5" w14:textId="39B31751" w:rsidR="001A5374" w:rsidRPr="0097281E" w:rsidRDefault="001A5374" w:rsidP="0097281E">
      <w:pPr>
        <w:rPr>
          <w:color w:val="000000" w:themeColor="text1"/>
        </w:rPr>
      </w:pPr>
    </w:p>
    <w:p w14:paraId="15391A28"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28" w:name="_Toc105366266"/>
      <w:r w:rsidRPr="0097281E">
        <w:rPr>
          <w:rFonts w:ascii="Times New Roman" w:hAnsi="Times New Roman" w:cs="Times New Roman"/>
          <w:b/>
          <w:color w:val="000000" w:themeColor="text1"/>
          <w:sz w:val="24"/>
          <w:szCs w:val="24"/>
        </w:rPr>
        <w:t>Dynamic light scattering (DLS) with RNP</w:t>
      </w:r>
      <w:bookmarkEnd w:id="28"/>
    </w:p>
    <w:p w14:paraId="4AAD2864" w14:textId="77777777" w:rsidR="00C527C4" w:rsidRPr="0097281E" w:rsidRDefault="00C527C4" w:rsidP="0097281E">
      <w:pPr>
        <w:jc w:val="both"/>
        <w:rPr>
          <w:color w:val="000000" w:themeColor="text1"/>
        </w:rPr>
      </w:pPr>
      <w:r w:rsidRPr="0097281E">
        <w:rPr>
          <w:color w:val="000000" w:themeColor="text1"/>
        </w:rPr>
        <w:t xml:space="preserve">The hydrodynamic radii of polyplexes from RNP and backbone functionalized polymers in PBS (pH = 7.4) were measured by DLS with a </w:t>
      </w:r>
      <w:proofErr w:type="spellStart"/>
      <w:r w:rsidRPr="0097281E">
        <w:rPr>
          <w:color w:val="000000" w:themeColor="text1"/>
        </w:rPr>
        <w:t>Zetasizer</w:t>
      </w:r>
      <w:proofErr w:type="spellEnd"/>
      <w:r w:rsidRPr="0097281E">
        <w:rPr>
          <w:color w:val="000000" w:themeColor="text1"/>
        </w:rPr>
        <w:t xml:space="preserve"> Nano Series (Malvern analytical, </w:t>
      </w:r>
      <w:r w:rsidRPr="0097281E">
        <w:rPr>
          <w:color w:val="000000" w:themeColor="text1"/>
          <w:spacing w:val="-3"/>
          <w:shd w:val="clear" w:color="auto" w:fill="FFFFFF"/>
        </w:rPr>
        <w:t xml:space="preserve">Westborough, MA). PBS was pre-filtered through a 0.2 </w:t>
      </w:r>
      <w:r w:rsidRPr="0097281E">
        <w:rPr>
          <w:color w:val="000000" w:themeColor="text1"/>
        </w:rPr>
        <w:t xml:space="preserve">µm syringe filter. To prepare RNP, 30 µL of gRNA (0.04 mg/mL) was added to 30 µL of spCas9 (0.2 mg/mL) and allowed to form complexes for 20 minutes. To form polyplexes, 60 µL of the polymer solution at a molar ratio of polymer to achieve an N/P ratio of 5 was added.  Polyplexes were allowed to form for 45 minutes and diluted with 240 µL of PBS. Samples were placed in disposable microcuvettes, and 3 measurements were taken using 173° backscatter. </w:t>
      </w:r>
    </w:p>
    <w:p w14:paraId="0E8C702D" w14:textId="77777777" w:rsidR="00A36EA8" w:rsidRPr="0097281E" w:rsidRDefault="00A36EA8" w:rsidP="0097281E">
      <w:pPr>
        <w:jc w:val="both"/>
        <w:rPr>
          <w:color w:val="000000" w:themeColor="text1"/>
        </w:rPr>
      </w:pPr>
    </w:p>
    <w:p w14:paraId="1E5CF0B3" w14:textId="337EF997" w:rsidR="009D1FAB" w:rsidRPr="0097281E" w:rsidRDefault="009D1FAB" w:rsidP="0097281E">
      <w:pPr>
        <w:jc w:val="both"/>
        <w:rPr>
          <w:color w:val="000000" w:themeColor="text1"/>
        </w:rPr>
      </w:pPr>
      <w:r w:rsidRPr="0097281E">
        <w:rPr>
          <w:noProof/>
          <w:color w:val="000000" w:themeColor="text1"/>
        </w:rPr>
        <w:lastRenderedPageBreak/>
        <w:drawing>
          <wp:anchor distT="0" distB="0" distL="114300" distR="114300" simplePos="0" relativeHeight="251722752" behindDoc="0" locked="0" layoutInCell="1" allowOverlap="1" wp14:anchorId="55E60149" wp14:editId="06D42E28">
            <wp:simplePos x="0" y="0"/>
            <wp:positionH relativeFrom="margin">
              <wp:align>center</wp:align>
            </wp:positionH>
            <wp:positionV relativeFrom="paragraph">
              <wp:posOffset>4445</wp:posOffset>
            </wp:positionV>
            <wp:extent cx="5029200" cy="2945423"/>
            <wp:effectExtent l="0" t="0" r="0" b="127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screen">
                      <a:extLst>
                        <a:ext uri="{28A0092B-C50C-407E-A947-70E740481C1C}">
                          <a14:useLocalDpi xmlns:a14="http://schemas.microsoft.com/office/drawing/2010/main"/>
                        </a:ext>
                      </a:extLst>
                    </a:blip>
                    <a:srcRect b="13957"/>
                    <a:stretch/>
                  </pic:blipFill>
                  <pic:spPr bwMode="auto">
                    <a:xfrm>
                      <a:off x="0" y="0"/>
                      <a:ext cx="5029200" cy="29454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281E">
        <w:rPr>
          <w:b/>
          <w:color w:val="000000" w:themeColor="text1"/>
        </w:rPr>
        <w:t>Figure S</w:t>
      </w:r>
      <w:r w:rsidR="008312ED">
        <w:rPr>
          <w:b/>
          <w:color w:val="000000" w:themeColor="text1"/>
        </w:rPr>
        <w:t>28</w:t>
      </w:r>
      <w:r w:rsidRPr="0097281E">
        <w:rPr>
          <w:b/>
          <w:color w:val="000000" w:themeColor="text1"/>
        </w:rPr>
        <w:t>.</w:t>
      </w:r>
      <w:r w:rsidRPr="0097281E">
        <w:rPr>
          <w:color w:val="000000" w:themeColor="text1"/>
        </w:rPr>
        <w:t xml:space="preserve"> DLS data showing the intensity average hydrodynamic radius of the polyplexes formed in PBS with the short length backbone functionalized polymers at an N/P ratio of 5.</w:t>
      </w:r>
    </w:p>
    <w:p w14:paraId="7E6D9DE2" w14:textId="2D6E3FB1" w:rsidR="009D1FAB" w:rsidRPr="0097281E" w:rsidRDefault="009D1FAB" w:rsidP="0097281E">
      <w:pPr>
        <w:jc w:val="both"/>
        <w:rPr>
          <w:color w:val="000000" w:themeColor="text1"/>
        </w:rPr>
      </w:pPr>
      <w:r w:rsidRPr="0097281E">
        <w:rPr>
          <w:b/>
          <w:color w:val="000000" w:themeColor="text1"/>
        </w:rPr>
        <w:t>Figure S</w:t>
      </w:r>
      <w:r w:rsidR="008312ED">
        <w:rPr>
          <w:b/>
          <w:color w:val="000000" w:themeColor="text1"/>
        </w:rPr>
        <w:t>29</w:t>
      </w:r>
      <w:r w:rsidRPr="0097281E">
        <w:rPr>
          <w:b/>
          <w:color w:val="000000" w:themeColor="text1"/>
        </w:rPr>
        <w:t>.</w:t>
      </w:r>
      <w:r w:rsidRPr="0097281E">
        <w:rPr>
          <w:color w:val="000000" w:themeColor="text1"/>
        </w:rPr>
        <w:t xml:space="preserve"> DLS data showing the intensity average hydrodynamic radius of the polyplexes formed in PBS with the medium length backbone functionalized polymers at an N/P ratio of 5.</w:t>
      </w:r>
      <w:r w:rsidRPr="0097281E">
        <w:rPr>
          <w:noProof/>
          <w:color w:val="000000" w:themeColor="text1"/>
        </w:rPr>
        <w:drawing>
          <wp:anchor distT="0" distB="0" distL="114300" distR="114300" simplePos="0" relativeHeight="251721728" behindDoc="0" locked="0" layoutInCell="1" allowOverlap="1" wp14:anchorId="1486B355" wp14:editId="14FB7918">
            <wp:simplePos x="0" y="0"/>
            <wp:positionH relativeFrom="margin">
              <wp:align>center</wp:align>
            </wp:positionH>
            <wp:positionV relativeFrom="paragraph">
              <wp:posOffset>0</wp:posOffset>
            </wp:positionV>
            <wp:extent cx="5029200" cy="3253154"/>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screen">
                      <a:extLst>
                        <a:ext uri="{28A0092B-C50C-407E-A947-70E740481C1C}">
                          <a14:useLocalDpi xmlns:a14="http://schemas.microsoft.com/office/drawing/2010/main"/>
                        </a:ext>
                      </a:extLst>
                    </a:blip>
                    <a:srcRect b="5190"/>
                    <a:stretch/>
                  </pic:blipFill>
                  <pic:spPr bwMode="auto">
                    <a:xfrm>
                      <a:off x="0" y="0"/>
                      <a:ext cx="5029200" cy="32531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75AE84" w14:textId="77777777" w:rsidR="00826A1A" w:rsidRPr="0097281E" w:rsidRDefault="00826A1A" w:rsidP="0097281E">
      <w:pPr>
        <w:jc w:val="both"/>
        <w:rPr>
          <w:color w:val="000000" w:themeColor="text1"/>
        </w:rPr>
      </w:pPr>
    </w:p>
    <w:p w14:paraId="6723AB4C" w14:textId="61313391" w:rsidR="00826A1A" w:rsidRPr="0097281E" w:rsidRDefault="009D1FAB" w:rsidP="0097281E">
      <w:pPr>
        <w:jc w:val="both"/>
        <w:rPr>
          <w:color w:val="000000" w:themeColor="text1"/>
        </w:rPr>
      </w:pPr>
      <w:r w:rsidRPr="0097281E">
        <w:rPr>
          <w:b/>
          <w:color w:val="000000" w:themeColor="text1"/>
        </w:rPr>
        <w:lastRenderedPageBreak/>
        <w:t>Figure S</w:t>
      </w:r>
      <w:r w:rsidR="008312ED">
        <w:rPr>
          <w:b/>
          <w:color w:val="000000" w:themeColor="text1"/>
        </w:rPr>
        <w:t>30</w:t>
      </w:r>
      <w:r w:rsidRPr="0097281E">
        <w:rPr>
          <w:b/>
          <w:color w:val="000000" w:themeColor="text1"/>
        </w:rPr>
        <w:t>.</w:t>
      </w:r>
      <w:r w:rsidRPr="0097281E">
        <w:rPr>
          <w:color w:val="000000" w:themeColor="text1"/>
        </w:rPr>
        <w:t xml:space="preserve"> DLS data showing the intensity average hydrodynamic radius of the polyplexes formed in PBS with the long length backbone functionalized polymers at an N/P ratio of </w:t>
      </w:r>
      <w:r w:rsidRPr="0097281E">
        <w:rPr>
          <w:noProof/>
          <w:color w:val="000000" w:themeColor="text1"/>
        </w:rPr>
        <w:drawing>
          <wp:anchor distT="0" distB="0" distL="114300" distR="114300" simplePos="0" relativeHeight="251723776" behindDoc="0" locked="0" layoutInCell="1" allowOverlap="1" wp14:anchorId="33A53751" wp14:editId="54782F11">
            <wp:simplePos x="0" y="0"/>
            <wp:positionH relativeFrom="margin">
              <wp:align>center</wp:align>
            </wp:positionH>
            <wp:positionV relativeFrom="paragraph">
              <wp:posOffset>0</wp:posOffset>
            </wp:positionV>
            <wp:extent cx="5028565" cy="3262630"/>
            <wp:effectExtent l="0" t="0" r="635" b="127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screen">
                      <a:extLst>
                        <a:ext uri="{28A0092B-C50C-407E-A947-70E740481C1C}">
                          <a14:useLocalDpi xmlns:a14="http://schemas.microsoft.com/office/drawing/2010/main"/>
                        </a:ext>
                      </a:extLst>
                    </a:blip>
                    <a:srcRect b="4602"/>
                    <a:stretch/>
                  </pic:blipFill>
                  <pic:spPr bwMode="auto">
                    <a:xfrm>
                      <a:off x="0" y="0"/>
                      <a:ext cx="5028565" cy="3262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281E">
        <w:rPr>
          <w:color w:val="000000" w:themeColor="text1"/>
        </w:rPr>
        <w:t>5.</w:t>
      </w:r>
    </w:p>
    <w:p w14:paraId="65F9F6D4" w14:textId="77777777" w:rsidR="009D1FAB" w:rsidRPr="0097281E" w:rsidRDefault="009D1FAB" w:rsidP="0097281E">
      <w:pPr>
        <w:jc w:val="both"/>
        <w:rPr>
          <w:color w:val="000000" w:themeColor="text1"/>
        </w:rPr>
      </w:pPr>
    </w:p>
    <w:p w14:paraId="3EF9A5D0" w14:textId="5D06D8BE" w:rsidR="00534BAF" w:rsidRPr="00A26034" w:rsidRDefault="0097281E" w:rsidP="0097281E">
      <w:pPr>
        <w:jc w:val="both"/>
        <w:rPr>
          <w:b/>
          <w:bCs/>
          <w:color w:val="000000" w:themeColor="text1"/>
        </w:rPr>
      </w:pPr>
      <w:r w:rsidRPr="00A26034">
        <w:rPr>
          <w:b/>
          <w:bCs/>
          <w:noProof/>
          <w:color w:val="000000" w:themeColor="text1"/>
        </w:rPr>
        <mc:AlternateContent>
          <mc:Choice Requires="wpg">
            <w:drawing>
              <wp:anchor distT="0" distB="0" distL="114300" distR="114300" simplePos="0" relativeHeight="251701248" behindDoc="0" locked="0" layoutInCell="1" allowOverlap="1" wp14:anchorId="50B39B36" wp14:editId="5E0011C1">
                <wp:simplePos x="0" y="0"/>
                <wp:positionH relativeFrom="margin">
                  <wp:posOffset>685800</wp:posOffset>
                </wp:positionH>
                <wp:positionV relativeFrom="paragraph">
                  <wp:posOffset>254635</wp:posOffset>
                </wp:positionV>
                <wp:extent cx="4572000" cy="3191510"/>
                <wp:effectExtent l="0" t="0" r="0" b="0"/>
                <wp:wrapTopAndBottom/>
                <wp:docPr id="53"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91510"/>
                          <a:chOff x="0" y="0"/>
                          <a:chExt cx="4008216" cy="2797973"/>
                        </a:xfrm>
                      </wpg:grpSpPr>
                      <pic:pic xmlns:pic="http://schemas.openxmlformats.org/drawingml/2006/picture">
                        <pic:nvPicPr>
                          <pic:cNvPr id="54" name="Picture 54"/>
                          <pic:cNvPicPr>
                            <a:picLocks noChangeAspect="1"/>
                          </pic:cNvPicPr>
                        </pic:nvPicPr>
                        <pic:blipFill>
                          <a:blip r:embed="rId53" cstate="screen">
                            <a:extLst>
                              <a:ext uri="{28A0092B-C50C-407E-A947-70E740481C1C}">
                                <a14:useLocalDpi xmlns:a14="http://schemas.microsoft.com/office/drawing/2010/main"/>
                              </a:ext>
                            </a:extLst>
                          </a:blip>
                          <a:stretch>
                            <a:fillRect/>
                          </a:stretch>
                        </pic:blipFill>
                        <pic:spPr>
                          <a:xfrm>
                            <a:off x="0" y="0"/>
                            <a:ext cx="4008216" cy="2651760"/>
                          </a:xfrm>
                          <a:prstGeom prst="rect">
                            <a:avLst/>
                          </a:prstGeom>
                        </pic:spPr>
                      </pic:pic>
                      <wpg:grpSp>
                        <wpg:cNvPr id="55" name="Group 55"/>
                        <wpg:cNvGrpSpPr>
                          <a:grpSpLocks noChangeAspect="1"/>
                        </wpg:cNvGrpSpPr>
                        <wpg:grpSpPr>
                          <a:xfrm>
                            <a:off x="915623" y="2393443"/>
                            <a:ext cx="2976452" cy="404530"/>
                            <a:chOff x="915623" y="2393442"/>
                            <a:chExt cx="5314895" cy="722348"/>
                          </a:xfrm>
                        </wpg:grpSpPr>
                        <wps:wsp>
                          <wps:cNvPr id="56" name="Right Brace 56"/>
                          <wps:cNvSpPr/>
                          <wps:spPr>
                            <a:xfrm rot="5400000">
                              <a:off x="1329279" y="1979786"/>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57" name="TextBox 39"/>
                          <wps:cNvSpPr txBox="1"/>
                          <wps:spPr>
                            <a:xfrm>
                              <a:off x="1006825" y="2729886"/>
                              <a:ext cx="876765" cy="385698"/>
                            </a:xfrm>
                            <a:prstGeom prst="rect">
                              <a:avLst/>
                            </a:prstGeom>
                            <a:noFill/>
                          </wps:spPr>
                          <wps:txbx>
                            <w:txbxContent>
                              <w:p w14:paraId="0677E3BE"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wps:txbx>
                          <wps:bodyPr wrap="none" rtlCol="0">
                            <a:spAutoFit/>
                          </wps:bodyPr>
                        </wps:wsp>
                        <wps:wsp>
                          <wps:cNvPr id="58" name="Right Brace 58"/>
                          <wps:cNvSpPr/>
                          <wps:spPr>
                            <a:xfrm rot="5400000">
                              <a:off x="2722651" y="1979786"/>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59" name="TextBox 41"/>
                          <wps:cNvSpPr txBox="1"/>
                          <wps:spPr>
                            <a:xfrm>
                              <a:off x="2400065" y="2730092"/>
                              <a:ext cx="977165" cy="385698"/>
                            </a:xfrm>
                            <a:prstGeom prst="rect">
                              <a:avLst/>
                            </a:prstGeom>
                            <a:noFill/>
                          </wps:spPr>
                          <wps:txbx>
                            <w:txbxContent>
                              <w:p w14:paraId="40689EA1"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0% BET</w:t>
                                </w:r>
                              </w:p>
                            </w:txbxContent>
                          </wps:txbx>
                          <wps:bodyPr wrap="none" rtlCol="0">
                            <a:spAutoFit/>
                          </wps:bodyPr>
                        </wps:wsp>
                        <wps:wsp>
                          <wps:cNvPr id="60" name="Right Brace 60"/>
                          <wps:cNvSpPr/>
                          <wps:spPr>
                            <a:xfrm rot="5400000">
                              <a:off x="4094251" y="1979786"/>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61" name="TextBox 43"/>
                          <wps:cNvSpPr txBox="1"/>
                          <wps:spPr>
                            <a:xfrm>
                              <a:off x="3771532" y="2730074"/>
                              <a:ext cx="977165" cy="385698"/>
                            </a:xfrm>
                            <a:prstGeom prst="rect">
                              <a:avLst/>
                            </a:prstGeom>
                            <a:noFill/>
                          </wps:spPr>
                          <wps:txbx>
                            <w:txbxContent>
                              <w:p w14:paraId="089A5F95"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7% BET</w:t>
                                </w:r>
                              </w:p>
                            </w:txbxContent>
                          </wps:txbx>
                          <wps:bodyPr wrap="none" rtlCol="0">
                            <a:spAutoFit/>
                          </wps:bodyPr>
                        </wps:wsp>
                        <wps:wsp>
                          <wps:cNvPr id="62" name="Right Brace 62"/>
                          <wps:cNvSpPr/>
                          <wps:spPr>
                            <a:xfrm rot="5400000">
                              <a:off x="5457632" y="1979786"/>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63" name="TextBox 45"/>
                          <wps:cNvSpPr txBox="1"/>
                          <wps:spPr>
                            <a:xfrm>
                              <a:off x="5134781" y="2730074"/>
                              <a:ext cx="977165" cy="385698"/>
                            </a:xfrm>
                            <a:prstGeom prst="rect">
                              <a:avLst/>
                            </a:prstGeom>
                            <a:noFill/>
                          </wps:spPr>
                          <wps:txbx>
                            <w:txbxContent>
                              <w:p w14:paraId="2551897C"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0%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50B39B36" id="Group 4" o:spid="_x0000_s1059" style="position:absolute;left:0;text-align:left;margin-left:54pt;margin-top:20.05pt;width:5in;height:251.3pt;z-index:251701248;mso-position-horizontal-relative:margin;mso-width-relative:margin;mso-height-relative:margin" coordsize="40082,2797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">
                <o:lock v:ext="edit" aspectratio="t"/>
                <v:shape id="Picture 54" o:spid="_x0000_s1060" type="#_x0000_t75" style="position:absolute;width:40082;height:265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">
                  <v:imagedata r:id="rId54" o:title=""/>
                </v:shape>
                <v:group id="Group 55" o:spid="_x0000_s1061" style="position:absolute;left:9156;top:23934;width:29764;height:4045" coordorigin="9156,23934" coordsize="53148,72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o:lock v:ext="edit" aspectratio="t"/>
                  <v:shape id="Right Brace 56" o:spid="_x0000_s1062" type="#_x0000_t88" style="position:absolute;left:13293;top:19797;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" adj="545" strokecolor="black [3200]" strokeweight="1.5pt">
                    <v:stroke joinstyle="miter"/>
                  </v:shape>
                  <v:shape id="TextBox 39" o:spid="_x0000_s1063" type="#_x0000_t202" style="position:absolute;left:10068;top:27298;width:8767;height:385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" filled="f" stroked="f">
                    <v:textbox style="mso-fit-shape-to-text:t">
                      <w:txbxContent>
                        <w:p w14:paraId="0677E3BE"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v:textbox>
                  </v:shape>
                  <v:shape id="Right Brace 58" o:spid="_x0000_s1064" type="#_x0000_t88" style="position:absolute;left:27226;top:19797;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" adj="545" strokecolor="black [3200]" strokeweight="1.5pt">
                    <v:stroke joinstyle="miter"/>
                  </v:shape>
                  <v:shape id="TextBox 41" o:spid="_x0000_s1065" type="#_x0000_t202" style="position:absolute;left:24000;top:27300;width:9772;height:385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" filled="f" stroked="f">
                    <v:textbox style="mso-fit-shape-to-text:t">
                      <w:txbxContent>
                        <w:p w14:paraId="40689EA1"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0% BET</w:t>
                          </w:r>
                        </w:p>
                      </w:txbxContent>
                    </v:textbox>
                  </v:shape>
                  <v:shape id="Right Brace 60" o:spid="_x0000_s1066" type="#_x0000_t88" style="position:absolute;left:40942;top:19797;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" adj="545" strokecolor="black [3200]" strokeweight="1.5pt">
                    <v:stroke joinstyle="miter"/>
                  </v:shape>
                  <v:shape id="TextBox 43" o:spid="_x0000_s1067" type="#_x0000_t202" style="position:absolute;left:37715;top:27300;width:9771;height:385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" filled="f" stroked="f">
                    <v:textbox style="mso-fit-shape-to-text:t">
                      <w:txbxContent>
                        <w:p w14:paraId="089A5F95"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7% BET</w:t>
                          </w:r>
                        </w:p>
                      </w:txbxContent>
                    </v:textbox>
                  </v:shape>
                  <v:shape id="Right Brace 62" o:spid="_x0000_s1068" type="#_x0000_t88" style="position:absolute;left:54576;top:19797;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" adj="545" strokecolor="black [3200]" strokeweight="1.5pt">
                    <v:stroke joinstyle="miter"/>
                  </v:shape>
                  <v:shape id="TextBox 45" o:spid="_x0000_s1069" type="#_x0000_t202" style="position:absolute;left:51347;top:27300;width:9772;height:385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CuwT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" filled="f" stroked="f">
                    <v:textbox style="mso-fit-shape-to-text:t">
                      <w:txbxContent>
                        <w:p w14:paraId="2551897C" w14:textId="77777777" w:rsidR="003E6987" w:rsidRPr="007D347E" w:rsidRDefault="003E6987" w:rsidP="00AD7242">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0% BET</w:t>
                          </w:r>
                        </w:p>
                      </w:txbxContent>
                    </v:textbox>
                  </v:shape>
                </v:group>
                <w10:wrap type="topAndBottom" anchorx="margin"/>
              </v:group>
            </w:pict>
          </mc:Fallback>
        </mc:AlternateContent>
      </w:r>
      <w:r w:rsidR="00017BA2" w:rsidRPr="00A26034">
        <w:rPr>
          <w:b/>
          <w:bCs/>
          <w:color w:val="000000" w:themeColor="text1"/>
        </w:rPr>
        <w:t>CCK8 Viability</w:t>
      </w:r>
      <w:r w:rsidR="00534BAF" w:rsidRPr="00A26034">
        <w:rPr>
          <w:b/>
          <w:bCs/>
          <w:color w:val="000000" w:themeColor="text1"/>
        </w:rPr>
        <w:t xml:space="preserve"> with RNP</w:t>
      </w:r>
    </w:p>
    <w:p w14:paraId="066F326E" w14:textId="13DD654E" w:rsidR="00A85F76" w:rsidRPr="0097281E" w:rsidRDefault="00AD7242" w:rsidP="0097281E">
      <w:pPr>
        <w:jc w:val="both"/>
        <w:rPr>
          <w:color w:val="000000" w:themeColor="text1"/>
        </w:rPr>
      </w:pPr>
      <w:r w:rsidRPr="0097281E">
        <w:rPr>
          <w:b/>
          <w:color w:val="000000" w:themeColor="text1"/>
        </w:rPr>
        <w:t>Figure S</w:t>
      </w:r>
      <w:r w:rsidR="008312ED">
        <w:rPr>
          <w:b/>
          <w:color w:val="000000" w:themeColor="text1"/>
        </w:rPr>
        <w:t>31</w:t>
      </w:r>
      <w:r w:rsidRPr="0097281E">
        <w:rPr>
          <w:b/>
          <w:color w:val="000000" w:themeColor="text1"/>
        </w:rPr>
        <w:t>.</w:t>
      </w:r>
      <w:r w:rsidRPr="0097281E">
        <w:rPr>
          <w:color w:val="000000" w:themeColor="text1"/>
        </w:rPr>
        <w:t xml:space="preserve"> Viability data showing the normalized transmittance in a CCK8 assay when the short backbone polymers delivered RNP into HEK293</w:t>
      </w:r>
      <w:r w:rsidR="00F95525">
        <w:rPr>
          <w:color w:val="000000" w:themeColor="text1"/>
        </w:rPr>
        <w:t>T</w:t>
      </w:r>
      <w:r w:rsidRPr="0097281E">
        <w:rPr>
          <w:color w:val="000000" w:themeColor="text1"/>
        </w:rPr>
        <w:t xml:space="preserve"> cells at an N/P ratio of 2.5 and 5.</w:t>
      </w:r>
    </w:p>
    <w:p w14:paraId="14540789" w14:textId="77777777" w:rsidR="0097281E" w:rsidRPr="0097281E" w:rsidRDefault="0097281E" w:rsidP="0097281E">
      <w:pPr>
        <w:jc w:val="both"/>
        <w:rPr>
          <w:b/>
          <w:color w:val="000000" w:themeColor="text1"/>
        </w:rPr>
      </w:pPr>
    </w:p>
    <w:p w14:paraId="1D656CAE" w14:textId="77777777" w:rsidR="0097281E" w:rsidRPr="0097281E" w:rsidRDefault="0097281E" w:rsidP="0097281E">
      <w:pPr>
        <w:jc w:val="both"/>
        <w:rPr>
          <w:b/>
          <w:color w:val="000000" w:themeColor="text1"/>
        </w:rPr>
      </w:pPr>
    </w:p>
    <w:p w14:paraId="4765B8EA" w14:textId="77777777" w:rsidR="0097281E" w:rsidRPr="0097281E" w:rsidRDefault="0097281E" w:rsidP="0097281E">
      <w:pPr>
        <w:jc w:val="both"/>
        <w:rPr>
          <w:b/>
          <w:color w:val="000000" w:themeColor="text1"/>
        </w:rPr>
      </w:pPr>
    </w:p>
    <w:p w14:paraId="19F0548F" w14:textId="2F84175C" w:rsidR="00826A1A" w:rsidRPr="0097281E" w:rsidRDefault="0097281E" w:rsidP="0097281E">
      <w:pPr>
        <w:jc w:val="both"/>
        <w:rPr>
          <w:color w:val="000000" w:themeColor="text1"/>
        </w:rPr>
      </w:pPr>
      <w:r w:rsidRPr="0097281E">
        <w:rPr>
          <w:noProof/>
          <w:color w:val="000000" w:themeColor="text1"/>
        </w:rPr>
        <w:lastRenderedPageBreak/>
        <mc:AlternateContent>
          <mc:Choice Requires="wpg">
            <w:drawing>
              <wp:anchor distT="0" distB="0" distL="114300" distR="114300" simplePos="0" relativeHeight="251703296" behindDoc="0" locked="0" layoutInCell="1" allowOverlap="1" wp14:anchorId="4AF0158C" wp14:editId="0C04ADE8">
                <wp:simplePos x="0" y="0"/>
                <wp:positionH relativeFrom="margin">
                  <wp:posOffset>677545</wp:posOffset>
                </wp:positionH>
                <wp:positionV relativeFrom="paragraph">
                  <wp:posOffset>272</wp:posOffset>
                </wp:positionV>
                <wp:extent cx="4572000" cy="3155315"/>
                <wp:effectExtent l="0" t="0" r="0" b="0"/>
                <wp:wrapTopAndBottom/>
                <wp:docPr id="65"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55315"/>
                          <a:chOff x="0" y="0"/>
                          <a:chExt cx="4087426" cy="2821248"/>
                        </a:xfrm>
                      </wpg:grpSpPr>
                      <pic:pic xmlns:pic="http://schemas.openxmlformats.org/drawingml/2006/picture">
                        <pic:nvPicPr>
                          <pic:cNvPr id="66" name="Picture 66"/>
                          <pic:cNvPicPr>
                            <a:picLocks noChangeAspect="1"/>
                          </pic:cNvPicPr>
                        </pic:nvPicPr>
                        <pic:blipFill>
                          <a:blip r:embed="rId55" cstate="screen">
                            <a:extLst>
                              <a:ext uri="{28A0092B-C50C-407E-A947-70E740481C1C}">
                                <a14:useLocalDpi xmlns:a14="http://schemas.microsoft.com/office/drawing/2010/main"/>
                              </a:ext>
                            </a:extLst>
                          </a:blip>
                          <a:stretch>
                            <a:fillRect/>
                          </a:stretch>
                        </pic:blipFill>
                        <pic:spPr>
                          <a:xfrm>
                            <a:off x="0" y="0"/>
                            <a:ext cx="4087426" cy="2651760"/>
                          </a:xfrm>
                          <a:prstGeom prst="rect">
                            <a:avLst/>
                          </a:prstGeom>
                        </pic:spPr>
                      </pic:pic>
                      <wpg:grpSp>
                        <wpg:cNvPr id="67" name="Group 67"/>
                        <wpg:cNvGrpSpPr>
                          <a:grpSpLocks noChangeAspect="1"/>
                        </wpg:cNvGrpSpPr>
                        <wpg:grpSpPr>
                          <a:xfrm>
                            <a:off x="934635" y="2408925"/>
                            <a:ext cx="3032370" cy="412323"/>
                            <a:chOff x="934635" y="2408923"/>
                            <a:chExt cx="5314895" cy="722685"/>
                          </a:xfrm>
                        </wpg:grpSpPr>
                        <wps:wsp>
                          <wps:cNvPr id="68" name="Right Brace 68"/>
                          <wps:cNvSpPr/>
                          <wps:spPr>
                            <a:xfrm rot="5400000">
                              <a:off x="1348291" y="19952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69" name="TextBox 50"/>
                          <wps:cNvSpPr txBox="1"/>
                          <wps:spPr>
                            <a:xfrm>
                              <a:off x="1025894" y="2744956"/>
                              <a:ext cx="877604" cy="386065"/>
                            </a:xfrm>
                            <a:prstGeom prst="rect">
                              <a:avLst/>
                            </a:prstGeom>
                            <a:noFill/>
                          </wps:spPr>
                          <wps:txbx>
                            <w:txbxContent>
                              <w:p w14:paraId="26CFE671"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wps:txbx>
                          <wps:bodyPr wrap="none" rtlCol="0">
                            <a:spAutoFit/>
                          </wps:bodyPr>
                        </wps:wsp>
                        <wps:wsp>
                          <wps:cNvPr id="70" name="Right Brace 70"/>
                          <wps:cNvSpPr/>
                          <wps:spPr>
                            <a:xfrm rot="5400000">
                              <a:off x="2741663" y="19952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71" name="TextBox 52"/>
                          <wps:cNvSpPr txBox="1"/>
                          <wps:spPr>
                            <a:xfrm>
                              <a:off x="2419176" y="2745543"/>
                              <a:ext cx="978100" cy="386065"/>
                            </a:xfrm>
                            <a:prstGeom prst="rect">
                              <a:avLst/>
                            </a:prstGeom>
                            <a:noFill/>
                          </wps:spPr>
                          <wps:txbx>
                            <w:txbxContent>
                              <w:p w14:paraId="70AEBB04"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5% BET</w:t>
                                </w:r>
                              </w:p>
                            </w:txbxContent>
                          </wps:txbx>
                          <wps:bodyPr wrap="none" rtlCol="0">
                            <a:spAutoFit/>
                          </wps:bodyPr>
                        </wps:wsp>
                        <wps:wsp>
                          <wps:cNvPr id="72" name="Right Brace 72"/>
                          <wps:cNvSpPr/>
                          <wps:spPr>
                            <a:xfrm rot="5400000">
                              <a:off x="4113263" y="19952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73" name="TextBox 54"/>
                          <wps:cNvSpPr txBox="1"/>
                          <wps:spPr>
                            <a:xfrm>
                              <a:off x="3790692" y="2744999"/>
                              <a:ext cx="978100" cy="386065"/>
                            </a:xfrm>
                            <a:prstGeom prst="rect">
                              <a:avLst/>
                            </a:prstGeom>
                            <a:noFill/>
                          </wps:spPr>
                          <wps:txbx>
                            <w:txbxContent>
                              <w:p w14:paraId="6EB3CD51"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20% BET</w:t>
                                </w:r>
                              </w:p>
                            </w:txbxContent>
                          </wps:txbx>
                          <wps:bodyPr wrap="none" rtlCol="0">
                            <a:spAutoFit/>
                          </wps:bodyPr>
                        </wps:wsp>
                        <wps:wsp>
                          <wps:cNvPr id="74" name="Right Brace 74"/>
                          <wps:cNvSpPr/>
                          <wps:spPr>
                            <a:xfrm rot="5400000">
                              <a:off x="5476644" y="1995267"/>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75" name="TextBox 56"/>
                          <wps:cNvSpPr txBox="1"/>
                          <wps:spPr>
                            <a:xfrm>
                              <a:off x="5153987" y="2744999"/>
                              <a:ext cx="978100" cy="386065"/>
                            </a:xfrm>
                            <a:prstGeom prst="rect">
                              <a:avLst/>
                            </a:prstGeom>
                            <a:noFill/>
                          </wps:spPr>
                          <wps:txbx>
                            <w:txbxContent>
                              <w:p w14:paraId="464C144B"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0%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4AF0158C" id="Group 8" o:spid="_x0000_s1070" style="position:absolute;left:0;text-align:left;margin-left:53.35pt;margin-top:0;width:5in;height:248.45pt;z-index:251703296;mso-position-horizontal-relative:margin;mso-width-relative:margin;mso-height-relative:margin" coordsize="40874,2821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&#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&#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&#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&#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&#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&#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&#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13;&#10;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&#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&#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&#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&#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13;&#10;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&#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&#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&#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&#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&#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&#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&#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&#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&#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&#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&#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&#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&#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&#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&#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&#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&#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&#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&#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&#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&#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&#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&#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&#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&#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&#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&#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&#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&#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&#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13;&#10;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&#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&#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&#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&#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&#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&#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&#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&#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13;&#10;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&#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13;&#10;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&#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13;&#10;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&#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13;&#10;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&#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&#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&#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&#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&#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&#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&#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13;&#10;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&#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&#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&#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&#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&#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&#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&#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&#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&#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&#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&#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&#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&#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&#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&#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&#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&#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&#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&#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&#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&#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13;&#10;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&#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3;&#10;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&#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13;&#10;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13;&#10;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13;&#10;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T09P/w8PD/8fHx/7Kysv8LCwv/dHR0&#13;&#10;/9/f3//5+fn/+fn5/9jY2P9RUVH/IiIi/+jo6P//////////////////////////////////////&#13;&#10;////////////////////////////////////////////////////////////////////////////&#13;&#10;////////////////////////////////////////////////////////////////////////////&#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13;&#10;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9kZGT/KSkp//39/f//////////////////////&#13;&#10;2tra/wkJCf+lpaX/////////////////////////////////////////////////////////////&#13;&#10;////////////////////////////////////////////////////////////////////////////&#13;&#10;/////////////////////////////////////////////////////////////1dXV/+JiYn/////&#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13;&#10;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TExM/ywsLP///////////////////////////9XV1f8KCgr/k5OT////////&#13;&#10;////////////////////////////////////////////////////////////////////////////&#13;&#10;////////////////////////////////////////////////////////////////////////////&#13;&#10;//////////////////////////////////////9XV1f/iYmJ////////////////////////////&#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13;&#10;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4eHh/8A&#13;&#10;AAD/fHx8/+bm5v/09PT/8vLy/9DQ0P9DQ0P/BQUF/8/Pz///////////////////////////////&#13;&#10;////////////////////////////////////////////////////////////////////////////&#13;&#10;////////////////////////////////////////////////////////////////////////////&#13;&#10;////////////////V1dX/4mJif//////////////////////////////////////////////////&#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13;&#10;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&#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13;&#10;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&#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13;&#10;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&#13;&#1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13;&#10;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&#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13;&#10;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&#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13;&#10;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&#13;&#1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13;&#10;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&#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13;&#10;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&#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13;&#10;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&#13;&#1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13;&#10;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13;&#10;////////////////////////////////////////////////////////////////////////////&#13;&#10;////////////////////////////////////////////////////////////////////////////&#13;&#10;//////////fDoP/sdyf/7X0x/+19Mf/tfTH/7X0x/+19Mf/tfTH/7X0x/+16Lf/wk1P/////////&#13;&#10;///68On/x2Aa/8VZEP/FWhH/xVoR/8VaEf/FWhH/xVoR/8VaEf/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&#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13;&#10;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&#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&#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13;&#10;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&#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&#13;&#1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13;&#10;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&#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&#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13;&#10;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&#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&#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13;&#10;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&#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&#13;&#1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13;&#10;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&#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&#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13;&#10;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&#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&#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13;&#10;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&#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&#13;&#1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13;&#10;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&#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&#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13;&#10;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&#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&#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13;&#10;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&#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&#13;&#1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13;&#10;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&#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&#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13;&#10;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&#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&#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13;&#10;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&#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13;&#10;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&#13;&#1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13;&#10;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&#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&#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13;&#10;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&#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&#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13;&#10;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&#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&#13;&#1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13;&#10;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&#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13;&#10;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&#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13;&#10;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&#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&#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13;&#10;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&#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&#13;&#1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13;&#10;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&#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&#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13;&#10;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&#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&#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13;&#10;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&#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&#13;&#1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13;&#10;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&#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&#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13;&#10;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&#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13;&#10;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&#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rw6f/HYBr/xVkQ/8VaEf/FWhH/xVoR/8VaEf/FWhH/xVoR/8VaEf/D&#13;&#10;Uwf/7tC7////////////////////////////////////////////////////////////////////&#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&#13;&#1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13;&#10;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&#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13;&#10;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&#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13;&#10;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&#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&#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13;&#10;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&#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&#13;&#1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13;&#10;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&#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68On/x2Aa/8VZEP/FWhH/xVoR/8VaEf/FWhH/xVoR/8VaEf/FWhH/w1MH/+7Qu///////&#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&#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13;&#10;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&#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&#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13;&#10;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&#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&#13;&#1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13;&#10;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&#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68On/x2Aa/8VZEP/FWhH/xVoR/8VaEf/FWhH/xVoR/8VaEf/FWhH/w1MH/+7Q&#13;&#10;u///////////////////////////////////////////////////////////////////////////&#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&#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&#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&#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13;&#10;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&#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&#13;&#1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&#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&#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&#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vDp/8dgGv/FWRD/xVoR/8VaEf/FWhH/xVoR/8VaEf/FWhH/xVoR/8NTB//u0Lv/////////////&#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&#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13;&#10;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&#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&#13;&#1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&#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&#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vDp/8dgGv/FWRD/xVoR/8VaEf/FWhH/xVoR/8VaEf/FWhH/xVoR/8NTB//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&#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13;&#10;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&#13;&#1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13;&#10;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&#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&#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vDp/8dgGv/FWRD/xVoR/8VaEf/FWhH/xVoR/8VaEf/FWhH/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&#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7u7u/8UFBT/CQkJ&#13;&#10;/0lJSf9tbW3/eHh4/3d3d/93d3f/d3d3/97e3v//////////////////////////////////////&#13;&#10;////////////////////////////////////////////////////////////////////////////&#13;&#10;////////////////////////////////////////////////////////////////////////////&#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13;&#10;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94eHj/AwMD/wYGBv8BAQH/AAAA/wAAAP8AAAD/&#13;&#10;AAAA/wAAAP+8vLz/////////////////////////////////////////////////////////////&#13;&#10;////////////////////////////////////////////////////////////////////////////&#13;&#10;/////////////////////////////////////////////////////////////1dXV/+JiYn/////&#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7Ozs/9vb2//j4+P/4eHh/9/f3//f39//4uLi/+Pj4//b29v/9vb2////////&#13;&#10;////////////////////////////////////////////////////////////////////////////&#13;&#10;////////////////////////////////////////////////////////////////////////////&#13;&#10;//////////////////////////////////////9XV1f/iYmJ////////////////////////////&#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&#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rw6f/HYBr/xVkQ/8VaEf/FWhH/xVoR/8VaEf/FWhH/xVoR/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13;&#10;////q6ur/15eXv84ODj/OTk5/3BwcP/AwMD/////////////////////////////////////////&#13;&#10;////////////////////////////////////////////////////////////////////////////&#13;&#10;////////////////////////////////////////////////////////////////////////////&#13;&#10;////////////////V1dX/4mJif//////////////////////////////////////////////////&#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&#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&#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rw6f/HYBr/xVkQ/8VaEf/FWhH/xVoR/8VaEf/FWhH/xVoR/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&#13;&#1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&#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&#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rw6f/HYBr/xVkQ/8VaEf/FWhH/xVoR/8VaEf/FWhH/xVoR/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&#13;&#1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68On/&#13;&#10;x2Aa/8VZEP/FWhH/xVoR/8VaEf/FWhH/xVoR/8VaE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&#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vDp/8dgGv/FWRD/xVoR/8VaEf/F&#13;&#10;WhH/xVoR/8VaEf/FWhH/xVoR/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&#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rw6f/HYBr/xVkQ/8VaEf/FWhH/xVoR/8VaEf/FWhH/xVoR/8Va&#13;&#10;Ef/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&#13;&#1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68On/x2Aa/8VZEP/FWhH/xVoR/8VaEf/FWhH/xVoR/8VaEf/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&#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&#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&#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&#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&#13;&#1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&#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&#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&#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&#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&#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&#13;&#1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&#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&#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&#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&#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&#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&#13;&#1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&#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&#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&#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13;&#10;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&#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&#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13;&#10;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&#13;&#1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&#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13;&#10;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&#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&#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3;&#10;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&#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&#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13;&#10;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&#13;&#1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&#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13;&#10;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&#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&#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13;&#10;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&#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&#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13;&#10;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&#13;&#1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&#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13;&#10;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&#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&#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13;&#10;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&#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&#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13;&#10;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&#13;&#1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&#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13;&#10;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&#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&#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13;&#10;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&#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&#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3;&#10;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&#13;&#1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&#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13;&#10;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&#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13;&#10;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&#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&#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rw6f/HYBr/xVkQ/8VaEf/FWhH/xVoR/8VaEf/FWhH/xVoR/8VaEf/D&#13;&#10;Uwf/7tC7////////////////////////////////////////////////////////////////////&#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13;&#10;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&#13;&#1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&#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13;&#10;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&#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&#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13;&#10;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&#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&#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13;&#10;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&#13;&#1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&#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68On/x2Aa/8VZEP/FWhH/xVoR/8VaEf/FWhH/xVoR/8VaEf/FWhH/w1MH/+7Qu///////&#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13;&#10;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&#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&#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13;&#10;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&#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&#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13;&#10;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&#13;&#1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&#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68On/x2Aa/8VZEP/FWhH/xVoR/8VaEf/FWhH/xVoR/8VaEf/FWhH/w1MH/+7Q&#13;&#10;u///////////////////////////////////////////////////////////////////////////&#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13;&#10;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&#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&#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3;&#10;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&#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&#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13;&#10;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&#13;&#1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&#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13;&#10;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&#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&#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vDp/8dgGv/FWRD/xVoR/8VaEf/FWhH/xVoR/8VaEf/FWhH/xVoR/8NTB//u0Lv/////////////&#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13;&#10;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&#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&#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3;&#10;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&#13;&#1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&#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13;&#10;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&#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vDp/8dgGv/FWRD/xVoR/8VaEf/FWhH/xVoR/8VaEf/FWhH/xVoR/8NTB//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13;&#10;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&#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13;&#10;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&#13;&#1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13;&#10;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&#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&#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vDp/8dgGv/FWRD/xVoR/8VaEf/FWhH/xVoR/8VaEf/FWhH/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13;&#10;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&#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13;&#10;//////////////////////////////////////////////////////////////////////9/f3//&#13;&#10;BAQE/9bW1v//////9PT0/yYmJv9YWFj//v7+//////////////////////+8vLz/AAAA/6ioqP//&#13;&#10;/////////7Gxsf8AAAD/qamp////////////////////////////////////////////////////&#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13;&#10;///////////////////////////////////////////+/v7/RUVF/zQ0NP/+/v7///////////9w&#13;&#10;cHD/HBwc/+/v7///////////////////////4ODg/6ioqP/u7u7///////////+8vLz/AAAA/6am&#13;&#10;pv///////////////////////////////////////////////////////////1hYWP+Kior/////&#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13;&#10;////////////////////9/f3/zExMf9RUVH/////////////////jY2N/wYGBv/k5OT/////////&#13;&#10;///////////////////////////////////19fX/QUFB/xkZGf/j4+P/////////////////////&#13;&#10;//////////////////v7+//r6+v/6+vr/+vr6/9QUFD/fn5+/+vr6//r6+v/6+vr/+vr6//9/f3/&#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&#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rw6f/HYBr/xVkQ/8VaEf/FWhH/xVoR/8VaEf/FWhH/xVoR/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13;&#10;//////////////////////////////////////////////////////////////////////////X1&#13;&#10;9f8rKyv/X19f/////////////////5SUlP8CAgL/4+Pj////////////////////////////////&#13;&#10;///////z8/P/Wlpa/wAAAP+pqan////////////////////////////////////////////Nzc3/&#13;&#10;Gxsb/xsbG/8bGxv/CQkJ/w4ODv8bGxv/Gxsb/xsbG/8fHx//5OTk////////////////////////&#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13;&#10;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&#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13;&#10;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&#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rw6f/HYBr/xVkQ/8VaEf/FWhH/xVoR/8VaEf/FWhH/xVoR/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3;&#10;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&#13;&#1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13;&#10;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&#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13;&#10;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&#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rw6f/HYBr/xVkQ/8VaEf/FWhH/xVoR/8VaEf/FWhH/xVoR/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13;&#10;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&#13;&#1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68On/&#13;&#10;x2Aa/8VZEP/FWhH/xVoR/8VaEf/FWhH/xVoR/8VaE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13;&#10;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&#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vDp/8dgGv/FWRD/xVoR/8VaEf/F&#13;&#10;WhH/xVoR/8VaEf/FWhH/xVoR/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13;&#10;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&#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zJsf/CUgb/&#13;&#10;xVoR/8VaEf/FWhH/xVoR/8VaEf/FWhH/xVoR/8VaEf/FWRD/x2Eb//rx6///////////////////&#13;&#10;////////////////////////////////////////////////////////////////////////////&#13;&#10;///////////////////74tH/7Xos/+19Mf/tfTH/7X0x/+19Mf/tfTH/7X0x/+19Mf/tfTH/7X0x&#13;&#10;/+18MP/86dz////////////UhE7/w1UJ/8VaEf/FWhH/xVoR/8VaEf/FWhH/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rw6f/HYBr/xVkQ/8VaEf/FWhH/xVoR/8VaEf/FWhH/xVoR/8Va&#13;&#10;Ef/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13;&#10;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&#13;&#1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sybH/wlIG/8VaEf/FWhH/xVoR/8VaEf/F&#13;&#10;WhH/xV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68On/x2Aa/8VZEP/FWhH/xVoR/8VaEf/FWhH/xVoR/8VaEf/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13;&#10;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&#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&#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13;&#10;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&#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&#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13;&#10;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&#13;&#1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&#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13;&#10;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&#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&#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13;&#10;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&#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&#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13;&#10;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&#13;&#1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&#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13;&#10;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&#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&#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13;&#10;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&#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&#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13;&#10;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&#13;&#1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&#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13;&#10;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&#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&#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13;&#10;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&#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&#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13;&#10;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&#13;&#1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&#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13;&#10;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&#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&#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3;&#10;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&#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&#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13;&#10;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&#13;&#1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&#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13;&#10;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&#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&#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13;&#10;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&#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&#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13;&#10;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&#13;&#1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&#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13;&#10;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&#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&#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13;&#10;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&#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&#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13;&#10;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&#13;&#1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&#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13;&#10;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&#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&#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13;&#10;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&#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&#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3;&#10;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&#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&#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13;&#10;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&#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13;&#10;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&#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&#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rw6f/HYBr/xVkQ/8VaEf/FWhH/xVoR/8VaEf/FWhH/xVoR/8VaEf/D&#13;&#10;Uwf/7tC7////////////////////////////////////////////////////////////////////&#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13;&#10;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&#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&#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13;&#10;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&#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&#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13;&#10;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&#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&#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13;&#10;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&#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68On/x2Aa/8VZEP/FWhH/xVoR/8VaEf/FWhH/xVoR/8VaEf/FWhH/w1MH/+7Qu///////&#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13;&#10;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&#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&#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13;&#10;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&#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&#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13;&#10;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&#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68On/x2Aa/8VZEP/FWhH/xVoR/8VaEf/FWhH/xVoR/8VaEf/FWhH/w1MH/+7Q&#13;&#10;u///////////////////////////////////////////////////////////////////////////&#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13;&#10;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&#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&#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3;&#10;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&#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&#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13;&#10;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&#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13;&#10;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&#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&#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vDp/8dgGv/FWRD/xVoR/8VaEf/FWhH/xVoR/8VaEf/FWhH/xVoR/8NTB//u0Lv/////////////&#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13;&#10;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&#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&#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3;&#10;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&#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13;&#10;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&#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vDp/8dgGv/FWRD/xVoR/8VaEf/FWhH/xVoR/8VaEf/FWhH/xVoR/8NTB//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13;&#10;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&#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13;&#10;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13;&#10;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&#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&#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vDp/8dgGv/FWRD/xVoR/8VaEf/FWhH/xVoR/8VaEf/FWhH/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13;&#10;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&#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13;&#10;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13;&#10;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&#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13;&#10;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&#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&#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rw6f/HYBr/xVkQ/8VaEf/FWhH/xVoR/8VaEf/FWhH/xVoR/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13;&#10;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13;&#10;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&#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13;&#10;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&#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rw6f/HYBr/xVkQ/8VaEf/FWhH/xVoR/8VaEf/FWhH/xVoR/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3;&#10;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13;&#10;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&#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13;&#10;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&#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rw6f/HYBr/xVkQ/8VaEf/FWhH/xVoR/8VaEf/FWhH/xVoR/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13;&#10;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68On/&#13;&#10;x2Aa/8VZEP/FWhH/xVoR/8VaEf/FWhH/xVoR/8VaE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13;&#10;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&#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vDp/8dgGv/FWRD/xVoR/8VaEf/F&#13;&#10;WhH/xVoR/8VaEf/FWhH/xVoR/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13;&#10;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&#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zJsf/CUgb/&#13;&#10;xVoR/8VaEf/FWhH/xVoR/8VaEf/FWhH/xVoR/8VaEf/FWRD/x2Eb//rx6///////////////////&#13;&#10;////////////////////////////////////////////////////////////////////////////&#13;&#10;///////////////////74tH/7Xos/+19Mf/tfTH/7X0x/+19Mf/tfTH/7X0x/+19Mf/tfTH/7X0x&#13;&#10;/+18MP/86dz////////////UhE7/w1UJ/8VaEf/FWhH/xVoR/8VaEf/FWhH/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rw6f/HYBr/xVkQ/8VaEf/FWhH/xVoR/8VaEf/FWhH/xVoR/8Va&#13;&#10;Ef/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13;&#10;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sybH/wlIG/8VaEf/FWhH/xVoR/8VaEf/F&#13;&#10;WhH/xV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68On/x2Aa/8VZEP/FWhH/xVoR/8VaEf/FWhH/xVoR/8VaEf/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13;&#10;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&#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&#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13;&#10;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&#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&#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13;&#10;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&#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13;&#10;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&#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&#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13;&#10;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">
                <o:lock v:ext="edit" aspectratio="t"/>
                <v:shape id="Picture 66" o:spid="_x0000_s1071" type="#_x0000_t75" style="position:absolute;width:40874;height:265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">
                  <v:imagedata r:id="rId56" o:title=""/>
                </v:shape>
                <v:group id="Group 67" o:spid="_x0000_s1072" style="position:absolute;left:9346;top:24089;width:30324;height:4123" coordorigin="9346,24089" coordsize="53148,72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QKc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">
                  <o:lock v:ext="edit" aspectratio="t"/>
                  <v:shape id="Right Brace 68" o:spid="_x0000_s1073" type="#_x0000_t88" style="position:absolute;left:13483;top:19952;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" adj="545" strokecolor="black [3200]" strokeweight="1.5pt">
                    <v:stroke joinstyle="miter"/>
                  </v:shape>
                  <v:shape id="TextBox 50" o:spid="_x0000_s1074" type="#_x0000_t202" style="position:absolute;left:10258;top:27449;width:8776;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" filled="f" stroked="f">
                    <v:textbox style="mso-fit-shape-to-text:t">
                      <w:txbxContent>
                        <w:p w14:paraId="26CFE671"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v:textbox>
                  </v:shape>
                  <v:shape id="Right Brace 70" o:spid="_x0000_s1075" type="#_x0000_t88" style="position:absolute;left:27417;top:19952;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" adj="545" strokecolor="black [3200]" strokeweight="1.5pt">
                    <v:stroke joinstyle="miter"/>
                  </v:shape>
                  <v:shape id="TextBox 52" o:spid="_x0000_s1076" type="#_x0000_t202" style="position:absolute;left:24191;top:27455;width:9781;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" filled="f" stroked="f">
                    <v:textbox style="mso-fit-shape-to-text:t">
                      <w:txbxContent>
                        <w:p w14:paraId="70AEBB04"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5% BET</w:t>
                          </w:r>
                        </w:p>
                      </w:txbxContent>
                    </v:textbox>
                  </v:shape>
                  <v:shape id="Right Brace 72" o:spid="_x0000_s1077" type="#_x0000_t88" style="position:absolute;left:41133;top:19952;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" adj="545" strokecolor="black [3200]" strokeweight="1.5pt">
                    <v:stroke joinstyle="miter"/>
                  </v:shape>
                  <v:shape id="TextBox 54" o:spid="_x0000_s1078" type="#_x0000_t202" style="position:absolute;left:37906;top:27449;width:9781;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" filled="f" stroked="f">
                    <v:textbox style="mso-fit-shape-to-text:t">
                      <w:txbxContent>
                        <w:p w14:paraId="6EB3CD51"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20% BET</w:t>
                          </w:r>
                        </w:p>
                      </w:txbxContent>
                    </v:textbox>
                  </v:shape>
                  <v:shape id="Right Brace 74" o:spid="_x0000_s1079" type="#_x0000_t88" style="position:absolute;left:54766;top:19952;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" adj="545" strokecolor="black [3200]" strokeweight="1.5pt">
                    <v:stroke joinstyle="miter"/>
                  </v:shape>
                  <v:shape id="TextBox 56" o:spid="_x0000_s1080" type="#_x0000_t202" style="position:absolute;left:51539;top:27449;width:9781;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" filled="f" stroked="f">
                    <v:textbox style="mso-fit-shape-to-text:t">
                      <w:txbxContent>
                        <w:p w14:paraId="464C144B"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0% BET</w:t>
                          </w:r>
                        </w:p>
                      </w:txbxContent>
                    </v:textbox>
                  </v:shape>
                </v:group>
                <w10:wrap type="topAndBottom" anchorx="margin"/>
              </v:group>
            </w:pict>
          </mc:Fallback>
        </mc:AlternateContent>
      </w:r>
      <w:r w:rsidR="00826A1A" w:rsidRPr="0097281E">
        <w:rPr>
          <w:b/>
          <w:color w:val="000000" w:themeColor="text1"/>
        </w:rPr>
        <w:t>Figure S</w:t>
      </w:r>
      <w:r w:rsidR="008312ED">
        <w:rPr>
          <w:b/>
          <w:color w:val="000000" w:themeColor="text1"/>
        </w:rPr>
        <w:t>32</w:t>
      </w:r>
      <w:r w:rsidR="00826A1A" w:rsidRPr="0097281E">
        <w:rPr>
          <w:b/>
          <w:color w:val="000000" w:themeColor="text1"/>
        </w:rPr>
        <w:t>.</w:t>
      </w:r>
      <w:r w:rsidR="00826A1A" w:rsidRPr="0097281E">
        <w:rPr>
          <w:color w:val="000000" w:themeColor="text1"/>
        </w:rPr>
        <w:t xml:space="preserve"> Viability data showing the normalized transmittance in a CCK8 assay when the medium backbone polymers delivered RNP into HEK293</w:t>
      </w:r>
      <w:r w:rsidR="00F95525">
        <w:rPr>
          <w:color w:val="000000" w:themeColor="text1"/>
        </w:rPr>
        <w:t>T</w:t>
      </w:r>
      <w:r w:rsidR="00826A1A" w:rsidRPr="0097281E">
        <w:rPr>
          <w:color w:val="000000" w:themeColor="text1"/>
        </w:rPr>
        <w:t xml:space="preserve"> cells at an N/P ratio of 2.5 and 5.</w:t>
      </w:r>
    </w:p>
    <w:p w14:paraId="016D0014" w14:textId="49D11D75" w:rsidR="00826A1A" w:rsidRPr="0097281E" w:rsidRDefault="00826A1A" w:rsidP="0097281E">
      <w:pPr>
        <w:jc w:val="both"/>
        <w:rPr>
          <w:color w:val="000000" w:themeColor="text1"/>
        </w:rPr>
      </w:pPr>
    </w:p>
    <w:p w14:paraId="3EC35021" w14:textId="3FD86FBE" w:rsidR="00826A1A" w:rsidRPr="0097281E" w:rsidRDefault="00826A1A" w:rsidP="0097281E">
      <w:pPr>
        <w:jc w:val="both"/>
        <w:rPr>
          <w:color w:val="000000" w:themeColor="text1"/>
        </w:rPr>
      </w:pPr>
    </w:p>
    <w:p w14:paraId="49895B6E" w14:textId="05698662" w:rsidR="00826A1A" w:rsidRPr="0097281E" w:rsidRDefault="00826A1A" w:rsidP="0097281E">
      <w:pPr>
        <w:jc w:val="both"/>
        <w:rPr>
          <w:b/>
          <w:color w:val="000000" w:themeColor="text1"/>
        </w:rPr>
      </w:pPr>
    </w:p>
    <w:p w14:paraId="0A5AE89F" w14:textId="7980FCD6" w:rsidR="00534BAF" w:rsidRPr="0097281E" w:rsidRDefault="0097281E" w:rsidP="0097281E">
      <w:pPr>
        <w:tabs>
          <w:tab w:val="left" w:pos="690"/>
        </w:tabs>
        <w:jc w:val="both"/>
        <w:rPr>
          <w:color w:val="000000" w:themeColor="text1"/>
        </w:rPr>
      </w:pPr>
      <w:r w:rsidRPr="0097281E">
        <w:rPr>
          <w:b/>
          <w:noProof/>
          <w:color w:val="000000" w:themeColor="text1"/>
        </w:rPr>
        <mc:AlternateContent>
          <mc:Choice Requires="wpg">
            <w:drawing>
              <wp:anchor distT="0" distB="0" distL="114300" distR="114300" simplePos="0" relativeHeight="251705344" behindDoc="0" locked="0" layoutInCell="1" allowOverlap="1" wp14:anchorId="54C305C7" wp14:editId="2B8110CB">
                <wp:simplePos x="0" y="0"/>
                <wp:positionH relativeFrom="margin">
                  <wp:posOffset>783772</wp:posOffset>
                </wp:positionH>
                <wp:positionV relativeFrom="margin">
                  <wp:posOffset>4147457</wp:posOffset>
                </wp:positionV>
                <wp:extent cx="4572000" cy="3111500"/>
                <wp:effectExtent l="0" t="0" r="0" b="0"/>
                <wp:wrapTopAndBottom/>
                <wp:docPr id="76"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3111500"/>
                          <a:chOff x="0" y="0"/>
                          <a:chExt cx="4228372" cy="2877894"/>
                        </a:xfrm>
                      </wpg:grpSpPr>
                      <pic:pic xmlns:pic="http://schemas.openxmlformats.org/drawingml/2006/picture">
                        <pic:nvPicPr>
                          <pic:cNvPr id="77" name="Picture 77"/>
                          <pic:cNvPicPr>
                            <a:picLocks noChangeAspect="1"/>
                          </pic:cNvPicPr>
                        </pic:nvPicPr>
                        <pic:blipFill>
                          <a:blip r:embed="rId57" cstate="screen">
                            <a:extLst>
                              <a:ext uri="{28A0092B-C50C-407E-A947-70E740481C1C}">
                                <a14:useLocalDpi xmlns:a14="http://schemas.microsoft.com/office/drawing/2010/main"/>
                              </a:ext>
                            </a:extLst>
                          </a:blip>
                          <a:stretch>
                            <a:fillRect/>
                          </a:stretch>
                        </pic:blipFill>
                        <pic:spPr>
                          <a:xfrm>
                            <a:off x="0" y="0"/>
                            <a:ext cx="4228372" cy="2743200"/>
                          </a:xfrm>
                          <a:prstGeom prst="rect">
                            <a:avLst/>
                          </a:prstGeom>
                        </pic:spPr>
                      </pic:pic>
                      <wpg:grpSp>
                        <wpg:cNvPr id="78" name="Group 78"/>
                        <wpg:cNvGrpSpPr>
                          <a:grpSpLocks noChangeAspect="1"/>
                        </wpg:cNvGrpSpPr>
                        <wpg:grpSpPr>
                          <a:xfrm>
                            <a:off x="970624" y="2452061"/>
                            <a:ext cx="3124623" cy="425833"/>
                            <a:chOff x="970624" y="2452064"/>
                            <a:chExt cx="5314895" cy="724332"/>
                          </a:xfrm>
                        </wpg:grpSpPr>
                        <wps:wsp>
                          <wps:cNvPr id="79" name="Right Brace 79"/>
                          <wps:cNvSpPr/>
                          <wps:spPr>
                            <a:xfrm rot="5400000">
                              <a:off x="1384280" y="2038408"/>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80" name="TextBox 61"/>
                          <wps:cNvSpPr txBox="1"/>
                          <wps:spPr>
                            <a:xfrm>
                              <a:off x="1061983" y="2788403"/>
                              <a:ext cx="881062" cy="387588"/>
                            </a:xfrm>
                            <a:prstGeom prst="rect">
                              <a:avLst/>
                            </a:prstGeom>
                            <a:noFill/>
                          </wps:spPr>
                          <wps:txbx>
                            <w:txbxContent>
                              <w:p w14:paraId="16F5E93A"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wps:txbx>
                          <wps:bodyPr wrap="none" rtlCol="0">
                            <a:spAutoFit/>
                          </wps:bodyPr>
                        </wps:wsp>
                        <wps:wsp>
                          <wps:cNvPr id="81" name="Right Brace 81"/>
                          <wps:cNvSpPr/>
                          <wps:spPr>
                            <a:xfrm rot="5400000">
                              <a:off x="2777652" y="2038408"/>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82" name="TextBox 63"/>
                          <wps:cNvSpPr txBox="1"/>
                          <wps:spPr>
                            <a:xfrm>
                              <a:off x="2455342" y="2788809"/>
                              <a:ext cx="981954" cy="387587"/>
                            </a:xfrm>
                            <a:prstGeom prst="rect">
                              <a:avLst/>
                            </a:prstGeom>
                            <a:noFill/>
                          </wps:spPr>
                          <wps:txbx>
                            <w:txbxContent>
                              <w:p w14:paraId="0911BA75"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5% BET</w:t>
                                </w:r>
                              </w:p>
                            </w:txbxContent>
                          </wps:txbx>
                          <wps:bodyPr wrap="none" rtlCol="0">
                            <a:spAutoFit/>
                          </wps:bodyPr>
                        </wps:wsp>
                        <wps:wsp>
                          <wps:cNvPr id="83" name="Right Brace 83"/>
                          <wps:cNvSpPr/>
                          <wps:spPr>
                            <a:xfrm rot="5400000">
                              <a:off x="4149252" y="2038408"/>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84" name="TextBox 65"/>
                          <wps:cNvSpPr txBox="1"/>
                          <wps:spPr>
                            <a:xfrm>
                              <a:off x="3826931" y="2788435"/>
                              <a:ext cx="981954" cy="387588"/>
                            </a:xfrm>
                            <a:prstGeom prst="rect">
                              <a:avLst/>
                            </a:prstGeom>
                            <a:noFill/>
                          </wps:spPr>
                          <wps:txbx>
                            <w:txbxContent>
                              <w:p w14:paraId="6F7D0D36"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25% BET</w:t>
                                </w:r>
                              </w:p>
                            </w:txbxContent>
                          </wps:txbx>
                          <wps:bodyPr wrap="none" rtlCol="0">
                            <a:spAutoFit/>
                          </wps:bodyPr>
                        </wps:wsp>
                        <wps:wsp>
                          <wps:cNvPr id="85" name="Right Brace 85"/>
                          <wps:cNvSpPr/>
                          <wps:spPr>
                            <a:xfrm rot="5400000">
                              <a:off x="5512633" y="2038408"/>
                              <a:ext cx="359229" cy="1186542"/>
                            </a:xfrm>
                            <a:prstGeom prst="rightBrace">
                              <a:avLst/>
                            </a:prstGeom>
                            <a:ln w="19050"/>
                          </wps:spPr>
                          <wps:style>
                            <a:lnRef idx="1">
                              <a:schemeClr val="dk1"/>
                            </a:lnRef>
                            <a:fillRef idx="0">
                              <a:schemeClr val="dk1"/>
                            </a:fillRef>
                            <a:effectRef idx="0">
                              <a:schemeClr val="dk1"/>
                            </a:effectRef>
                            <a:fontRef idx="minor">
                              <a:schemeClr val="tx1"/>
                            </a:fontRef>
                          </wps:style>
                          <wps:bodyPr rtlCol="0" anchor="ctr"/>
                        </wps:wsp>
                        <wps:wsp>
                          <wps:cNvPr id="86" name="TextBox 67"/>
                          <wps:cNvSpPr txBox="1"/>
                          <wps:spPr>
                            <a:xfrm>
                              <a:off x="5190299" y="2788435"/>
                              <a:ext cx="981954" cy="387588"/>
                            </a:xfrm>
                            <a:prstGeom prst="rect">
                              <a:avLst/>
                            </a:prstGeom>
                            <a:noFill/>
                          </wps:spPr>
                          <wps:txbx>
                            <w:txbxContent>
                              <w:p w14:paraId="2138E359"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5% BE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54C305C7" id="Group 6" o:spid="_x0000_s1081" style="position:absolute;left:0;text-align:left;margin-left:61.7pt;margin-top:326.55pt;width:5in;height:245pt;z-index:251705344;mso-position-horizontal-relative:margin;mso-position-vertical-relative:margin;mso-width-relative:margin;mso-height-relative:margin" coordsize="42283,2877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&#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&#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&#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&#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&#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&#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&#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&#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0FBQf8RERH/4uLi/4CAgP8EBAT/BwcH&#13;&#10;/wcHB/8HBwf/BwcH/wcHB/8HBwf/BgYG/76+vv//////////////////////////////////////&#13;&#10;////////////////////////////////////////////////////////////////////////////&#13;&#10;////////////////////////////////////////////////////////////////////////////&#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&#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Z2dn/6Ojo///////09PT/5OTk/+Xl5f/l5eX/5eXl/+Xl5f/l5eX/&#13;&#10;5eXl/+Xl5f/4+Pj/////////////////////////////////////////////////////////////&#13;&#10;////////////////////////////////////////////////////////////////////////////&#13;&#10;/////////////////////////////////////////////////////////////1dXV/+JiYn/////&#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&#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TU1N/1JSUv+wsLD/9PT0////////////////////////////////////////////////////////&#13;&#10;////////////////////////////////////////////////////////////////////////////&#13;&#10;////////////////////////////////////////////////////////////////////////////&#13;&#10;//////////////////////////////////////9XV1f/iYmJ////////////////////////////&#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&#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2RkZP8AAAD/AAAA/yMjI/99&#13;&#10;fX3/0NDQ////////////////////////////////////////////////////////////////////&#13;&#10;////////////////////////////////////////////////////////////////////////////&#13;&#10;////////////////////////////////////////////////////////////////////////////&#13;&#10;////////////////V1dX/4mJif//////////////////////////////////////////////////&#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&#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&#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&#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&#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13;&#10;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&#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&#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13;&#10;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&#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&#13;&#1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13;&#10;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&#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&#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13;&#10;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&#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&#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13;&#10;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&#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&#13;&#1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13;&#10;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&#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&#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13;&#10;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&#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13;&#10;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&#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13;&#10;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&#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13;&#10;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&#13;&#1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13;&#10;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&#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13;&#10;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&#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13;&#10;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&#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13;&#10;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&#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13;&#10;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&#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&#13;&#1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13;&#10;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&#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&#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13;&#10;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&#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&#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13;&#10;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&#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&#13;&#1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13;&#10;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&#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&#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13;&#10;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&#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&#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13;&#10;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&#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13;&#10;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&#13;&#1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13;&#10;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&#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&#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13;&#10;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&#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3;&#10;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&#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13;&#10;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&#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&#13;&#1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13;&#10;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&#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&#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13;&#10;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&#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&#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13;&#10;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&#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&#13;&#1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13;&#10;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&#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&#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13;&#10;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&#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&#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13;&#10;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&#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&#13;&#1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13;&#10;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&#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&#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13;&#10;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&#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&#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13;&#10;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&#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&#13;&#1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13;&#10;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&#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&#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13;&#10;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&#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&#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13;&#10;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&#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&#13;&#1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13;&#10;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&#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&#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13;&#10;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&#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&#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13;&#10;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&#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&#13;&#1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13;&#10;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&#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&#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13;&#10;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&#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&#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13;&#10;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&#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&#13;&#1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13;&#10;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&#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13;&#10;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&#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13;&#10;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&#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3;&#10;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&#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13;&#10;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&#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13;&#10;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&#13;&#1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13;&#10;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&#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13;&#10;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&#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13;&#10;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&#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13;&#10;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&#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13;&#10;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&#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&#13;&#1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13;&#10;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&#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&#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13;&#10;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&#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&#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13;&#10;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&#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&#13;&#1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&#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&#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&#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&#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&#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3t7f8+Pj7/AAAA&#13;&#10;/xMTE/8wMDD/Kioq/wQEBP8AAAD/goKC//7+/v//////////////////////////////////////&#13;&#10;////////////////////////////////////////////////////////////////////////////&#13;&#10;////////////////////////////////////////////////////////////////////////////&#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13;&#10;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&#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7e3t/4+Pj/9GRkb/JiYm/yoqKv9aWlr/&#13;&#10;tLS0////////////////////////////////////////////////////////////////////////&#13;&#10;////////////////////////////////////////////////////////////////////////////&#13;&#10;/////////////////////////////////////////////////////////////1dXV/+JiYn/////&#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&#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v7/+3t7f/19fX//v7+////////////////////////&#13;&#10;////////////////////////////////////////////////////////////////////////////&#13;&#10;////////////////////////////////////////////////////////////////////////////&#13;&#10;//////////////////////////////////////9XV1f/iYmJ////////////////////////////&#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&#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y&#13;&#10;8vL/hYWF/z8/P/8mJib/sLCw/5GRkf9sbGz/7+/v////////////////////////////////////&#13;&#10;////////////////////////////////////////////////////////////////////////////&#13;&#10;////////////////////////////////////////////////////////////////////////////&#13;&#10;////////////////V1dX/4mJif//////////////////////////////////////////////////&#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&#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&#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&#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&#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&#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&#13;&#1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&#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&#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&#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&#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&#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&#13;&#1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13;&#10;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&#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&#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13;&#10;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&#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&#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13;&#10;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&#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&#13;&#1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13;&#10;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&#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&#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&#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&#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&#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&#13;&#1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&#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&#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13;&#10;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&#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&#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&#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&#13;&#1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&#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&#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&#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&#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&#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&#13;&#1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&#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&#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&#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13;&#10;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&#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&#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&#13;&#1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&#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&#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&#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&#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&#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&#13;&#1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&#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&#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&#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&#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&#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&#13;&#1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&#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&#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&#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&#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&#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&#13;&#1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&#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&#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&#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&#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&#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3;&#10;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&#13;&#1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&#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&#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&#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&#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&#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13;&#10;////////////////////////////////////////////////////////////////////////////&#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&#13;&#1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&#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&#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&#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&#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&#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&#13;&#1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&#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&#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&#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&#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&#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&#13;&#1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&#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13;&#10;////////////////////////////////////////////////////////////////////////////&#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&#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&#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&#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&#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&#13;&#1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&#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&#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&#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&#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&#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&#13;&#1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&#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&#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&#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&#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&#13;&#1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&#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&#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&#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13;&#10;////////////////////////////////////////////////////////////////////////////&#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&#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&#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&#13;&#1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&#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&#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&#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&#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&#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&#13;&#1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&#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&#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&#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&#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&#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&#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&#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&#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&#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13;&#10;////////////////////////////////////////////////////////////////////////////&#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&#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13;&#10;////////////////////////////////////////////////////////////////////////////&#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&#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13;&#10;////////////////////////////////////////////////////////////////////////////&#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&#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zJsf/CUgb/&#13;&#10;xVoR/8VaEf/FWhH/xVoR/8VaEf/FWhH/xVoR/8VaEf/FWRD/x2Eb//rx6///////////////////&#13;&#10;////////////////////////////////////////////////////////////////////////////&#13;&#10;///////////////////74tH/7Xos/+19Mf/tfTH/7X0x/+19Mf/tfTH/7X0x/+19Mf/tfTH/7X0x&#13;&#10;/+18MP/86dz////////////UhE7/w1UJ/8VaEf/KWg3/fVlB/5RaMf/KWg7/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13;&#10;////////////////////////////////////////////////////////////////////////////&#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&#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sybH/wlIG/8VaEf/FWhH/xVoR/8VaEf/F&#13;&#10;WhH/xVoR/8VaEf/FWhH/xVkQ/8dhG//68ev/////////////////////////////////////////&#13;&#10;////////////////////////////////////////////////////////////////////////++LR&#13;&#10;/+16LP/tfTH/7X0x/+19Mf/tfTH/7X0x/+19Mf/tfTH/7X0x/+19Mf/tfDD//Onc////////////&#13;&#10;1IRO/8NVCf/FWhH/yloN/31ZQf+UWjH/yloO/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13;&#10;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&#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&#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&#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&#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&#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&#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&#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&#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&#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&#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13;&#10;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&#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&#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13;&#10;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&#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&#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13;&#10;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&#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13;&#10;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&#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&#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13;&#10;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&#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&#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13;&#10;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&#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13;&#10;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&#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&#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3;&#10;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&#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&#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13;&#10;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&#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13;&#10;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&#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&#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13;&#10;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&#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&#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13;&#10;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&#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13;&#10;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&#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&#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13;&#10;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&#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&#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13;&#10;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&#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13;&#10;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&#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&#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13;&#10;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&#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&#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3;&#10;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&#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13;&#10;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&#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13;&#10;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&#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&#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v7+/3BwcP/g4OD/////////////&#13;&#10;////////////////////////////////////////////////////////////////////////////&#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13;&#10;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&#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13;&#10;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&#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&#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13;&#10;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&#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&#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13;&#10;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&#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7+/v9wcHD/4ODg////////////////////////////&#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13;&#10;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&#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&#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13;&#10;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&#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&#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13;&#10;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&#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7+/v9wcHD/4ODg////////////////////&#13;&#10;////////////////////////////////////////////////////////////////////////////&#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13;&#10;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&#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&#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3;&#10;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&#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&#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13;&#10;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&#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13;&#10;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&#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&#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v7/cHBw/+Dg4P//////////////////////////////////&#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&#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&#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3;&#10;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&#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13;&#10;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&#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vDp/8dfGf/FWA//xVkQ/8VZEP/EWRH/aFlP/7FZHf/HWQ7/xVkQ/8NSBv/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13;&#10;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&#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13;&#10;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13;&#10;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&#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&#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vDp/8dgGv/FWRD/xVoR/8VaEf/EWhL/aFlP/7FaHv/HWg//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13;&#10;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&#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13;&#10;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13;&#10;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&#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13;&#10;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&#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&#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rw6f/HYBr/xVkQ/8VaEf/FWhH/xFoS/2hZT/+xWh7/x1oP/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13;&#10;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13;&#10;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&#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13;&#10;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&#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rw6f/HYBr/xVkQ/8VaEf/FWhH/xFoS/2hZT/+xWh7/x1oP/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3;&#10;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13;&#10;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&#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13;&#10;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&#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rw6f/HYBr/xVkQ/8VaEf/FWhH/xFoS/2hZT/+xWh7/x1oP/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13;&#10;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68On/&#13;&#10;x2Aa/8VZEP/HWg//yloN/8laD/9pWU//tVob/8taD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13;&#10;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&#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vDp/8dgGv/JWQ3/o1oo/3VZR/94&#13;&#10;WUX/WVlZ/29ZS/+QWTX/yFoP/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13;&#10;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&#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zJsf/CUgb/&#13;&#10;xVoR/8VaEf/FWhH/xVoR/8VaEf/FWhH/xVoR/8VaEf/FWRD/x2Eb//rx6///////////////////&#13;&#10;////////////////////////////////////////////////////////////////////////////&#13;&#10;///////////////////74tH/7Xos/+19Mf/tfTH/7X0x/+19Mf/tfTH/7X0x/+19Mf/tfTH/7X0x&#13;&#10;/+18MP/86dz////////////UhE7/w1UJ/8VaEf/FWhH/xVoR/8VaEf/FWhH/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rw6f/HYBr/x1kO/7FaHv+XWjD/mVou/51aLP+YWi//plom/8da&#13;&#10;EP/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13;&#10;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sybH/wlIG/8VaEf/FWhH/xVoR/8VaEf/F&#13;&#10;WhH/xV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68On/x2Aa/8VZEP/HWhD/yloO/8paDv/KWg7/yloO/8haD//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13;&#10;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">
                <o:lock v:ext="edit" aspectratio="t"/>
                <v:shape id="Picture 77" o:spid="_x0000_s1082" type="#_x0000_t75" style="position:absolute;width:42283;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">
                  <v:imagedata r:id="rId58" o:title=""/>
                </v:shape>
                <v:group id="Group 78" o:spid="_x0000_s1083" style="position:absolute;left:9706;top:24520;width:31246;height:4258" coordorigin="9706,24520" coordsize="53148,7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o:lock v:ext="edit" aspectratio="t"/>
                  <v:shape id="Right Brace 79" o:spid="_x0000_s1084" type="#_x0000_t88" style="position:absolute;left:13843;top:20383;width:3592;height:118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" adj="545" strokecolor="black [3200]" strokeweight="1.5pt">
                    <v:stroke joinstyle="miter"/>
                  </v:shape>
                  <v:shape id="TextBox 61" o:spid="_x0000_s1085" type="#_x0000_t202" style="position:absolute;left:10619;top:27884;width:8811;height:38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" filled="f" stroked="f">
                    <v:textbox style="mso-fit-shape-to-text:t">
                      <w:txbxContent>
                        <w:p w14:paraId="16F5E93A"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0% BET</w:t>
                          </w:r>
                        </w:p>
                      </w:txbxContent>
                    </v:textbox>
                  </v:shape>
                  <v:shape id="Right Brace 81" o:spid="_x0000_s1086" type="#_x0000_t88" style="position:absolute;left:27776;top:20383;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" adj="545" strokecolor="black [3200]" strokeweight="1.5pt">
                    <v:stroke joinstyle="miter"/>
                  </v:shape>
                  <v:shape id="TextBox 63" o:spid="_x0000_s1087" type="#_x0000_t202" style="position:absolute;left:24553;top:27888;width:9819;height:38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" filled="f" stroked="f">
                    <v:textbox style="mso-fit-shape-to-text:t">
                      <w:txbxContent>
                        <w:p w14:paraId="0911BA75"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15% BET</w:t>
                          </w:r>
                        </w:p>
                      </w:txbxContent>
                    </v:textbox>
                  </v:shape>
                  <v:shape id="Right Brace 83" o:spid="_x0000_s1088" type="#_x0000_t88" style="position:absolute;left:41492;top:20383;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" adj="545" strokecolor="black [3200]" strokeweight="1.5pt">
                    <v:stroke joinstyle="miter"/>
                  </v:shape>
                  <v:shape id="TextBox 65" o:spid="_x0000_s1089" type="#_x0000_t202" style="position:absolute;left:38269;top:27884;width:9819;height:387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" filled="f" stroked="f">
                    <v:textbox style="mso-fit-shape-to-text:t">
                      <w:txbxContent>
                        <w:p w14:paraId="6F7D0D36"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25% BET</w:t>
                          </w:r>
                        </w:p>
                      </w:txbxContent>
                    </v:textbox>
                  </v:shape>
                  <v:shape id="Right Brace 85" o:spid="_x0000_s1090" type="#_x0000_t88" style="position:absolute;left:55126;top:20383;width:3592;height:1186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" adj="545" strokecolor="black [3200]" strokeweight="1.5pt">
                    <v:stroke joinstyle="miter"/>
                  </v:shape>
                  <v:shape id="TextBox 67" o:spid="_x0000_s1091" type="#_x0000_t202" style="position:absolute;left:51902;top:27884;width:9820;height:387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" filled="f" stroked="f">
                    <v:textbox style="mso-fit-shape-to-text:t">
                      <w:txbxContent>
                        <w:p w14:paraId="2138E359" w14:textId="77777777" w:rsidR="003E6987" w:rsidRPr="007D347E" w:rsidRDefault="003E6987" w:rsidP="00826A1A">
                          <w:pPr>
                            <w:pStyle w:val="NormalWeb"/>
                            <w:spacing w:before="0" w:beforeAutospacing="0" w:after="0" w:afterAutospacing="0"/>
                            <w:rPr>
                              <w:sz w:val="20"/>
                              <w:szCs w:val="20"/>
                            </w:rPr>
                          </w:pPr>
                          <w:r w:rsidRPr="007D347E">
                            <w:rPr>
                              <w:rFonts w:asciiTheme="minorHAnsi" w:hAnsi="Calibri" w:cstheme="minorBidi"/>
                              <w:color w:val="000000" w:themeColor="text1"/>
                              <w:kern w:val="24"/>
                              <w:sz w:val="20"/>
                              <w:szCs w:val="20"/>
                            </w:rPr>
                            <w:t>45% BET</w:t>
                          </w:r>
                        </w:p>
                      </w:txbxContent>
                    </v:textbox>
                  </v:shape>
                </v:group>
                <w10:wrap type="topAndBottom" anchorx="margin" anchory="margin"/>
              </v:group>
            </w:pict>
          </mc:Fallback>
        </mc:AlternateContent>
      </w:r>
      <w:r w:rsidR="00826A1A" w:rsidRPr="0097281E">
        <w:rPr>
          <w:b/>
          <w:color w:val="000000" w:themeColor="text1"/>
        </w:rPr>
        <w:t>Figure S</w:t>
      </w:r>
      <w:r w:rsidR="008312ED">
        <w:rPr>
          <w:b/>
          <w:color w:val="000000" w:themeColor="text1"/>
        </w:rPr>
        <w:t>33</w:t>
      </w:r>
      <w:r w:rsidR="00826A1A" w:rsidRPr="0097281E">
        <w:rPr>
          <w:b/>
          <w:color w:val="000000" w:themeColor="text1"/>
        </w:rPr>
        <w:t>.</w:t>
      </w:r>
      <w:r w:rsidR="00826A1A" w:rsidRPr="0097281E">
        <w:rPr>
          <w:color w:val="000000" w:themeColor="text1"/>
        </w:rPr>
        <w:t xml:space="preserve"> Viability data showing the normalized transmittance in a CCK8 assay when the long backbone polymers delivered RNP into HEK293</w:t>
      </w:r>
      <w:r w:rsidR="00F95525">
        <w:rPr>
          <w:color w:val="000000" w:themeColor="text1"/>
        </w:rPr>
        <w:t>T</w:t>
      </w:r>
      <w:r w:rsidR="00826A1A" w:rsidRPr="0097281E">
        <w:rPr>
          <w:color w:val="000000" w:themeColor="text1"/>
        </w:rPr>
        <w:t xml:space="preserve"> cells at an N/P ratio of 2.5 and 5.</w:t>
      </w:r>
    </w:p>
    <w:p w14:paraId="5B318E21" w14:textId="0956626D" w:rsidR="00946365" w:rsidRDefault="00F95525" w:rsidP="0097281E">
      <w:pPr>
        <w:jc w:val="both"/>
        <w:rPr>
          <w:color w:val="000000" w:themeColor="text1"/>
        </w:rPr>
      </w:pPr>
      <w:r w:rsidRPr="00F95525">
        <w:rPr>
          <w:noProof/>
          <w:color w:val="000000" w:themeColor="text1"/>
        </w:rPr>
        <w:lastRenderedPageBreak/>
        <w:drawing>
          <wp:inline distT="0" distB="0" distL="0" distR="0" wp14:anchorId="214D49E1" wp14:editId="1D499561">
            <wp:extent cx="5943600" cy="434149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screen">
                      <a:extLst>
                        <a:ext uri="{28A0092B-C50C-407E-A947-70E740481C1C}">
                          <a14:useLocalDpi xmlns:a14="http://schemas.microsoft.com/office/drawing/2010/main"/>
                        </a:ext>
                      </a:extLst>
                    </a:blip>
                    <a:stretch>
                      <a:fillRect/>
                    </a:stretch>
                  </pic:blipFill>
                  <pic:spPr>
                    <a:xfrm>
                      <a:off x="0" y="0"/>
                      <a:ext cx="5943600" cy="4341495"/>
                    </a:xfrm>
                    <a:prstGeom prst="rect">
                      <a:avLst/>
                    </a:prstGeom>
                  </pic:spPr>
                </pic:pic>
              </a:graphicData>
            </a:graphic>
          </wp:inline>
        </w:drawing>
      </w:r>
    </w:p>
    <w:p w14:paraId="520AA223" w14:textId="77777777" w:rsidR="00F95525" w:rsidRPr="0097281E" w:rsidRDefault="00F95525" w:rsidP="0097281E">
      <w:pPr>
        <w:jc w:val="both"/>
        <w:rPr>
          <w:color w:val="000000" w:themeColor="text1"/>
        </w:rPr>
      </w:pPr>
    </w:p>
    <w:p w14:paraId="032D0956" w14:textId="6B45E4F1" w:rsidR="00946365" w:rsidRPr="0097281E" w:rsidRDefault="00946365" w:rsidP="0097281E">
      <w:pPr>
        <w:jc w:val="both"/>
        <w:rPr>
          <w:color w:val="000000" w:themeColor="text1"/>
        </w:rPr>
      </w:pPr>
      <w:r w:rsidRPr="0097281E">
        <w:rPr>
          <w:b/>
          <w:color w:val="000000" w:themeColor="text1"/>
        </w:rPr>
        <w:t>Figure S</w:t>
      </w:r>
      <w:r w:rsidR="008312ED">
        <w:rPr>
          <w:b/>
          <w:color w:val="000000" w:themeColor="text1"/>
        </w:rPr>
        <w:t>34</w:t>
      </w:r>
      <w:r w:rsidRPr="0097281E">
        <w:rPr>
          <w:b/>
          <w:color w:val="000000" w:themeColor="text1"/>
        </w:rPr>
        <w:t>.</w:t>
      </w:r>
      <w:r w:rsidRPr="0097281E">
        <w:rPr>
          <w:color w:val="000000" w:themeColor="text1"/>
        </w:rPr>
        <w:t xml:space="preserve"> Gating scheme on the flow cytometer used for the identifying the raw data output of percent </w:t>
      </w:r>
      <w:proofErr w:type="spellStart"/>
      <w:r w:rsidRPr="0097281E">
        <w:rPr>
          <w:color w:val="000000" w:themeColor="text1"/>
        </w:rPr>
        <w:t>mCherry</w:t>
      </w:r>
      <w:proofErr w:type="spellEnd"/>
      <w:r w:rsidRPr="0097281E">
        <w:rPr>
          <w:color w:val="000000" w:themeColor="text1"/>
        </w:rPr>
        <w:t xml:space="preserve">+ cells. Above shows the gating for Cells, Singlets, Live Cells, and </w:t>
      </w:r>
      <w:proofErr w:type="spellStart"/>
      <w:r w:rsidRPr="0097281E">
        <w:rPr>
          <w:color w:val="000000" w:themeColor="text1"/>
        </w:rPr>
        <w:t>mCherry</w:t>
      </w:r>
      <w:proofErr w:type="spellEnd"/>
      <w:r w:rsidRPr="0097281E">
        <w:rPr>
          <w:color w:val="000000" w:themeColor="text1"/>
        </w:rPr>
        <w:t xml:space="preserve">+ cells for four representative samples of </w:t>
      </w:r>
      <w:proofErr w:type="spellStart"/>
      <w:r w:rsidRPr="0097281E">
        <w:rPr>
          <w:color w:val="000000" w:themeColor="text1"/>
        </w:rPr>
        <w:t>pDNA</w:t>
      </w:r>
      <w:proofErr w:type="spellEnd"/>
      <w:r w:rsidRPr="0097281E">
        <w:rPr>
          <w:color w:val="000000" w:themeColor="text1"/>
        </w:rPr>
        <w:t xml:space="preserve"> only, </w:t>
      </w:r>
      <w:proofErr w:type="spellStart"/>
      <w:r w:rsidRPr="0097281E">
        <w:rPr>
          <w:color w:val="000000" w:themeColor="text1"/>
        </w:rPr>
        <w:t>JetPEI</w:t>
      </w:r>
      <w:proofErr w:type="spellEnd"/>
      <w:r w:rsidRPr="0097281E">
        <w:rPr>
          <w:color w:val="000000" w:themeColor="text1"/>
        </w:rPr>
        <w:t>, Lg_Cap_15, and Lg_Cap_0 before normalization of data.</w:t>
      </w:r>
    </w:p>
    <w:p w14:paraId="214BF9F1" w14:textId="2FC9D054" w:rsidR="00553649" w:rsidRPr="0097281E" w:rsidRDefault="00553649" w:rsidP="0097281E">
      <w:pPr>
        <w:jc w:val="both"/>
        <w:rPr>
          <w:color w:val="000000" w:themeColor="text1"/>
        </w:rPr>
      </w:pPr>
    </w:p>
    <w:p w14:paraId="2C08FC2A" w14:textId="29830EA5" w:rsidR="008A07D6" w:rsidRPr="0097281E" w:rsidRDefault="00996FD7" w:rsidP="0097281E">
      <w:pPr>
        <w:jc w:val="both"/>
        <w:rPr>
          <w:color w:val="000000" w:themeColor="text1"/>
        </w:rPr>
      </w:pPr>
      <w:r w:rsidRPr="0097281E">
        <w:rPr>
          <w:noProof/>
          <w:color w:val="000000" w:themeColor="text1"/>
        </w:rPr>
        <w:lastRenderedPageBreak/>
        <w:drawing>
          <wp:inline distT="0" distB="0" distL="0" distR="0" wp14:anchorId="23D58C30" wp14:editId="7BE71439">
            <wp:extent cx="5943600" cy="406209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screen">
                      <a:extLst>
                        <a:ext uri="{28A0092B-C50C-407E-A947-70E740481C1C}">
                          <a14:useLocalDpi xmlns:a14="http://schemas.microsoft.com/office/drawing/2010/main"/>
                        </a:ext>
                      </a:extLst>
                    </a:blip>
                    <a:stretch>
                      <a:fillRect/>
                    </a:stretch>
                  </pic:blipFill>
                  <pic:spPr>
                    <a:xfrm>
                      <a:off x="0" y="0"/>
                      <a:ext cx="5943600" cy="4062095"/>
                    </a:xfrm>
                    <a:prstGeom prst="rect">
                      <a:avLst/>
                    </a:prstGeom>
                  </pic:spPr>
                </pic:pic>
              </a:graphicData>
            </a:graphic>
          </wp:inline>
        </w:drawing>
      </w:r>
    </w:p>
    <w:p w14:paraId="4CD26DE0" w14:textId="2336E881" w:rsidR="00B6259E" w:rsidRPr="0097281E" w:rsidRDefault="00996FD7" w:rsidP="0097281E">
      <w:pPr>
        <w:jc w:val="both"/>
        <w:rPr>
          <w:color w:val="000000" w:themeColor="text1"/>
        </w:rPr>
      </w:pPr>
      <w:r w:rsidRPr="0097281E">
        <w:rPr>
          <w:b/>
          <w:color w:val="000000" w:themeColor="text1"/>
        </w:rPr>
        <w:t>Figure S</w:t>
      </w:r>
      <w:r w:rsidR="008312ED">
        <w:rPr>
          <w:b/>
          <w:color w:val="000000" w:themeColor="text1"/>
        </w:rPr>
        <w:t>35</w:t>
      </w:r>
      <w:r w:rsidRPr="0097281E">
        <w:rPr>
          <w:b/>
          <w:color w:val="000000" w:themeColor="text1"/>
        </w:rPr>
        <w:t>.</w:t>
      </w:r>
      <w:r w:rsidRPr="0097281E">
        <w:rPr>
          <w:color w:val="000000" w:themeColor="text1"/>
        </w:rPr>
        <w:t xml:space="preserve"> Flow cytometry data showing the output of percent </w:t>
      </w:r>
      <w:proofErr w:type="spellStart"/>
      <w:r w:rsidRPr="0097281E">
        <w:rPr>
          <w:color w:val="000000" w:themeColor="text1"/>
        </w:rPr>
        <w:t>mCherry</w:t>
      </w:r>
      <w:proofErr w:type="spellEnd"/>
      <w:r w:rsidRPr="0097281E">
        <w:rPr>
          <w:color w:val="000000" w:themeColor="text1"/>
        </w:rPr>
        <w:t xml:space="preserve">+ cells with the entire library of polymers delivered </w:t>
      </w:r>
      <w:r w:rsidR="00AD7242" w:rsidRPr="0097281E">
        <w:rPr>
          <w:color w:val="000000" w:themeColor="text1"/>
        </w:rPr>
        <w:t>RNP</w:t>
      </w:r>
      <w:r w:rsidRPr="0097281E">
        <w:rPr>
          <w:color w:val="000000" w:themeColor="text1"/>
        </w:rPr>
        <w:t xml:space="preserve"> into HEK293</w:t>
      </w:r>
      <w:r w:rsidR="00F95525">
        <w:rPr>
          <w:color w:val="000000" w:themeColor="text1"/>
        </w:rPr>
        <w:t>T</w:t>
      </w:r>
      <w:r w:rsidRPr="0097281E">
        <w:rPr>
          <w:color w:val="000000" w:themeColor="text1"/>
        </w:rPr>
        <w:t xml:space="preserve"> cells at an N/P ratio of 2.5 and 5.</w:t>
      </w:r>
    </w:p>
    <w:p w14:paraId="3600D0B3" w14:textId="77777777" w:rsidR="00C527C4" w:rsidRPr="0097281E" w:rsidRDefault="00C527C4" w:rsidP="0097281E">
      <w:pPr>
        <w:jc w:val="both"/>
        <w:rPr>
          <w:color w:val="000000" w:themeColor="text1"/>
        </w:rPr>
      </w:pPr>
    </w:p>
    <w:p w14:paraId="7D3B9D95"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29" w:name="_Toc105366267"/>
      <w:r w:rsidRPr="0097281E">
        <w:rPr>
          <w:rFonts w:ascii="Times New Roman" w:hAnsi="Times New Roman" w:cs="Times New Roman"/>
          <w:b/>
          <w:color w:val="000000" w:themeColor="text1"/>
          <w:sz w:val="24"/>
          <w:szCs w:val="24"/>
        </w:rPr>
        <w:t xml:space="preserve">Round 2 </w:t>
      </w:r>
      <w:proofErr w:type="spellStart"/>
      <w:r w:rsidRPr="0097281E">
        <w:rPr>
          <w:rFonts w:ascii="Times New Roman" w:hAnsi="Times New Roman" w:cs="Times New Roman"/>
          <w:b/>
          <w:color w:val="000000" w:themeColor="text1"/>
          <w:sz w:val="24"/>
          <w:szCs w:val="24"/>
        </w:rPr>
        <w:t>pDNA</w:t>
      </w:r>
      <w:proofErr w:type="spellEnd"/>
      <w:r w:rsidRPr="0097281E">
        <w:rPr>
          <w:rFonts w:ascii="Times New Roman" w:hAnsi="Times New Roman" w:cs="Times New Roman"/>
          <w:b/>
          <w:color w:val="000000" w:themeColor="text1"/>
          <w:sz w:val="24"/>
          <w:szCs w:val="24"/>
        </w:rPr>
        <w:t xml:space="preserve"> and </w:t>
      </w:r>
      <w:proofErr w:type="spellStart"/>
      <w:r w:rsidRPr="0097281E">
        <w:rPr>
          <w:rFonts w:ascii="Times New Roman" w:hAnsi="Times New Roman" w:cs="Times New Roman"/>
          <w:b/>
          <w:color w:val="000000" w:themeColor="text1"/>
          <w:sz w:val="24"/>
          <w:szCs w:val="24"/>
        </w:rPr>
        <w:t>mCherry</w:t>
      </w:r>
      <w:proofErr w:type="spellEnd"/>
      <w:r w:rsidRPr="0097281E">
        <w:rPr>
          <w:rFonts w:ascii="Times New Roman" w:hAnsi="Times New Roman" w:cs="Times New Roman"/>
          <w:b/>
          <w:color w:val="000000" w:themeColor="text1"/>
          <w:sz w:val="24"/>
          <w:szCs w:val="24"/>
        </w:rPr>
        <w:t xml:space="preserve"> transfection</w:t>
      </w:r>
      <w:bookmarkEnd w:id="29"/>
    </w:p>
    <w:p w14:paraId="73196545" w14:textId="77777777" w:rsidR="00C527C4" w:rsidRPr="0097281E" w:rsidRDefault="00C527C4" w:rsidP="0097281E">
      <w:pPr>
        <w:jc w:val="both"/>
        <w:rPr>
          <w:color w:val="000000" w:themeColor="text1"/>
        </w:rPr>
      </w:pPr>
      <w:r w:rsidRPr="0097281E">
        <w:rPr>
          <w:color w:val="000000" w:themeColor="text1"/>
        </w:rPr>
        <w:t xml:space="preserve">Based on predictions of the Bayesian machine learning model, six polymers for each biological payload were chosen for the round two study at two defined N/P ratios. Polyplex formation, transfection, CCK-8 analysis, and flow cytometry workup </w:t>
      </w:r>
      <w:proofErr w:type="gramStart"/>
      <w:r w:rsidRPr="0097281E">
        <w:rPr>
          <w:color w:val="000000" w:themeColor="text1"/>
        </w:rPr>
        <w:t>were</w:t>
      </w:r>
      <w:proofErr w:type="gramEnd"/>
      <w:r w:rsidRPr="0097281E">
        <w:rPr>
          <w:color w:val="000000" w:themeColor="text1"/>
        </w:rPr>
        <w:t xml:space="preserve"> all followed as listed above in the general procedures. For </w:t>
      </w:r>
      <w:proofErr w:type="spellStart"/>
      <w:r w:rsidRPr="0097281E">
        <w:rPr>
          <w:color w:val="000000" w:themeColor="text1"/>
        </w:rPr>
        <w:t>pDNA</w:t>
      </w:r>
      <w:proofErr w:type="spellEnd"/>
      <w:r w:rsidRPr="0097281E">
        <w:rPr>
          <w:color w:val="000000" w:themeColor="text1"/>
        </w:rPr>
        <w:t xml:space="preserve"> delivery, polymers of Sh_DiE_40, Sh_Cap_40, Lg_Cap_25, Md_Cys_40, Md_DiE_40, and Lg_DiE_45 were tested at N/P ratio of 7.5 and 12.5. For RNP delivery, polymers of Lg_Cap_0, Lg_Cap_45, Md_Cap_15, Md_Cap_20, Md_DiE_15, and Sh_DiE_0 were tested at N/P ratio of 7.5 and 10.</w:t>
      </w:r>
    </w:p>
    <w:p w14:paraId="304F09EB" w14:textId="77777777" w:rsidR="00C527C4" w:rsidRPr="0097281E" w:rsidRDefault="00C527C4" w:rsidP="0097281E">
      <w:pPr>
        <w:jc w:val="both"/>
        <w:rPr>
          <w:color w:val="000000" w:themeColor="text1"/>
        </w:rPr>
      </w:pPr>
    </w:p>
    <w:p w14:paraId="291A5402" w14:textId="2B0C3541" w:rsidR="0045474C" w:rsidRPr="0097281E" w:rsidRDefault="0045474C" w:rsidP="0097281E">
      <w:pPr>
        <w:jc w:val="both"/>
        <w:rPr>
          <w:color w:val="000000" w:themeColor="text1"/>
        </w:rPr>
      </w:pPr>
    </w:p>
    <w:p w14:paraId="4682E3E8" w14:textId="0C825D28" w:rsidR="00C527C4" w:rsidRPr="0097281E" w:rsidRDefault="0097281E" w:rsidP="0097281E">
      <w:pPr>
        <w:jc w:val="both"/>
        <w:rPr>
          <w:color w:val="000000" w:themeColor="text1"/>
        </w:rPr>
      </w:pPr>
      <w:r w:rsidRPr="0097281E">
        <w:rPr>
          <w:noProof/>
          <w:color w:val="000000" w:themeColor="text1"/>
        </w:rPr>
        <w:lastRenderedPageBreak/>
        <w:drawing>
          <wp:anchor distT="0" distB="0" distL="114300" distR="114300" simplePos="0" relativeHeight="251732992" behindDoc="0" locked="0" layoutInCell="1" allowOverlap="1" wp14:anchorId="52BFC942" wp14:editId="4F558072">
            <wp:simplePos x="0" y="0"/>
            <wp:positionH relativeFrom="margin">
              <wp:posOffset>956310</wp:posOffset>
            </wp:positionH>
            <wp:positionV relativeFrom="paragraph">
              <wp:posOffset>3669966</wp:posOffset>
            </wp:positionV>
            <wp:extent cx="4273485" cy="3108960"/>
            <wp:effectExtent l="0" t="0" r="0" b="2540"/>
            <wp:wrapTopAndBottom/>
            <wp:docPr id="22" name="Picture 3">
              <a:extLst xmlns:a="http://schemas.openxmlformats.org/drawingml/2006/main">
                <a:ext uri="{FF2B5EF4-FFF2-40B4-BE49-F238E27FC236}">
                  <a16:creationId xmlns:a16="http://schemas.microsoft.com/office/drawing/2014/main" id="{5457BDCB-AF0B-554E-8F91-01245DEFF9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457BDCB-AF0B-554E-8F91-01245DEFF90F}"/>
                        </a:ext>
                      </a:extLst>
                    </pic:cNvPr>
                    <pic:cNvPicPr>
                      <a:picLocks noChangeAspect="1"/>
                    </pic:cNvPicPr>
                  </pic:nvPicPr>
                  <pic:blipFill rotWithShape="1">
                    <a:blip r:embed="rId61" cstate="screen">
                      <a:extLst>
                        <a:ext uri="{28A0092B-C50C-407E-A947-70E740481C1C}">
                          <a14:useLocalDpi xmlns:a14="http://schemas.microsoft.com/office/drawing/2010/main"/>
                        </a:ext>
                      </a:extLst>
                    </a:blip>
                    <a:srcRect t="1982" b="6620"/>
                    <a:stretch/>
                  </pic:blipFill>
                  <pic:spPr bwMode="auto">
                    <a:xfrm>
                      <a:off x="0" y="0"/>
                      <a:ext cx="4273485"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27C4" w:rsidRPr="0097281E">
        <w:rPr>
          <w:noProof/>
          <w:color w:val="000000" w:themeColor="text1"/>
        </w:rPr>
        <w:drawing>
          <wp:anchor distT="0" distB="0" distL="114300" distR="114300" simplePos="0" relativeHeight="251730944" behindDoc="0" locked="0" layoutInCell="1" allowOverlap="1" wp14:anchorId="150333E3" wp14:editId="3D1436CA">
            <wp:simplePos x="0" y="0"/>
            <wp:positionH relativeFrom="margin">
              <wp:posOffset>457200</wp:posOffset>
            </wp:positionH>
            <wp:positionV relativeFrom="paragraph">
              <wp:posOffset>0</wp:posOffset>
            </wp:positionV>
            <wp:extent cx="4855643" cy="3108960"/>
            <wp:effectExtent l="0" t="0" r="0" b="2540"/>
            <wp:wrapTopAndBottom/>
            <wp:docPr id="20" name="Picture 3">
              <a:extLst xmlns:a="http://schemas.openxmlformats.org/drawingml/2006/main">
                <a:ext uri="{FF2B5EF4-FFF2-40B4-BE49-F238E27FC236}">
                  <a16:creationId xmlns:a16="http://schemas.microsoft.com/office/drawing/2014/main" id="{3FB4A7C1-83DA-5C40-8C63-AB391E6D0F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FB4A7C1-83DA-5C40-8C63-AB391E6D0F61}"/>
                        </a:ext>
                      </a:extLst>
                    </pic:cNvPr>
                    <pic:cNvPicPr>
                      <a:picLocks noChangeAspect="1"/>
                    </pic:cNvPicPr>
                  </pic:nvPicPr>
                  <pic:blipFill>
                    <a:blip r:embed="rId62" cstate="screen">
                      <a:extLst>
                        <a:ext uri="{28A0092B-C50C-407E-A947-70E740481C1C}">
                          <a14:useLocalDpi xmlns:a14="http://schemas.microsoft.com/office/drawing/2010/main"/>
                        </a:ext>
                      </a:extLst>
                    </a:blip>
                    <a:stretch>
                      <a:fillRect/>
                    </a:stretch>
                  </pic:blipFill>
                  <pic:spPr>
                    <a:xfrm>
                      <a:off x="0" y="0"/>
                      <a:ext cx="4855643" cy="3108960"/>
                    </a:xfrm>
                    <a:prstGeom prst="rect">
                      <a:avLst/>
                    </a:prstGeom>
                  </pic:spPr>
                </pic:pic>
              </a:graphicData>
            </a:graphic>
            <wp14:sizeRelH relativeFrom="page">
              <wp14:pctWidth>0</wp14:pctWidth>
            </wp14:sizeRelH>
            <wp14:sizeRelV relativeFrom="page">
              <wp14:pctHeight>0</wp14:pctHeight>
            </wp14:sizeRelV>
          </wp:anchor>
        </w:drawing>
      </w:r>
      <w:r w:rsidR="00C527C4" w:rsidRPr="0097281E">
        <w:rPr>
          <w:b/>
          <w:color w:val="000000" w:themeColor="text1"/>
        </w:rPr>
        <w:t>Figure S</w:t>
      </w:r>
      <w:r w:rsidR="008312ED">
        <w:rPr>
          <w:b/>
          <w:color w:val="000000" w:themeColor="text1"/>
        </w:rPr>
        <w:t>36</w:t>
      </w:r>
      <w:r w:rsidR="00C527C4" w:rsidRPr="0097281E">
        <w:rPr>
          <w:b/>
          <w:color w:val="000000" w:themeColor="text1"/>
        </w:rPr>
        <w:t>.</w:t>
      </w:r>
      <w:r w:rsidR="00C527C4" w:rsidRPr="0097281E">
        <w:rPr>
          <w:color w:val="000000" w:themeColor="text1"/>
        </w:rPr>
        <w:t xml:space="preserve"> Flow cytometry data showing the output of percent GFP+ cells in our round 2 loop study with various select polymers delivering </w:t>
      </w:r>
      <w:proofErr w:type="spellStart"/>
      <w:r w:rsidR="00C527C4" w:rsidRPr="0097281E">
        <w:rPr>
          <w:color w:val="000000" w:themeColor="text1"/>
        </w:rPr>
        <w:t>pDNA</w:t>
      </w:r>
      <w:proofErr w:type="spellEnd"/>
      <w:r w:rsidR="00C527C4" w:rsidRPr="0097281E">
        <w:rPr>
          <w:color w:val="000000" w:themeColor="text1"/>
        </w:rPr>
        <w:t xml:space="preserve"> into HEK293</w:t>
      </w:r>
      <w:r w:rsidR="00F95525">
        <w:rPr>
          <w:color w:val="000000" w:themeColor="text1"/>
        </w:rPr>
        <w:t>T</w:t>
      </w:r>
      <w:r w:rsidR="00C527C4" w:rsidRPr="0097281E">
        <w:rPr>
          <w:color w:val="000000" w:themeColor="text1"/>
        </w:rPr>
        <w:t xml:space="preserve"> cells at an N/P ratio of 7.5 and 12.5.</w:t>
      </w:r>
    </w:p>
    <w:p w14:paraId="69078E1A" w14:textId="003C752B" w:rsidR="00C527C4" w:rsidRPr="0097281E" w:rsidRDefault="00C527C4" w:rsidP="0097281E">
      <w:pPr>
        <w:jc w:val="both"/>
        <w:rPr>
          <w:color w:val="000000" w:themeColor="text1"/>
        </w:rPr>
      </w:pPr>
      <w:r w:rsidRPr="0097281E">
        <w:rPr>
          <w:b/>
          <w:color w:val="000000" w:themeColor="text1"/>
        </w:rPr>
        <w:t>Figure S</w:t>
      </w:r>
      <w:r w:rsidR="008312ED">
        <w:rPr>
          <w:b/>
          <w:color w:val="000000" w:themeColor="text1"/>
        </w:rPr>
        <w:t>37</w:t>
      </w:r>
      <w:r w:rsidRPr="0097281E">
        <w:rPr>
          <w:b/>
          <w:color w:val="000000" w:themeColor="text1"/>
        </w:rPr>
        <w:t>.</w:t>
      </w:r>
      <w:r w:rsidRPr="0097281E">
        <w:rPr>
          <w:color w:val="000000" w:themeColor="text1"/>
        </w:rPr>
        <w:t xml:space="preserve"> Viability data showing the normalized transmittance in a CCK8 assay in round 2 loop study with select polymers delivering </w:t>
      </w:r>
      <w:proofErr w:type="spellStart"/>
      <w:r w:rsidRPr="0097281E">
        <w:rPr>
          <w:color w:val="000000" w:themeColor="text1"/>
        </w:rPr>
        <w:t>pDNA</w:t>
      </w:r>
      <w:proofErr w:type="spellEnd"/>
      <w:r w:rsidRPr="0097281E">
        <w:rPr>
          <w:color w:val="000000" w:themeColor="text1"/>
        </w:rPr>
        <w:t xml:space="preserve"> into HEK293</w:t>
      </w:r>
      <w:r w:rsidR="00F95525">
        <w:rPr>
          <w:color w:val="000000" w:themeColor="text1"/>
        </w:rPr>
        <w:t>T</w:t>
      </w:r>
      <w:r w:rsidRPr="0097281E">
        <w:rPr>
          <w:color w:val="000000" w:themeColor="text1"/>
        </w:rPr>
        <w:t xml:space="preserve"> cells at an N/P ratio of 7.5 and 12.5.</w:t>
      </w:r>
    </w:p>
    <w:p w14:paraId="641454FF" w14:textId="2A67977D" w:rsidR="0045474C" w:rsidRPr="0097281E" w:rsidRDefault="0097281E" w:rsidP="0097281E">
      <w:pPr>
        <w:jc w:val="both"/>
        <w:rPr>
          <w:color w:val="000000" w:themeColor="text1"/>
        </w:rPr>
      </w:pPr>
      <w:r w:rsidRPr="0097281E">
        <w:rPr>
          <w:noProof/>
          <w:color w:val="000000" w:themeColor="text1"/>
        </w:rPr>
        <w:lastRenderedPageBreak/>
        <w:drawing>
          <wp:anchor distT="0" distB="0" distL="114300" distR="114300" simplePos="0" relativeHeight="251727872" behindDoc="0" locked="0" layoutInCell="1" allowOverlap="1" wp14:anchorId="5D5DAF3C" wp14:editId="5D5E17FE">
            <wp:simplePos x="0" y="0"/>
            <wp:positionH relativeFrom="margin">
              <wp:posOffset>375557</wp:posOffset>
            </wp:positionH>
            <wp:positionV relativeFrom="paragraph">
              <wp:posOffset>91</wp:posOffset>
            </wp:positionV>
            <wp:extent cx="5029200" cy="3220085"/>
            <wp:effectExtent l="0" t="0" r="0" b="5715"/>
            <wp:wrapTopAndBottom/>
            <wp:docPr id="46" name="Picture 3">
              <a:extLst xmlns:a="http://schemas.openxmlformats.org/drawingml/2006/main">
                <a:ext uri="{FF2B5EF4-FFF2-40B4-BE49-F238E27FC236}">
                  <a16:creationId xmlns:a16="http://schemas.microsoft.com/office/drawing/2014/main" id="{14BD91F7-5EAD-D946-8CCA-1377F5149F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4BD91F7-5EAD-D946-8CCA-1377F5149F1E}"/>
                        </a:ext>
                      </a:extLst>
                    </pic:cNvPr>
                    <pic:cNvPicPr>
                      <a:picLocks noChangeAspect="1"/>
                    </pic:cNvPicPr>
                  </pic:nvPicPr>
                  <pic:blipFill>
                    <a:blip r:embed="rId63" cstate="screen">
                      <a:extLst>
                        <a:ext uri="{28A0092B-C50C-407E-A947-70E740481C1C}">
                          <a14:useLocalDpi xmlns:a14="http://schemas.microsoft.com/office/drawing/2010/main"/>
                        </a:ext>
                      </a:extLst>
                    </a:blip>
                    <a:stretch>
                      <a:fillRect/>
                    </a:stretch>
                  </pic:blipFill>
                  <pic:spPr>
                    <a:xfrm>
                      <a:off x="0" y="0"/>
                      <a:ext cx="5029200" cy="3220085"/>
                    </a:xfrm>
                    <a:prstGeom prst="rect">
                      <a:avLst/>
                    </a:prstGeom>
                  </pic:spPr>
                </pic:pic>
              </a:graphicData>
            </a:graphic>
            <wp14:sizeRelH relativeFrom="page">
              <wp14:pctWidth>0</wp14:pctWidth>
            </wp14:sizeRelH>
            <wp14:sizeRelV relativeFrom="page">
              <wp14:pctHeight>0</wp14:pctHeight>
            </wp14:sizeRelV>
          </wp:anchor>
        </w:drawing>
      </w:r>
      <w:r w:rsidR="00FA187F" w:rsidRPr="0097281E">
        <w:rPr>
          <w:noProof/>
          <w:color w:val="000000" w:themeColor="text1"/>
        </w:rPr>
        <w:t xml:space="preserve"> </w:t>
      </w:r>
      <w:r w:rsidR="0045474C" w:rsidRPr="0097281E">
        <w:rPr>
          <w:b/>
          <w:color w:val="000000" w:themeColor="text1"/>
        </w:rPr>
        <w:t>Figure S</w:t>
      </w:r>
      <w:r w:rsidR="008312ED">
        <w:rPr>
          <w:b/>
          <w:color w:val="000000" w:themeColor="text1"/>
        </w:rPr>
        <w:t>38</w:t>
      </w:r>
      <w:r w:rsidR="0045474C" w:rsidRPr="0097281E">
        <w:rPr>
          <w:b/>
          <w:color w:val="000000" w:themeColor="text1"/>
        </w:rPr>
        <w:t>.</w:t>
      </w:r>
      <w:r w:rsidR="0045474C" w:rsidRPr="0097281E">
        <w:rPr>
          <w:color w:val="000000" w:themeColor="text1"/>
        </w:rPr>
        <w:t xml:space="preserve"> Flow cytometry data showing the output of percent </w:t>
      </w:r>
      <w:proofErr w:type="spellStart"/>
      <w:r w:rsidR="0045474C" w:rsidRPr="0097281E">
        <w:rPr>
          <w:color w:val="000000" w:themeColor="text1"/>
        </w:rPr>
        <w:t>mCherry</w:t>
      </w:r>
      <w:proofErr w:type="spellEnd"/>
      <w:r w:rsidR="0045474C" w:rsidRPr="0097281E">
        <w:rPr>
          <w:color w:val="000000" w:themeColor="text1"/>
        </w:rPr>
        <w:t>+ cells in our round 2 loop study with select polymers delivering RNP into HEK293</w:t>
      </w:r>
      <w:r w:rsidR="00F95525">
        <w:rPr>
          <w:color w:val="000000" w:themeColor="text1"/>
        </w:rPr>
        <w:t>T</w:t>
      </w:r>
      <w:r w:rsidR="0045474C" w:rsidRPr="0097281E">
        <w:rPr>
          <w:color w:val="000000" w:themeColor="text1"/>
        </w:rPr>
        <w:t xml:space="preserve"> cells at an N/P ratio of 7.5 and 10.</w:t>
      </w:r>
    </w:p>
    <w:p w14:paraId="526D6789" w14:textId="632B57F9" w:rsidR="00FC5456" w:rsidRPr="0097281E" w:rsidRDefault="0097281E" w:rsidP="0097281E">
      <w:pPr>
        <w:jc w:val="both"/>
        <w:rPr>
          <w:color w:val="000000" w:themeColor="text1"/>
        </w:rPr>
      </w:pPr>
      <w:r w:rsidRPr="0097281E">
        <w:rPr>
          <w:b/>
          <w:noProof/>
          <w:color w:val="000000" w:themeColor="text1"/>
        </w:rPr>
        <w:drawing>
          <wp:anchor distT="0" distB="0" distL="114300" distR="114300" simplePos="0" relativeHeight="251728896" behindDoc="0" locked="0" layoutInCell="1" allowOverlap="1" wp14:anchorId="0B990A55" wp14:editId="355BF328">
            <wp:simplePos x="0" y="0"/>
            <wp:positionH relativeFrom="margin">
              <wp:posOffset>451485</wp:posOffset>
            </wp:positionH>
            <wp:positionV relativeFrom="paragraph">
              <wp:posOffset>172266</wp:posOffset>
            </wp:positionV>
            <wp:extent cx="5029200" cy="3783721"/>
            <wp:effectExtent l="0" t="0" r="0" b="1270"/>
            <wp:wrapTopAndBottom/>
            <wp:docPr id="47" name="Picture 4">
              <a:extLst xmlns:a="http://schemas.openxmlformats.org/drawingml/2006/main">
                <a:ext uri="{FF2B5EF4-FFF2-40B4-BE49-F238E27FC236}">
                  <a16:creationId xmlns:a16="http://schemas.microsoft.com/office/drawing/2014/main" id="{79B57A26-F83A-B948-AA73-BAA1A3979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B57A26-F83A-B948-AA73-BAA1A397980B}"/>
                        </a:ext>
                      </a:extLst>
                    </pic:cNvPr>
                    <pic:cNvPicPr>
                      <a:picLocks noChangeAspect="1"/>
                    </pic:cNvPicPr>
                  </pic:nvPicPr>
                  <pic:blipFill>
                    <a:blip r:embed="rId64">
                      <a:extLst>
                        <a:ext uri="{28A0092B-C50C-407E-A947-70E740481C1C}">
                          <a14:useLocalDpi xmlns:a14="http://schemas.microsoft.com/office/drawing/2010/main"/>
                        </a:ext>
                      </a:extLst>
                    </a:blip>
                    <a:stretch>
                      <a:fillRect/>
                    </a:stretch>
                  </pic:blipFill>
                  <pic:spPr>
                    <a:xfrm>
                      <a:off x="0" y="0"/>
                      <a:ext cx="5029200" cy="3783721"/>
                    </a:xfrm>
                    <a:prstGeom prst="rect">
                      <a:avLst/>
                    </a:prstGeom>
                  </pic:spPr>
                </pic:pic>
              </a:graphicData>
            </a:graphic>
            <wp14:sizeRelH relativeFrom="page">
              <wp14:pctWidth>0</wp14:pctWidth>
            </wp14:sizeRelH>
            <wp14:sizeRelV relativeFrom="page">
              <wp14:pctHeight>0</wp14:pctHeight>
            </wp14:sizeRelV>
          </wp:anchor>
        </w:drawing>
      </w:r>
      <w:r w:rsidR="0045474C" w:rsidRPr="0097281E">
        <w:rPr>
          <w:b/>
          <w:color w:val="000000" w:themeColor="text1"/>
        </w:rPr>
        <w:t>Figure S</w:t>
      </w:r>
      <w:r w:rsidR="008312ED">
        <w:rPr>
          <w:b/>
          <w:color w:val="000000" w:themeColor="text1"/>
        </w:rPr>
        <w:t>39</w:t>
      </w:r>
      <w:r w:rsidR="0045474C" w:rsidRPr="0097281E">
        <w:rPr>
          <w:b/>
          <w:color w:val="000000" w:themeColor="text1"/>
        </w:rPr>
        <w:t>.</w:t>
      </w:r>
      <w:r w:rsidR="0045474C" w:rsidRPr="0097281E">
        <w:rPr>
          <w:color w:val="000000" w:themeColor="text1"/>
        </w:rPr>
        <w:t xml:space="preserve"> Viability data showing the normalized transmittance in a CCK8 assay in a round 2 loop study with select polymers delivering RNP into HEK293</w:t>
      </w:r>
      <w:r w:rsidR="00F95525">
        <w:rPr>
          <w:color w:val="000000" w:themeColor="text1"/>
        </w:rPr>
        <w:t>T</w:t>
      </w:r>
      <w:r w:rsidR="0045474C" w:rsidRPr="0097281E">
        <w:rPr>
          <w:color w:val="000000" w:themeColor="text1"/>
        </w:rPr>
        <w:t xml:space="preserve"> cells at an N/P ratio of 7.5 and 10.</w:t>
      </w:r>
    </w:p>
    <w:p w14:paraId="151ED059" w14:textId="5B61AABC" w:rsidR="0097281E" w:rsidRPr="0097281E" w:rsidRDefault="0097281E" w:rsidP="0097281E">
      <w:pPr>
        <w:jc w:val="both"/>
        <w:rPr>
          <w:color w:val="000000" w:themeColor="text1"/>
        </w:rPr>
      </w:pPr>
    </w:p>
    <w:p w14:paraId="08FF99FB" w14:textId="77777777" w:rsidR="0097281E" w:rsidRPr="0097281E" w:rsidRDefault="0097281E" w:rsidP="0097281E">
      <w:pPr>
        <w:pStyle w:val="Heading2"/>
        <w:rPr>
          <w:rFonts w:ascii="Times New Roman" w:hAnsi="Times New Roman" w:cs="Times New Roman"/>
          <w:b/>
          <w:color w:val="000000" w:themeColor="text1"/>
          <w:sz w:val="24"/>
          <w:szCs w:val="24"/>
        </w:rPr>
      </w:pPr>
      <w:bookmarkStart w:id="30" w:name="_Toc105366268"/>
      <w:r w:rsidRPr="0097281E">
        <w:rPr>
          <w:rFonts w:ascii="Times New Roman" w:hAnsi="Times New Roman" w:cs="Times New Roman"/>
          <w:b/>
          <w:color w:val="000000" w:themeColor="text1"/>
          <w:sz w:val="24"/>
          <w:szCs w:val="24"/>
        </w:rPr>
        <w:lastRenderedPageBreak/>
        <w:t xml:space="preserve">Round 3 </w:t>
      </w:r>
      <w:proofErr w:type="spellStart"/>
      <w:r w:rsidRPr="0097281E">
        <w:rPr>
          <w:rFonts w:ascii="Times New Roman" w:hAnsi="Times New Roman" w:cs="Times New Roman"/>
          <w:b/>
          <w:color w:val="000000" w:themeColor="text1"/>
          <w:sz w:val="24"/>
          <w:szCs w:val="24"/>
        </w:rPr>
        <w:t>pDNA</w:t>
      </w:r>
      <w:proofErr w:type="spellEnd"/>
      <w:r w:rsidRPr="0097281E">
        <w:rPr>
          <w:rFonts w:ascii="Times New Roman" w:hAnsi="Times New Roman" w:cs="Times New Roman"/>
          <w:b/>
          <w:color w:val="000000" w:themeColor="text1"/>
          <w:sz w:val="24"/>
          <w:szCs w:val="24"/>
        </w:rPr>
        <w:t xml:space="preserve"> and </w:t>
      </w:r>
      <w:proofErr w:type="spellStart"/>
      <w:r w:rsidRPr="0097281E">
        <w:rPr>
          <w:rFonts w:ascii="Times New Roman" w:hAnsi="Times New Roman" w:cs="Times New Roman"/>
          <w:b/>
          <w:color w:val="000000" w:themeColor="text1"/>
          <w:sz w:val="24"/>
          <w:szCs w:val="24"/>
        </w:rPr>
        <w:t>mCherry</w:t>
      </w:r>
      <w:proofErr w:type="spellEnd"/>
      <w:r w:rsidRPr="0097281E">
        <w:rPr>
          <w:rFonts w:ascii="Times New Roman" w:hAnsi="Times New Roman" w:cs="Times New Roman"/>
          <w:b/>
          <w:color w:val="000000" w:themeColor="text1"/>
          <w:sz w:val="24"/>
          <w:szCs w:val="24"/>
        </w:rPr>
        <w:t xml:space="preserve"> transfection</w:t>
      </w:r>
      <w:bookmarkEnd w:id="30"/>
    </w:p>
    <w:p w14:paraId="50C2D76C" w14:textId="77777777" w:rsidR="0097281E" w:rsidRPr="0097281E" w:rsidRDefault="0097281E" w:rsidP="0097281E">
      <w:pPr>
        <w:jc w:val="both"/>
        <w:rPr>
          <w:color w:val="000000" w:themeColor="text1"/>
        </w:rPr>
      </w:pPr>
      <w:r w:rsidRPr="0097281E">
        <w:rPr>
          <w:color w:val="000000" w:themeColor="text1"/>
        </w:rPr>
        <w:t xml:space="preserve">Based on predictions of the Bayesian machine learning model, eight individual polymer formulations were decided upon for each biological payload. Polyplex formation, transfection, CCK-8 analysis, and flow cytometry workup </w:t>
      </w:r>
      <w:proofErr w:type="gramStart"/>
      <w:r w:rsidRPr="0097281E">
        <w:rPr>
          <w:color w:val="000000" w:themeColor="text1"/>
        </w:rPr>
        <w:t>were</w:t>
      </w:r>
      <w:proofErr w:type="gramEnd"/>
      <w:r w:rsidRPr="0097281E">
        <w:rPr>
          <w:color w:val="000000" w:themeColor="text1"/>
        </w:rPr>
        <w:t xml:space="preserve"> all followed as listed above in the general procedures. </w:t>
      </w:r>
    </w:p>
    <w:p w14:paraId="5DCF2EA3" w14:textId="77777777" w:rsidR="0097281E" w:rsidRPr="0097281E" w:rsidRDefault="0097281E" w:rsidP="0097281E">
      <w:pPr>
        <w:jc w:val="both"/>
        <w:rPr>
          <w:color w:val="000000" w:themeColor="text1"/>
        </w:rPr>
      </w:pPr>
      <w:r w:rsidRPr="0097281E">
        <w:rPr>
          <w:color w:val="000000" w:themeColor="text1"/>
        </w:rPr>
        <w:t xml:space="preserve">For </w:t>
      </w:r>
      <w:proofErr w:type="spellStart"/>
      <w:r w:rsidRPr="0097281E">
        <w:rPr>
          <w:color w:val="000000" w:themeColor="text1"/>
        </w:rPr>
        <w:t>pDNA</w:t>
      </w:r>
      <w:proofErr w:type="spellEnd"/>
      <w:r w:rsidRPr="0097281E">
        <w:rPr>
          <w:color w:val="000000" w:themeColor="text1"/>
        </w:rPr>
        <w:t xml:space="preserve"> delivery: Sh_DiE_40 (N/P 11.25, 14.125, 16.375), Lg_Cap_20 (N/P 11), Lg_DiE_40 (N/P 17.5), Lg_Cap_40 (N/P 13.25), Lg_DiE_20 (N/P 13), Md_DiE_40 (N/P 17.125). </w:t>
      </w:r>
    </w:p>
    <w:p w14:paraId="703D0C56" w14:textId="77777777" w:rsidR="0097281E" w:rsidRPr="0097281E" w:rsidRDefault="0097281E" w:rsidP="0097281E">
      <w:pPr>
        <w:jc w:val="both"/>
        <w:rPr>
          <w:color w:val="000000" w:themeColor="text1"/>
        </w:rPr>
      </w:pPr>
      <w:r w:rsidRPr="0097281E">
        <w:rPr>
          <w:color w:val="000000" w:themeColor="text1"/>
        </w:rPr>
        <w:t>For RNP delivery: Lg_Cap_0 (N/P 4, 5.5, 6), Sh_DiE_20 (N/P 8, 10), Lg_Cap_20 (N/P 9.625), Lg_Cap_10 (N/P 8.625), and Lg_DiE_20 (N/P 8.875)</w:t>
      </w:r>
    </w:p>
    <w:p w14:paraId="0870C60F" w14:textId="77777777" w:rsidR="0097281E" w:rsidRPr="0097281E" w:rsidRDefault="0097281E" w:rsidP="0097281E">
      <w:pPr>
        <w:jc w:val="both"/>
        <w:rPr>
          <w:color w:val="000000" w:themeColor="text1"/>
        </w:rPr>
      </w:pPr>
    </w:p>
    <w:p w14:paraId="69BA5512" w14:textId="318E8A55" w:rsidR="0097281E" w:rsidRPr="0097281E" w:rsidRDefault="0097281E" w:rsidP="0097281E">
      <w:pPr>
        <w:jc w:val="both"/>
        <w:rPr>
          <w:color w:val="000000" w:themeColor="text1"/>
        </w:rPr>
      </w:pPr>
      <w:r w:rsidRPr="0097281E">
        <w:rPr>
          <w:b/>
          <w:color w:val="000000" w:themeColor="text1"/>
        </w:rPr>
        <w:t>Table S</w:t>
      </w:r>
      <w:r w:rsidR="008312ED">
        <w:rPr>
          <w:b/>
          <w:color w:val="000000" w:themeColor="text1"/>
        </w:rPr>
        <w:t>2</w:t>
      </w:r>
      <w:r w:rsidRPr="0097281E">
        <w:rPr>
          <w:b/>
          <w:color w:val="000000" w:themeColor="text1"/>
        </w:rPr>
        <w:t xml:space="preserve">. </w:t>
      </w:r>
      <w:r w:rsidRPr="0097281E">
        <w:rPr>
          <w:color w:val="000000" w:themeColor="text1"/>
        </w:rPr>
        <w:t xml:space="preserve">Table of %GFP and cell viability data for the 8 polymers transfected with </w:t>
      </w:r>
      <w:proofErr w:type="spellStart"/>
      <w:r w:rsidRPr="0097281E">
        <w:rPr>
          <w:color w:val="000000" w:themeColor="text1"/>
        </w:rPr>
        <w:t>pDNA</w:t>
      </w:r>
      <w:proofErr w:type="spellEnd"/>
      <w:r w:rsidRPr="0097281E">
        <w:rPr>
          <w:color w:val="000000" w:themeColor="text1"/>
        </w:rPr>
        <w:t>.</w:t>
      </w:r>
    </w:p>
    <w:p w14:paraId="2C5E7CF7" w14:textId="77777777" w:rsidR="0097281E" w:rsidRPr="0097281E" w:rsidRDefault="0097281E" w:rsidP="0097281E">
      <w:pPr>
        <w:jc w:val="both"/>
        <w:rPr>
          <w:color w:val="000000" w:themeColor="text1"/>
        </w:rPr>
      </w:pPr>
      <w:r w:rsidRPr="0097281E">
        <w:rPr>
          <w:noProof/>
          <w:color w:val="000000" w:themeColor="text1"/>
        </w:rPr>
        <w:drawing>
          <wp:anchor distT="0" distB="0" distL="114300" distR="114300" simplePos="0" relativeHeight="251735040" behindDoc="0" locked="0" layoutInCell="1" allowOverlap="1" wp14:anchorId="3FECD903" wp14:editId="7C4E144A">
            <wp:simplePos x="0" y="0"/>
            <wp:positionH relativeFrom="margin">
              <wp:align>center</wp:align>
            </wp:positionH>
            <wp:positionV relativeFrom="paragraph">
              <wp:posOffset>0</wp:posOffset>
            </wp:positionV>
            <wp:extent cx="4572000" cy="2775438"/>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a:ext>
                      </a:extLst>
                    </a:blip>
                    <a:stretch>
                      <a:fillRect/>
                    </a:stretch>
                  </pic:blipFill>
                  <pic:spPr>
                    <a:xfrm>
                      <a:off x="0" y="0"/>
                      <a:ext cx="4572000" cy="2775438"/>
                    </a:xfrm>
                    <a:prstGeom prst="rect">
                      <a:avLst/>
                    </a:prstGeom>
                  </pic:spPr>
                </pic:pic>
              </a:graphicData>
            </a:graphic>
            <wp14:sizeRelH relativeFrom="page">
              <wp14:pctWidth>0</wp14:pctWidth>
            </wp14:sizeRelH>
            <wp14:sizeRelV relativeFrom="page">
              <wp14:pctHeight>0</wp14:pctHeight>
            </wp14:sizeRelV>
          </wp:anchor>
        </w:drawing>
      </w:r>
    </w:p>
    <w:p w14:paraId="75E6F79D" w14:textId="237BCA1E" w:rsidR="00B6259E" w:rsidRPr="00A26034" w:rsidRDefault="00366227" w:rsidP="0097281E">
      <w:pPr>
        <w:jc w:val="both"/>
        <w:rPr>
          <w:b/>
          <w:bCs/>
          <w:color w:val="000000" w:themeColor="text1"/>
        </w:rPr>
      </w:pPr>
      <w:r w:rsidRPr="00A26034">
        <w:rPr>
          <w:b/>
          <w:bCs/>
          <w:color w:val="000000" w:themeColor="text1"/>
        </w:rPr>
        <w:t xml:space="preserve">Round 3 </w:t>
      </w:r>
      <w:proofErr w:type="spellStart"/>
      <w:r w:rsidRPr="00A26034">
        <w:rPr>
          <w:b/>
          <w:bCs/>
          <w:color w:val="000000" w:themeColor="text1"/>
        </w:rPr>
        <w:t>mCherry</w:t>
      </w:r>
      <w:proofErr w:type="spellEnd"/>
      <w:r w:rsidRPr="00A26034">
        <w:rPr>
          <w:b/>
          <w:bCs/>
          <w:color w:val="000000" w:themeColor="text1"/>
        </w:rPr>
        <w:t xml:space="preserve"> Expression and Cell Viability</w:t>
      </w:r>
    </w:p>
    <w:p w14:paraId="3BD83706" w14:textId="3CF2DAC5" w:rsidR="003959CE" w:rsidRPr="0097281E" w:rsidRDefault="003959CE" w:rsidP="0097281E">
      <w:pPr>
        <w:jc w:val="both"/>
        <w:rPr>
          <w:color w:val="000000" w:themeColor="text1"/>
        </w:rPr>
      </w:pPr>
    </w:p>
    <w:p w14:paraId="71F31CC6" w14:textId="445DA1F1" w:rsidR="00E81EC5" w:rsidRPr="0097281E" w:rsidRDefault="0097281E" w:rsidP="0097281E">
      <w:pPr>
        <w:jc w:val="both"/>
        <w:rPr>
          <w:color w:val="000000" w:themeColor="text1"/>
        </w:rPr>
      </w:pPr>
      <w:r w:rsidRPr="0097281E">
        <w:rPr>
          <w:noProof/>
          <w:color w:val="000000" w:themeColor="text1"/>
        </w:rPr>
        <w:drawing>
          <wp:anchor distT="0" distB="0" distL="114300" distR="114300" simplePos="0" relativeHeight="251717632" behindDoc="0" locked="0" layoutInCell="1" allowOverlap="1" wp14:anchorId="0F8CBD7E" wp14:editId="58C9C56A">
            <wp:simplePos x="0" y="0"/>
            <wp:positionH relativeFrom="margin">
              <wp:posOffset>686768</wp:posOffset>
            </wp:positionH>
            <wp:positionV relativeFrom="paragraph">
              <wp:posOffset>206012</wp:posOffset>
            </wp:positionV>
            <wp:extent cx="4572000" cy="2766646"/>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a:ext>
                      </a:extLst>
                    </a:blip>
                    <a:stretch>
                      <a:fillRect/>
                    </a:stretch>
                  </pic:blipFill>
                  <pic:spPr>
                    <a:xfrm>
                      <a:off x="0" y="0"/>
                      <a:ext cx="4572000" cy="2766646"/>
                    </a:xfrm>
                    <a:prstGeom prst="rect">
                      <a:avLst/>
                    </a:prstGeom>
                  </pic:spPr>
                </pic:pic>
              </a:graphicData>
            </a:graphic>
            <wp14:sizeRelH relativeFrom="page">
              <wp14:pctWidth>0</wp14:pctWidth>
            </wp14:sizeRelH>
            <wp14:sizeRelV relativeFrom="page">
              <wp14:pctHeight>0</wp14:pctHeight>
            </wp14:sizeRelV>
          </wp:anchor>
        </w:drawing>
      </w:r>
      <w:r w:rsidR="00E81EC5" w:rsidRPr="0097281E">
        <w:rPr>
          <w:b/>
          <w:color w:val="000000" w:themeColor="text1"/>
        </w:rPr>
        <w:t>Table S</w:t>
      </w:r>
      <w:r w:rsidR="008312ED">
        <w:rPr>
          <w:b/>
          <w:color w:val="000000" w:themeColor="text1"/>
        </w:rPr>
        <w:t>3</w:t>
      </w:r>
      <w:r w:rsidR="00E81EC5" w:rsidRPr="0097281E">
        <w:rPr>
          <w:b/>
          <w:color w:val="000000" w:themeColor="text1"/>
        </w:rPr>
        <w:t xml:space="preserve">. </w:t>
      </w:r>
      <w:r w:rsidR="00E81EC5" w:rsidRPr="0097281E">
        <w:rPr>
          <w:color w:val="000000" w:themeColor="text1"/>
        </w:rPr>
        <w:t xml:space="preserve">Table of </w:t>
      </w:r>
      <w:r w:rsidR="003959CE" w:rsidRPr="0097281E">
        <w:rPr>
          <w:color w:val="000000" w:themeColor="text1"/>
        </w:rPr>
        <w:t>%</w:t>
      </w:r>
      <w:proofErr w:type="spellStart"/>
      <w:r w:rsidR="003959CE" w:rsidRPr="0097281E">
        <w:rPr>
          <w:color w:val="000000" w:themeColor="text1"/>
        </w:rPr>
        <w:t>mCherry</w:t>
      </w:r>
      <w:proofErr w:type="spellEnd"/>
      <w:r w:rsidR="003959CE" w:rsidRPr="0097281E">
        <w:rPr>
          <w:color w:val="000000" w:themeColor="text1"/>
        </w:rPr>
        <w:t xml:space="preserve"> and cell viability </w:t>
      </w:r>
      <w:r w:rsidR="00E81EC5" w:rsidRPr="0097281E">
        <w:rPr>
          <w:color w:val="000000" w:themeColor="text1"/>
        </w:rPr>
        <w:t>data for the 8 polymers transfected with RNP</w:t>
      </w:r>
      <w:r w:rsidR="003959CE" w:rsidRPr="0097281E">
        <w:rPr>
          <w:color w:val="000000" w:themeColor="text1"/>
        </w:rPr>
        <w:t>.</w:t>
      </w:r>
    </w:p>
    <w:p w14:paraId="23CF4DBC" w14:textId="39EC60BD" w:rsidR="0003356A" w:rsidRPr="00CD08A8" w:rsidRDefault="0097281E" w:rsidP="0097281E">
      <w:pPr>
        <w:pStyle w:val="Heading1"/>
        <w:rPr>
          <w:rFonts w:ascii="Times New Roman" w:hAnsi="Times New Roman" w:cs="Times New Roman"/>
          <w:b/>
          <w:color w:val="000000" w:themeColor="text1"/>
          <w:sz w:val="24"/>
          <w:szCs w:val="24"/>
        </w:rPr>
      </w:pPr>
      <w:bookmarkStart w:id="31" w:name="_Toc105366269"/>
      <w:r w:rsidRPr="00CD08A8">
        <w:rPr>
          <w:rFonts w:ascii="Times New Roman" w:hAnsi="Times New Roman" w:cs="Times New Roman"/>
          <w:b/>
          <w:color w:val="000000" w:themeColor="text1"/>
          <w:sz w:val="24"/>
          <w:szCs w:val="24"/>
        </w:rPr>
        <w:lastRenderedPageBreak/>
        <w:t>Analysis by Machine Lea</w:t>
      </w:r>
      <w:r w:rsidR="00E717A3">
        <w:rPr>
          <w:rFonts w:ascii="Times New Roman" w:hAnsi="Times New Roman" w:cs="Times New Roman"/>
          <w:b/>
          <w:color w:val="000000" w:themeColor="text1"/>
          <w:sz w:val="24"/>
          <w:szCs w:val="24"/>
        </w:rPr>
        <w:t>r</w:t>
      </w:r>
      <w:r w:rsidRPr="00CD08A8">
        <w:rPr>
          <w:rFonts w:ascii="Times New Roman" w:hAnsi="Times New Roman" w:cs="Times New Roman"/>
          <w:b/>
          <w:color w:val="000000" w:themeColor="text1"/>
          <w:sz w:val="24"/>
          <w:szCs w:val="24"/>
        </w:rPr>
        <w:t>ning</w:t>
      </w:r>
      <w:bookmarkEnd w:id="31"/>
      <w:r w:rsidRPr="00CD08A8">
        <w:rPr>
          <w:rFonts w:ascii="Times New Roman" w:hAnsi="Times New Roman" w:cs="Times New Roman"/>
          <w:b/>
          <w:color w:val="000000" w:themeColor="text1"/>
          <w:sz w:val="24"/>
          <w:szCs w:val="24"/>
        </w:rPr>
        <w:t xml:space="preserve"> </w:t>
      </w:r>
    </w:p>
    <w:p w14:paraId="464884D4" w14:textId="589CAC1E" w:rsidR="0097281E" w:rsidRPr="0097281E" w:rsidRDefault="0097281E" w:rsidP="0097281E">
      <w:pPr>
        <w:pStyle w:val="Heading2"/>
        <w:rPr>
          <w:rFonts w:ascii="Times New Roman" w:hAnsi="Times New Roman" w:cs="Times New Roman"/>
          <w:b/>
          <w:color w:val="000000" w:themeColor="text1"/>
          <w:sz w:val="24"/>
          <w:szCs w:val="24"/>
        </w:rPr>
      </w:pPr>
      <w:bookmarkStart w:id="32" w:name="_Toc105366270"/>
      <w:r w:rsidRPr="0097281E">
        <w:rPr>
          <w:rFonts w:ascii="Times New Roman" w:hAnsi="Times New Roman" w:cs="Times New Roman"/>
          <w:b/>
          <w:color w:val="000000" w:themeColor="text1"/>
          <w:sz w:val="24"/>
          <w:szCs w:val="24"/>
        </w:rPr>
        <w:t>Polymer feature</w:t>
      </w:r>
      <w:r w:rsidR="005351CB">
        <w:rPr>
          <w:rFonts w:ascii="Times New Roman" w:hAnsi="Times New Roman" w:cs="Times New Roman"/>
          <w:b/>
          <w:color w:val="000000" w:themeColor="text1"/>
          <w:sz w:val="24"/>
          <w:szCs w:val="24"/>
        </w:rPr>
        <w:t xml:space="preserve"> attribution using </w:t>
      </w:r>
      <w:r w:rsidRPr="0097281E">
        <w:rPr>
          <w:rFonts w:ascii="Times New Roman" w:hAnsi="Times New Roman" w:cs="Times New Roman"/>
          <w:b/>
          <w:color w:val="000000" w:themeColor="text1"/>
          <w:sz w:val="24"/>
          <w:szCs w:val="24"/>
        </w:rPr>
        <w:t>SHAP</w:t>
      </w:r>
      <w:bookmarkEnd w:id="32"/>
    </w:p>
    <w:p w14:paraId="555FDF36" w14:textId="0ABD34E6" w:rsidR="00CD08A8" w:rsidRDefault="00CD08A8" w:rsidP="00CD08A8">
      <w:pPr>
        <w:spacing w:line="276" w:lineRule="auto"/>
        <w:jc w:val="both"/>
        <w:rPr>
          <w:b/>
          <w:color w:val="000000" w:themeColor="text1"/>
        </w:rPr>
      </w:pPr>
      <w:r>
        <w:rPr>
          <w:rFonts w:eastAsia="Calibri"/>
        </w:rPr>
        <w:t>The</w:t>
      </w:r>
      <w:r w:rsidRPr="00AC64E8">
        <w:rPr>
          <w:rFonts w:eastAsia="Calibri"/>
        </w:rPr>
        <w:t xml:space="preserve"> structure-property relationships</w:t>
      </w:r>
      <w:r>
        <w:rPr>
          <w:rFonts w:eastAsia="Calibri"/>
        </w:rPr>
        <w:t xml:space="preserve"> are explored using the approach explained in</w:t>
      </w:r>
      <w:r w:rsidRPr="00AC64E8">
        <w:rPr>
          <w:rFonts w:eastAsia="Calibri"/>
        </w:rPr>
        <w:t xml:space="preserve"> Kumar </w:t>
      </w:r>
      <w:r w:rsidRPr="00AC64E8">
        <w:rPr>
          <w:rFonts w:eastAsia="Calibri"/>
          <w:i/>
        </w:rPr>
        <w:t>et al.</w:t>
      </w:r>
      <w:r w:rsidRPr="00AC64E8">
        <w:rPr>
          <w:rFonts w:eastAsia="Calibri"/>
          <w:i/>
        </w:rPr>
        <w:fldChar w:fldCharType="begin" w:fldLock="1"/>
      </w:r>
      <w:r w:rsidR="006E6167">
        <w:rPr>
          <w:rFonts w:eastAsia="Calibri"/>
          <w:i/>
        </w:rPr>
        <w:instrText>ADDIN CSL_CITATION {"citationItems":[{"id":"ITEM-1","itemData":{"DOI":"10.1021/jacsau.1c00467","ISSN":"2691-3704","abstract":"The development of polymers that can replace engineered viral vectors in clinical gene therapy has proven elusive despite the vast portfolios of multifunctional polymers generated by advances in polymer synthesis. Functional delivery of payloads such as plasmids (pDNA) and ribonucleoproteins (RNP) to various cellular populations and tissue types requires design precision. Here, we systematically screen a combinatorially designed library of 43 well-defined polymers, ultimately identifying a lead polycationic vehicle (P38) for efficient pDNA delivery. Further, we demonstrate the versatility of P38 in co-delivering spCas9 RNP and pDNA payloads to mediate homology directed repair as well as in facilitating efficient pDNA delivery in ARPE-19 cells. P38 achieves nuclear import of pDNA and eludes lysosomal processing far more effectively than a structural analog that does not deliver pDNA as efficiently. To reveal the physicochemical drivers of P38's gene delivery performance, SHapley Additive exPlanations (SHAP) are computed for nine polyplex features, and a causal model is applied to evaluate the average treatment effect of the most important features selected by SHAP. Our machine learning interpretability and causal inference approach derives structure-function relationships underlying delivery efficiency, polyplex uptake, and cellular viability, and probes the overlap in polymer design criteria between RNP and pDNA payloads. Together, combinatorial polymer synthesis, parallelized biological screening, and machine learning establish that pDNA delivery demands careful tuning of polycation protonation equilibria while RNP payloads are delivered most efficaciously by polymers that deprotonate cooperatively via hydrophobic interactions. These payload-specific design guidelines will inform further design of bespoke polymers for specific therapeutic contexts.","author":[{"dropping-particle":"","family":"Kumar","given":"Ramya","non-dropping-particle":"","parse-names":false,"suffix":""},{"dropping-particle":"","family":"Le","given":"Ngoc","non-dropping-particle":"","parse-names":false,"suffix":""},{"dropping-particle":"","family":"Oviedo","given":"Felipe","non-dropping-particle":"","parse-names":false,"suffix":""},{"dropping-particle":"","family":"Brown","given":"Mary E.","non-dropping-particle":"","parse-names":false,"suffix":""},{"dropping-particle":"","family":"Reineke","given":"Theresa M.","non-dropping-particle":"","parse-names":false,"suffix":""}],"container-title":"JACS Au","id":"ITEM-1","issue":"2","issued":{"date-parts":[["2022","2","28"]]},"page":"428-442","title":"Combinatorial Polycation Synthesis and Causal Machine Learning Reveal Divergent Polymer Design Rules for Effective pDNA and Ribonucleoprotein Delivery","type":"article-journal","volume":"2"},"uris":["http://www.mendeley.com/documents/?uuid=3b9dd092-d94b-49fa-a39a-c8bd4c9c3b50"]},{"id":"ITEM-2","itemData":{"DOI":"10.1021/acsnano.0c08549","ISSN":"1936-0851","abstract":"Chemically defined vectors such as cationicpolymers are versatile alternatives to engineered viruses forthe delivery of genome-editing payloads. However, their clinicaltranslation hinges on rapidly exploring vast chemical designspaces and deriving structure−function relationships governingdelivery performance. Here, we discovered a polymer forefficient intracellular ribonucleoprotein (RNP) delivery throughcombinatorial polymer design and parallelized experimentalworkflows. A chemically diverse library of 43 statisticalcopolymers was synthesizedviacombinatorial RAFT polymer-ization, realizing systematic variations in physicochemicalproperties. We selected cationic monomers that varied intheir pKavalues (8.1−9.2), steric bulk, and lipophilicity of theiralkyl substituents. Co-monomers of varying hydrophilicity were also incorporated, enabling elucidation of the roles ofprotonation equilibria and hydrophobic−hydrophilic balance in vehicular properties and performance. We screened ourmultiparametric vector library through image cytometry and rapidly uncovered a hit polymer (P38), which outperforms state-of-the-art commercial transfection reagents, achieving nearly 60% editing efficiencyvianonhomologous end-joining.Structure−function correlations underlying editing efficiency, cellular toxicity, and RNP uptake were probed through machinelearning approaches to uncover the physicochemical basis of P38’s performance. Although cellular toxicity and RNP uptakewere solely determined by polyplex size distribution and protonation degree, respectively, these two polyplex designparameters were found to be inconsequential for enhancing editing efficiency. Instead, polymer hydrophobicity and the Hillcoefficient, a parameter describing cooperativity-enhanced polymer deprotonation, were identified as the critical determinantsof editing efficiency. Combinatorial synthesis and high-throughput characterization methodologies coupled with data scienceapproaches enabled the rapid discovery of a polymeric vehicle that would have otherwise remained inaccessible to chemicalintuition. The statistically derived design rules elucidated herein will guide the synthesis and optimization of future polymerlibraries tailored for therapeutic applications of RNP-based genome editing.","author":[{"dropping-particle":"","family":"Kumar","given":"Ramya","non-dropping-particle":"","parse-names":false,"suffix":""},{"dropping-particle":"","family":"Le","given":"Ngoc","non-dropping-particle":"","parse-names":false,"suffix":""},{"dropping-particle":"","family":"Tan","given":"Zhe","non-dropping-particle":"","parse-names":false,"suffix":""},{"dropping-particle":"","family":"Brown","given":"Mary E.","non-dropping-particle":"","parse-names":false,"suffix":""},{"dropping-particle":"","family":"Jiang","given":"Shan","non-dropping-particle":"","parse-names":false,"suffix":""},{"dropping-particle":"","family":"Reineke","given":"Theresa M.","non-dropping-particle":"","parse-names":false,"suffix":""}],"container-title":"ACS Nano","id":"ITEM-2","issue":"12","issued":{"date-parts":[["2020","12","22"]]},"page":"17626-17639","title":"Efficient Polymer-Mediated Delivery of Gene-Editing Ribonucleoprotein Payloads through Combinatorial Design, Parallelized Experimentation, and Machine Learning","type":"article-journal","volume":"14"},"uris":["http://www.mendeley.com/documents/?uuid=0a42ddf3-411c-4d62-8c15-a936ff7fdc95"]}],"mendeley":{"formattedCitation":"&lt;sup&gt;3,4&lt;/sup&gt;","plainTextFormattedCitation":"3,4","previouslyFormattedCitation":"&lt;sup&gt;3,4&lt;/sup&gt;"},"properties":{"noteIndex":0},"schema":"https://github.com/citation-style-language/schema/raw/master/csl-citation.json"}</w:instrText>
      </w:r>
      <w:r w:rsidRPr="00AC64E8">
        <w:rPr>
          <w:rFonts w:eastAsia="Calibri"/>
          <w:i/>
        </w:rPr>
        <w:fldChar w:fldCharType="separate"/>
      </w:r>
      <w:r w:rsidR="006E6167" w:rsidRPr="006E6167">
        <w:rPr>
          <w:rFonts w:eastAsia="Calibri"/>
          <w:noProof/>
          <w:vertAlign w:val="superscript"/>
        </w:rPr>
        <w:t>3,4</w:t>
      </w:r>
      <w:r w:rsidRPr="00AC64E8">
        <w:rPr>
          <w:rFonts w:eastAsia="Calibri"/>
          <w:i/>
        </w:rPr>
        <w:fldChar w:fldCharType="end"/>
      </w:r>
      <w:r w:rsidRPr="00AC64E8">
        <w:rPr>
          <w:rFonts w:eastAsia="Calibri"/>
          <w:i/>
        </w:rPr>
        <w:t xml:space="preserve"> </w:t>
      </w:r>
      <w:r w:rsidRPr="00AC64E8">
        <w:rPr>
          <w:rFonts w:eastAsia="Calibri"/>
        </w:rPr>
        <w:t xml:space="preserve"> We fit a second machine learning model called an “explanation model”,</w:t>
      </w:r>
      <w:r>
        <w:rPr>
          <w:rFonts w:eastAsia="Calibri"/>
        </w:rPr>
        <w:t xml:space="preserve"> a scikit-learn</w:t>
      </w:r>
      <w:r w:rsidR="00626787">
        <w:rPr>
          <w:rFonts w:eastAsia="Calibri"/>
        </w:rPr>
        <w:fldChar w:fldCharType="begin" w:fldLock="1"/>
      </w:r>
      <w:r w:rsidR="00626787">
        <w:rPr>
          <w:rFonts w:eastAsia="Calibri"/>
        </w:rPr>
        <w:instrText>ADDIN CSL_CITATION {"citationItems":[{"id":"ITEM-1","itemData":{"URL":"https://github.com/scikit-learn/scikit-learn","id":"ITEM-1","issued":{"date-parts":[["0"]]},"title":"Scikit-Learn","type":"webpage"},"uris":["http://www.mendeley.com/documents/?uuid=6eed3462-3845-4ff8-aa1e-85021a86f2ed"]}],"mendeley":{"formattedCitation":"&lt;sup&gt;5&lt;/sup&gt;","plainTextFormattedCitation":"5","previouslyFormattedCitation":"&lt;sup&gt;5&lt;/sup&gt;"},"properties":{"noteIndex":0},"schema":"https://github.com/citation-style-language/schema/raw/master/csl-citation.json"}</w:instrText>
      </w:r>
      <w:r w:rsidR="00626787">
        <w:rPr>
          <w:rFonts w:eastAsia="Calibri"/>
        </w:rPr>
        <w:fldChar w:fldCharType="separate"/>
      </w:r>
      <w:r w:rsidR="00626787" w:rsidRPr="00626787">
        <w:rPr>
          <w:rFonts w:eastAsia="Calibri"/>
          <w:noProof/>
          <w:vertAlign w:val="superscript"/>
        </w:rPr>
        <w:t>5</w:t>
      </w:r>
      <w:r w:rsidR="00626787">
        <w:rPr>
          <w:rFonts w:eastAsia="Calibri"/>
        </w:rPr>
        <w:fldChar w:fldCharType="end"/>
      </w:r>
      <w:r>
        <w:rPr>
          <w:rFonts w:eastAsia="Calibri"/>
        </w:rPr>
        <w:t>extra trees regression model is used to predict the expression and viability for each cargo based on the following polyplex features:</w:t>
      </w:r>
      <w:r w:rsidR="00626787" w:rsidRPr="00626787">
        <w:rPr>
          <w:rFonts w:eastAsia="Calibri"/>
          <w:color w:val="000000"/>
        </w:rPr>
        <w:t xml:space="preserve"> </w:t>
      </w:r>
      <w:r w:rsidR="00626787">
        <w:rPr>
          <w:rFonts w:eastAsia="Calibri"/>
          <w:color w:val="000000"/>
        </w:rPr>
        <w:t>scaffold RU</w:t>
      </w:r>
      <w:r w:rsidR="00626787" w:rsidRPr="00AC64E8">
        <w:rPr>
          <w:rFonts w:eastAsia="Calibri"/>
          <w:color w:val="000000"/>
        </w:rPr>
        <w:t>, cation</w:t>
      </w:r>
      <w:r w:rsidR="00626787">
        <w:rPr>
          <w:rFonts w:eastAsia="Calibri"/>
          <w:color w:val="000000"/>
        </w:rPr>
        <w:t xml:space="preserve"> type</w:t>
      </w:r>
      <w:r w:rsidR="00626787" w:rsidRPr="00AC64E8">
        <w:rPr>
          <w:rFonts w:eastAsia="Calibri"/>
          <w:color w:val="000000"/>
        </w:rPr>
        <w:t xml:space="preserve">, </w:t>
      </w:r>
      <w:r w:rsidR="00626787">
        <w:rPr>
          <w:rFonts w:eastAsia="Calibri"/>
          <w:color w:val="000000"/>
        </w:rPr>
        <w:t>%</w:t>
      </w:r>
      <w:r w:rsidR="00626787" w:rsidRPr="00AC64E8">
        <w:rPr>
          <w:rFonts w:eastAsia="Calibri"/>
          <w:color w:val="000000"/>
        </w:rPr>
        <w:t xml:space="preserve">BET, </w:t>
      </w:r>
      <w:proofErr w:type="spellStart"/>
      <w:r w:rsidR="00626787" w:rsidRPr="00AC64E8">
        <w:rPr>
          <w:rFonts w:eastAsia="Calibri"/>
          <w:color w:val="000000"/>
        </w:rPr>
        <w:t>p</w:t>
      </w:r>
      <w:r w:rsidR="00626787" w:rsidRPr="00AC64E8">
        <w:rPr>
          <w:rFonts w:eastAsia="Calibri"/>
          <w:i/>
          <w:color w:val="000000"/>
        </w:rPr>
        <w:t>K</w:t>
      </w:r>
      <w:r w:rsidR="00626787" w:rsidRPr="00AC64E8">
        <w:rPr>
          <w:rFonts w:eastAsia="Calibri"/>
          <w:color w:val="000000"/>
          <w:vertAlign w:val="subscript"/>
        </w:rPr>
        <w:t>a</w:t>
      </w:r>
      <w:proofErr w:type="spellEnd"/>
      <w:r w:rsidR="00626787" w:rsidRPr="00AC64E8">
        <w:rPr>
          <w:rFonts w:eastAsia="Calibri"/>
          <w:color w:val="000000"/>
        </w:rPr>
        <w:t xml:space="preserve">, </w:t>
      </w:r>
      <w:proofErr w:type="spellStart"/>
      <w:r w:rsidR="00626787" w:rsidRPr="00AC64E8">
        <w:rPr>
          <w:rFonts w:eastAsia="Calibri"/>
          <w:color w:val="000000"/>
        </w:rPr>
        <w:t>clogP</w:t>
      </w:r>
      <w:proofErr w:type="spellEnd"/>
      <w:r w:rsidR="00626787" w:rsidRPr="00AC64E8">
        <w:rPr>
          <w:rFonts w:eastAsia="Calibri"/>
          <w:color w:val="000000"/>
        </w:rPr>
        <w:t>, polyplex size (R</w:t>
      </w:r>
      <w:r w:rsidR="00626787" w:rsidRPr="00AC64E8">
        <w:rPr>
          <w:rFonts w:eastAsia="Calibri"/>
          <w:color w:val="000000"/>
          <w:vertAlign w:val="subscript"/>
        </w:rPr>
        <w:t>h</w:t>
      </w:r>
      <w:r w:rsidR="00626787" w:rsidRPr="00AC64E8">
        <w:rPr>
          <w:rFonts w:eastAsia="Calibri"/>
          <w:color w:val="000000"/>
        </w:rPr>
        <w:t xml:space="preserve">), </w:t>
      </w:r>
      <w:r w:rsidR="00626787">
        <w:rPr>
          <w:rFonts w:eastAsia="Calibri"/>
          <w:color w:val="000000"/>
        </w:rPr>
        <w:t xml:space="preserve">formulation (N/P) ratio, </w:t>
      </w:r>
      <w:r w:rsidR="00626787" w:rsidRPr="00AC64E8">
        <w:rPr>
          <w:rFonts w:eastAsia="Calibri"/>
          <w:color w:val="000000"/>
        </w:rPr>
        <w:t xml:space="preserve">and </w:t>
      </w:r>
      <w:r w:rsidR="00626787">
        <w:rPr>
          <w:rFonts w:eastAsia="Calibri"/>
          <w:color w:val="000000"/>
        </w:rPr>
        <w:t>binding strength</w:t>
      </w:r>
      <w:r>
        <w:rPr>
          <w:rFonts w:eastAsia="Calibri"/>
        </w:rPr>
        <w:t xml:space="preserve">. The model and its hyperparameters were chosen based on satisfactory performance on polymer-grouped 5-fold cross validation. </w:t>
      </w:r>
      <w:r w:rsidRPr="00F31BCA">
        <w:rPr>
          <w:bCs/>
          <w:color w:val="000000" w:themeColor="text1"/>
        </w:rPr>
        <w:t xml:space="preserve">We use this trained model for interpretability via </w:t>
      </w:r>
      <w:proofErr w:type="spellStart"/>
      <w:r w:rsidRPr="00F31BCA">
        <w:rPr>
          <w:bCs/>
          <w:color w:val="000000" w:themeColor="text1"/>
        </w:rPr>
        <w:t>SHapley</w:t>
      </w:r>
      <w:proofErr w:type="spellEnd"/>
      <w:r w:rsidRPr="00F31BCA">
        <w:rPr>
          <w:bCs/>
          <w:color w:val="000000" w:themeColor="text1"/>
        </w:rPr>
        <w:t xml:space="preserve"> Adaptive </w:t>
      </w:r>
      <w:proofErr w:type="spellStart"/>
      <w:r w:rsidRPr="00F31BCA">
        <w:rPr>
          <w:bCs/>
          <w:color w:val="000000" w:themeColor="text1"/>
        </w:rPr>
        <w:t>ExPlanations</w:t>
      </w:r>
      <w:proofErr w:type="spellEnd"/>
      <w:r w:rsidRPr="00F31BCA">
        <w:rPr>
          <w:bCs/>
          <w:color w:val="000000" w:themeColor="text1"/>
        </w:rPr>
        <w:t xml:space="preserve"> (SHAP)</w:t>
      </w:r>
      <w:r w:rsidR="006E6167">
        <w:rPr>
          <w:bCs/>
          <w:color w:val="000000" w:themeColor="text1"/>
        </w:rPr>
        <w:t>.</w:t>
      </w:r>
      <w:r w:rsidR="006E6167">
        <w:rPr>
          <w:bCs/>
          <w:color w:val="000000" w:themeColor="text1"/>
        </w:rPr>
        <w:fldChar w:fldCharType="begin" w:fldLock="1"/>
      </w:r>
      <w:r w:rsidR="00626787">
        <w:rPr>
          <w:bCs/>
          <w:color w:val="000000" w:themeColor="text1"/>
        </w:rPr>
        <w:instrText>ADDIN CSL_CITATION {"citationItems":[{"id":"ITEM-1","itemData":{"DOI":"10.1016/j.ophtha.2018.11.016","ISSN":"15494713","PMID":"30553900","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Sayres","given":"Rory","non-dropping-particle":"","parse-names":false,"suffix":""},{"dropping-particle":"","family":"Taly","given":"Ankur","non-dropping-particle":"","parse-names":false,"suffix":""},{"dropping-particle":"","family":"Rahimy","given":"Ehsan","non-dropping-particle":"","parse-names":false,"suffix":""},{"dropping-particle":"","family":"Blumer","given":"Katy","non-dropping-particle":"","parse-names":false,"suffix":""},{"dropping-particle":"","family":"Coz","given":"David","non-dropping-particle":"","parse-names":false,"suffix":""},{"dropping-particle":"","family":"Hammel","given":"Naama","non-dropping-particle":"","parse-names":false,"suffix":""},{"dropping-particle":"","family":"Krause","given":"Jonathan","non-dropping-particle":"","parse-names":false,"suffix":""},{"dropping-particle":"","family":"Narayanaswamy","given":"Arunachalam","non-dropping-particle":"","parse-names":false,"suffix":""},{"dropping-particle":"","family":"Rastegar","given":"Zahra","non-dropping-particle":"","parse-names":false,"suffix":""},{"dropping-particle":"","family":"Wu","given":"Derek","non-dropping-particle":"","parse-names":false,"suffix":""},{"dropping-particle":"","family":"Xu","given":"Shawn","non-dropping-particle":"","parse-names":false,"suffix":""},{"dropping-particle":"","family":"Barb","given":"Scott","non-dropping-particle":"","parse-names":false,"suffix":""},{"dropping-particle":"","family":"Joseph","given":"Anthony","non-dropping-particle":"","parse-names":false,"suffix":""},{"dropping-particle":"","family":"Shumski","given":"Michael","non-dropping-particle":"","parse-names":false,"suffix":""},{"dropping-particle":"","family":"Smith","given":"Jesse","non-dropping-particle":"","parse-names":false,"suffix":""},{"dropping-particle":"","family":"Sood","given":"Arjun B.","non-dropping-particle":"","parse-names":false,"suffix":""},{"dropping-particle":"","family":"Corrado","given":"Greg S.","non-dropping-particle":"","parse-names":false,"suffix":""},{"dropping-particle":"","family":"Peng","given":"Lily","non-dropping-particle":"","parse-names":false,"suffix":""},{"dropping-particle":"","family":"Webster","given":"Dale R.","non-dropping-particle":"","parse-names":false,"suffix":""}],"container-title":"Proceedings of the 31st International Conference on Neural Information Processing Systems","id":"ITEM-1","issued":{"date-parts":[["2017"]]},"page":"pp 4768−4777","title":"A Unified Approach to Interpreting Model Predictions","type":"article-journal"},"uris":["http://www.mendeley.com/documents/?uuid=d5972a4e-7e1a-4f5f-a810-e62794794ea1"]}],"mendeley":{"formattedCitation":"&lt;sup&gt;6&lt;/sup&gt;","plainTextFormattedCitation":"6","previouslyFormattedCitation":"&lt;sup&gt;6&lt;/sup&gt;"},"properties":{"noteIndex":0},"schema":"https://github.com/citation-style-language/schema/raw/master/csl-citation.json"}</w:instrText>
      </w:r>
      <w:r w:rsidR="006E6167">
        <w:rPr>
          <w:bCs/>
          <w:color w:val="000000" w:themeColor="text1"/>
        </w:rPr>
        <w:fldChar w:fldCharType="separate"/>
      </w:r>
      <w:r w:rsidR="00626787" w:rsidRPr="00626787">
        <w:rPr>
          <w:bCs/>
          <w:noProof/>
          <w:color w:val="000000" w:themeColor="text1"/>
          <w:vertAlign w:val="superscript"/>
        </w:rPr>
        <w:t>6</w:t>
      </w:r>
      <w:r w:rsidR="006E6167">
        <w:rPr>
          <w:bCs/>
          <w:color w:val="000000" w:themeColor="text1"/>
        </w:rPr>
        <w:fldChar w:fldCharType="end"/>
      </w:r>
      <w:r>
        <w:t xml:space="preserve"> </w:t>
      </w:r>
      <w:r w:rsidRPr="00F31BCA">
        <w:rPr>
          <w:bCs/>
          <w:color w:val="000000" w:themeColor="text1"/>
        </w:rPr>
        <w:t>SHAP provides local and global explanations for</w:t>
      </w:r>
      <w:r>
        <w:rPr>
          <w:bCs/>
          <w:color w:val="000000" w:themeColor="text1"/>
        </w:rPr>
        <w:t xml:space="preserve"> the relative importance of each</w:t>
      </w:r>
      <w:r w:rsidRPr="00F31BCA">
        <w:rPr>
          <w:bCs/>
          <w:color w:val="000000" w:themeColor="text1"/>
        </w:rPr>
        <w:t xml:space="preserve"> feature by learning a local linear model with game-theoretic constraints. In particular, we apply the </w:t>
      </w:r>
      <w:proofErr w:type="spellStart"/>
      <w:r w:rsidRPr="00F31BCA">
        <w:rPr>
          <w:bCs/>
          <w:color w:val="000000" w:themeColor="text1"/>
        </w:rPr>
        <w:t>TreeSHAP</w:t>
      </w:r>
      <w:proofErr w:type="spellEnd"/>
      <w:r w:rsidRPr="00F31BCA">
        <w:rPr>
          <w:bCs/>
          <w:color w:val="000000" w:themeColor="text1"/>
        </w:rPr>
        <w:t xml:space="preserve"> algorithm</w:t>
      </w:r>
      <w:r w:rsidR="006E6167">
        <w:rPr>
          <w:bCs/>
          <w:color w:val="000000" w:themeColor="text1"/>
        </w:rPr>
        <w:fldChar w:fldCharType="begin" w:fldLock="1"/>
      </w:r>
      <w:r w:rsidR="00626787">
        <w:rPr>
          <w:bCs/>
          <w:color w:val="000000" w:themeColor="text1"/>
        </w:rPr>
        <w:instrText>ADDIN CSL_CITATION {"citationItems":[{"id":"ITEM-1","itemData":{"DOI":"10.1016/j.ophtha.2018.11.016","ISSN":"15494713","PMID":"30553900","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Sayres","given":"Rory","non-dropping-particle":"","parse-names":false,"suffix":""},{"dropping-particle":"","family":"Taly","given":"Ankur","non-dropping-particle":"","parse-names":false,"suffix":""},{"dropping-particle":"","family":"Rahimy","given":"Ehsan","non-dropping-particle":"","parse-names":false,"suffix":""},{"dropping-particle":"","family":"Blumer","given":"Katy","non-dropping-particle":"","parse-names":false,"suffix":""},{"dropping-particle":"","family":"Coz","given":"David","non-dropping-particle":"","parse-names":false,"suffix":""},{"dropping-particle":"","family":"Hammel","given":"Naama","non-dropping-particle":"","parse-names":false,"suffix":""},{"dropping-particle":"","family":"Krause","given":"Jonathan","non-dropping-particle":"","parse-names":false,"suffix":""},{"dropping-particle":"","family":"Narayanaswamy","given":"Arunachalam","non-dropping-particle":"","parse-names":false,"suffix":""},{"dropping-particle":"","family":"Rastegar","given":"Zahra","non-dropping-particle":"","parse-names":false,"suffix":""},{"dropping-particle":"","family":"Wu","given":"Derek","non-dropping-particle":"","parse-names":false,"suffix":""},{"dropping-particle":"","family":"Xu","given":"Shawn","non-dropping-particle":"","parse-names":false,"suffix":""},{"dropping-particle":"","family":"Barb","given":"Scott","non-dropping-particle":"","parse-names":false,"suffix":""},{"dropping-particle":"","family":"Joseph","given":"Anthony","non-dropping-particle":"","parse-names":false,"suffix":""},{"dropping-particle":"","family":"Shumski","given":"Michael","non-dropping-particle":"","parse-names":false,"suffix":""},{"dropping-particle":"","family":"Smith","given":"Jesse","non-dropping-particle":"","parse-names":false,"suffix":""},{"dropping-particle":"","family":"Sood","given":"Arjun B.","non-dropping-particle":"","parse-names":false,"suffix":""},{"dropping-particle":"","family":"Corrado","given":"Greg S.","non-dropping-particle":"","parse-names":false,"suffix":""},{"dropping-particle":"","family":"Peng","given":"Lily","non-dropping-particle":"","parse-names":false,"suffix":""},{"dropping-particle":"","family":"Webster","given":"Dale R.","non-dropping-particle":"","parse-names":false,"suffix":""}],"container-title":"Proceedings of the 31st International Conference on Neural Information Processing Systems","id":"ITEM-1","issued":{"date-parts":[["2017"]]},"page":"pp 4768−4777","title":"A Unified Approach to Interpreting Model Predictions","type":"article-journal"},"uris":["http://www.mendeley.com/documents/?uuid=d5972a4e-7e1a-4f5f-a810-e62794794ea1"]}],"mendeley":{"formattedCitation":"&lt;sup&gt;6&lt;/sup&gt;","plainTextFormattedCitation":"6","previouslyFormattedCitation":"&lt;sup&gt;6&lt;/sup&gt;"},"properties":{"noteIndex":0},"schema":"https://github.com/citation-style-language/schema/raw/master/csl-citation.json"}</w:instrText>
      </w:r>
      <w:r w:rsidR="006E6167">
        <w:rPr>
          <w:bCs/>
          <w:color w:val="000000" w:themeColor="text1"/>
        </w:rPr>
        <w:fldChar w:fldCharType="separate"/>
      </w:r>
      <w:r w:rsidR="00626787" w:rsidRPr="00626787">
        <w:rPr>
          <w:bCs/>
          <w:noProof/>
          <w:color w:val="000000" w:themeColor="text1"/>
          <w:vertAlign w:val="superscript"/>
        </w:rPr>
        <w:t>6</w:t>
      </w:r>
      <w:r w:rsidR="006E6167">
        <w:rPr>
          <w:bCs/>
          <w:color w:val="000000" w:themeColor="text1"/>
        </w:rPr>
        <w:fldChar w:fldCharType="end"/>
      </w:r>
      <w:r w:rsidRPr="00F31BCA">
        <w:rPr>
          <w:bCs/>
          <w:color w:val="000000" w:themeColor="text1"/>
        </w:rPr>
        <w:t xml:space="preserve"> and take the mean absolute SHAP value across all </w:t>
      </w:r>
      <w:r w:rsidR="006E6167" w:rsidRPr="00F31BCA">
        <w:rPr>
          <w:bCs/>
          <w:color w:val="000000" w:themeColor="text1"/>
        </w:rPr>
        <w:t>data points</w:t>
      </w:r>
      <w:r w:rsidRPr="00F31BCA">
        <w:rPr>
          <w:bCs/>
          <w:color w:val="000000" w:themeColor="text1"/>
        </w:rPr>
        <w:t xml:space="preserve"> as our feature importanc</w:t>
      </w:r>
      <w:r>
        <w:rPr>
          <w:bCs/>
          <w:color w:val="000000" w:themeColor="text1"/>
        </w:rPr>
        <w:t>e (radar plots) and analyze trends in local SHAP values</w:t>
      </w:r>
      <w:r>
        <w:rPr>
          <w:rFonts w:eastAsia="Calibri"/>
        </w:rPr>
        <w:t xml:space="preserve">. </w:t>
      </w:r>
      <w:r w:rsidR="00626787">
        <w:rPr>
          <w:rFonts w:eastAsia="Calibri"/>
        </w:rPr>
        <w:t>We evaluated other machine learning models, such as random forests and gradient boosting, and found consistent SHAP value trends.</w:t>
      </w:r>
    </w:p>
    <w:p w14:paraId="0C520F79" w14:textId="77777777" w:rsidR="00CD08A8" w:rsidRDefault="00CD08A8" w:rsidP="00CD08A8">
      <w:pPr>
        <w:spacing w:line="276" w:lineRule="auto"/>
        <w:jc w:val="both"/>
        <w:rPr>
          <w:b/>
          <w:color w:val="000000" w:themeColor="text1"/>
        </w:rPr>
      </w:pPr>
    </w:p>
    <w:p w14:paraId="43285D7D" w14:textId="77ABEFB7" w:rsidR="00CD08A8" w:rsidRDefault="00CD08A8" w:rsidP="005351CB">
      <w:pPr>
        <w:pStyle w:val="Heading2"/>
        <w:rPr>
          <w:rFonts w:ascii="Times New Roman" w:hAnsi="Times New Roman" w:cs="Times New Roman"/>
          <w:b/>
          <w:color w:val="000000" w:themeColor="text1"/>
          <w:sz w:val="24"/>
          <w:szCs w:val="24"/>
        </w:rPr>
      </w:pPr>
      <w:bookmarkStart w:id="33" w:name="_Toc105366271"/>
      <w:r w:rsidRPr="005351CB">
        <w:rPr>
          <w:rFonts w:ascii="Times New Roman" w:hAnsi="Times New Roman" w:cs="Times New Roman"/>
          <w:b/>
          <w:color w:val="000000" w:themeColor="text1"/>
          <w:sz w:val="24"/>
          <w:szCs w:val="24"/>
        </w:rPr>
        <w:t>Bayesian Optimization (BO)</w:t>
      </w:r>
      <w:bookmarkEnd w:id="33"/>
    </w:p>
    <w:p w14:paraId="1A182E9A" w14:textId="44DF347B" w:rsidR="00DA688B" w:rsidRDefault="00BF79F2" w:rsidP="00BF79F2">
      <w:pPr>
        <w:jc w:val="both"/>
        <w:rPr>
          <w:rFonts w:eastAsia="Calibri"/>
        </w:rPr>
      </w:pPr>
      <w:r w:rsidRPr="00AC64E8">
        <w:rPr>
          <w:rFonts w:eastAsia="Calibri"/>
          <w:color w:val="000000"/>
        </w:rPr>
        <w:t xml:space="preserve">Bayesian optimization (BO) </w:t>
      </w:r>
      <w:r>
        <w:rPr>
          <w:rFonts w:eastAsia="Calibri"/>
          <w:color w:val="000000"/>
        </w:rPr>
        <w:t xml:space="preserve">is an </w:t>
      </w:r>
      <w:r w:rsidRPr="00AC64E8">
        <w:rPr>
          <w:rFonts w:eastAsia="Calibri"/>
          <w:color w:val="000000"/>
        </w:rPr>
        <w:t xml:space="preserve">additional machine learning approach </w:t>
      </w:r>
      <w:r>
        <w:rPr>
          <w:rFonts w:eastAsia="Calibri"/>
          <w:color w:val="000000"/>
        </w:rPr>
        <w:t xml:space="preserve">that employs </w:t>
      </w:r>
      <w:r w:rsidRPr="00AC64E8">
        <w:rPr>
          <w:rFonts w:eastAsia="Calibri"/>
          <w:color w:val="000000"/>
        </w:rPr>
        <w:t xml:space="preserve">batch learning </w:t>
      </w:r>
      <w:r>
        <w:rPr>
          <w:rFonts w:eastAsia="Calibri"/>
          <w:color w:val="000000"/>
        </w:rPr>
        <w:t xml:space="preserve">to </w:t>
      </w:r>
      <w:r w:rsidRPr="00AC64E8">
        <w:rPr>
          <w:rFonts w:eastAsia="Calibri"/>
          <w:color w:val="000000"/>
        </w:rPr>
        <w:t>efficiently explore combinatorial design spaces.</w:t>
      </w:r>
      <w:r>
        <w:rPr>
          <w:rFonts w:eastAsia="Calibri"/>
          <w:color w:val="000000"/>
        </w:rPr>
        <w:t xml:space="preserve"> BO </w:t>
      </w:r>
      <w:r w:rsidRPr="00AC64E8">
        <w:rPr>
          <w:rFonts w:eastAsia="Calibri"/>
          <w:color w:val="000000"/>
        </w:rPr>
        <w:t xml:space="preserve">provides a sequential optimization model that identifies discrete predicted choices based on variable design, which can decrease the experimental workload through effective sampling to optimize outputs. </w:t>
      </w:r>
      <w:r>
        <w:rPr>
          <w:rFonts w:eastAsia="Calibri"/>
        </w:rPr>
        <w:t>With our current scaffolds, w</w:t>
      </w:r>
      <w:r w:rsidRPr="00AC64E8">
        <w:rPr>
          <w:rFonts w:eastAsia="Calibri"/>
        </w:rPr>
        <w:t xml:space="preserve">hen considering multifactorial optimization of </w:t>
      </w:r>
      <w:proofErr w:type="spellStart"/>
      <w:r w:rsidRPr="00AC64E8">
        <w:rPr>
          <w:rFonts w:eastAsia="Calibri"/>
        </w:rPr>
        <w:t>p</w:t>
      </w:r>
      <w:r w:rsidRPr="00AC64E8">
        <w:rPr>
          <w:rFonts w:eastAsia="Calibri"/>
          <w:i/>
        </w:rPr>
        <w:t>K</w:t>
      </w:r>
      <w:r w:rsidRPr="00AC64E8">
        <w:rPr>
          <w:rFonts w:eastAsia="Calibri"/>
          <w:vertAlign w:val="subscript"/>
        </w:rPr>
        <w:t>a</w:t>
      </w:r>
      <w:proofErr w:type="spellEnd"/>
      <w:r w:rsidRPr="00AC64E8">
        <w:rPr>
          <w:rFonts w:eastAsia="Calibri"/>
        </w:rPr>
        <w:t xml:space="preserve">, </w:t>
      </w:r>
      <w:proofErr w:type="spellStart"/>
      <w:r w:rsidRPr="00AC64E8">
        <w:rPr>
          <w:rFonts w:eastAsia="Calibri"/>
        </w:rPr>
        <w:t>clogP</w:t>
      </w:r>
      <w:proofErr w:type="spellEnd"/>
      <w:r w:rsidRPr="00AC64E8">
        <w:rPr>
          <w:rFonts w:eastAsia="Calibri"/>
        </w:rPr>
        <w:t>, %BET, scaffold RU, and formulation N/P ratio, a uniform or quasi-random sampling (e.g.</w:t>
      </w:r>
      <w:r>
        <w:rPr>
          <w:rFonts w:eastAsia="Calibri"/>
        </w:rPr>
        <w:t>,</w:t>
      </w:r>
      <w:r w:rsidRPr="00AC64E8">
        <w:rPr>
          <w:rFonts w:eastAsia="Calibri"/>
        </w:rPr>
        <w:t xml:space="preserve"> using design of experiments) of the variable space may hide potentially high performing polymer sets </w:t>
      </w:r>
      <w:r>
        <w:rPr>
          <w:rFonts w:eastAsia="Calibri"/>
        </w:rPr>
        <w:t>and</w:t>
      </w:r>
      <w:r w:rsidRPr="00AC64E8">
        <w:rPr>
          <w:rFonts w:eastAsia="Calibri"/>
        </w:rPr>
        <w:t xml:space="preserve"> may require </w:t>
      </w:r>
      <w:proofErr w:type="gramStart"/>
      <w:r w:rsidRPr="00AC64E8">
        <w:rPr>
          <w:rFonts w:eastAsia="Calibri"/>
        </w:rPr>
        <w:t>a large number of</w:t>
      </w:r>
      <w:proofErr w:type="gramEnd"/>
      <w:r w:rsidRPr="00AC64E8">
        <w:rPr>
          <w:rFonts w:eastAsia="Calibri"/>
        </w:rPr>
        <w:t xml:space="preserve"> samples to identify the best performing polymers.</w:t>
      </w:r>
    </w:p>
    <w:p w14:paraId="41ED3956" w14:textId="77777777" w:rsidR="00BF79F2" w:rsidRPr="00DA688B" w:rsidRDefault="00BF79F2" w:rsidP="00DA688B"/>
    <w:p w14:paraId="0F0A9A4E" w14:textId="7176B09B" w:rsidR="00CD08A8" w:rsidRDefault="00CD08A8" w:rsidP="00CD08A8">
      <w:pPr>
        <w:spacing w:line="276" w:lineRule="auto"/>
        <w:jc w:val="both"/>
        <w:rPr>
          <w:bCs/>
          <w:color w:val="000000" w:themeColor="text1"/>
        </w:rPr>
      </w:pPr>
      <w:r>
        <w:rPr>
          <w:bCs/>
          <w:color w:val="000000" w:themeColor="text1"/>
        </w:rPr>
        <w:t>Bayesian optimization (BO) is a technique for efficient global optimization of a black-box function.</w:t>
      </w:r>
      <w:r w:rsidR="00626787">
        <w:rPr>
          <w:bCs/>
          <w:color w:val="000000" w:themeColor="text1"/>
        </w:rPr>
        <w:fldChar w:fldCharType="begin" w:fldLock="1"/>
      </w:r>
      <w:r w:rsidR="00626787">
        <w:rPr>
          <w:bCs/>
          <w:color w:val="000000" w:themeColor="text1"/>
        </w:rPr>
        <w:instrText>ADDIN CSL_CITATION {"citationItems":[{"id":"ITEM-1","itemData":{"DOI":"10.1109/JPROC.2015.2494218","ISSN":"0018-9219","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page":"148-175","publisher":"IEEE","title":"Taking the Human Out of the Loop: A Review of Bayesian Optimization","type":"article-journal","volume":"104"},"uris":["http://www.mendeley.com/documents/?uuid=d652cefb-6461-4909-9c30-8f7ba0c98686"]}],"mendeley":{"formattedCitation":"&lt;sup&gt;7&lt;/sup&gt;","plainTextFormattedCitation":"7","previouslyFormattedCitation":"&lt;sup&gt;7&lt;/sup&gt;"},"properties":{"noteIndex":0},"schema":"https://github.com/citation-style-language/schema/raw/master/csl-citation.json"}</w:instrText>
      </w:r>
      <w:r w:rsidR="00626787">
        <w:rPr>
          <w:bCs/>
          <w:color w:val="000000" w:themeColor="text1"/>
        </w:rPr>
        <w:fldChar w:fldCharType="separate"/>
      </w:r>
      <w:r w:rsidR="00626787" w:rsidRPr="00626787">
        <w:rPr>
          <w:bCs/>
          <w:noProof/>
          <w:color w:val="000000" w:themeColor="text1"/>
          <w:vertAlign w:val="superscript"/>
        </w:rPr>
        <w:t>7</w:t>
      </w:r>
      <w:r w:rsidR="00626787">
        <w:rPr>
          <w:bCs/>
          <w:color w:val="000000" w:themeColor="text1"/>
        </w:rPr>
        <w:fldChar w:fldCharType="end"/>
      </w:r>
      <w:r>
        <w:rPr>
          <w:bCs/>
          <w:color w:val="000000" w:themeColor="text1"/>
        </w:rPr>
        <w:t xml:space="preserve"> In our case, we are interested in finding the optimal design parameters </w:t>
      </w:r>
      <m:oMath>
        <m:sSup>
          <m:sSupPr>
            <m:ctrlPr>
              <w:rPr>
                <w:rFonts w:ascii="Cambria Math" w:hAnsi="Cambria Math"/>
                <w:bCs/>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oMath>
      <w:r>
        <w:rPr>
          <w:bCs/>
          <w:color w:val="000000" w:themeColor="text1"/>
        </w:rPr>
        <w:t xml:space="preserve"> that maximize our target noisy function, </w:t>
      </w:r>
      <m:oMath>
        <m:r>
          <w:rPr>
            <w:rFonts w:ascii="Cambria Math" w:hAnsi="Cambria Math"/>
            <w:color w:val="000000" w:themeColor="text1"/>
          </w:rPr>
          <m:t>f</m:t>
        </m:r>
        <m:d>
          <m:dPr>
            <m:ctrlPr>
              <w:rPr>
                <w:rFonts w:ascii="Cambria Math" w:hAnsi="Cambria Math"/>
                <w:bCs/>
                <w:i/>
                <w:color w:val="000000" w:themeColor="text1"/>
              </w:rPr>
            </m:ctrlPr>
          </m:dPr>
          <m:e>
            <m:r>
              <m:rPr>
                <m:sty m:val="p"/>
              </m:rPr>
              <w:rPr>
                <w:rFonts w:ascii="Cambria Math" w:hAnsi="Cambria Math"/>
                <w:color w:val="000000" w:themeColor="text1"/>
              </w:rPr>
              <m:t>X</m:t>
            </m:r>
            <m:ctrlPr>
              <w:rPr>
                <w:rFonts w:ascii="Cambria Math" w:hAnsi="Cambria Math"/>
                <w:bCs/>
                <w:color w:val="000000" w:themeColor="text1"/>
              </w:rPr>
            </m:ctrlPr>
          </m:e>
        </m:d>
      </m:oMath>
      <w:r>
        <w:rPr>
          <w:bCs/>
          <w:color w:val="000000" w:themeColor="text1"/>
        </w:rPr>
        <w:t>, which corresponds to the measured expression in a particular cargo:</w:t>
      </w:r>
    </w:p>
    <w:p w14:paraId="1D4E40C0" w14:textId="39B86140" w:rsidR="00CD08A8" w:rsidRPr="00626787" w:rsidRDefault="00626787" w:rsidP="00CD08A8">
      <w:pPr>
        <w:spacing w:line="276" w:lineRule="auto"/>
        <w:jc w:val="both"/>
        <w:rPr>
          <w:bCs/>
          <w:color w:val="000000" w:themeColor="text1"/>
        </w:rPr>
      </w:pPr>
      <m:oMathPara>
        <m:oMath>
          <m:r>
            <m:rPr>
              <m:sty m:val="b"/>
            </m:rPr>
            <w:rPr>
              <w:rFonts w:ascii="Cambria Math" w:hAnsi="Cambria Math"/>
              <w:color w:val="000000" w:themeColor="text1"/>
            </w:rPr>
            <m:t>Equation S4.</m:t>
          </m:r>
          <m:r>
            <m:rPr>
              <m:sty m:val="b"/>
            </m:rPr>
            <w:rPr>
              <w:rFonts w:ascii="Cambria Math"/>
              <w:color w:val="000000" w:themeColor="text1"/>
            </w:rPr>
            <m:t xml:space="preserve"> </m:t>
          </m:r>
          <m:sSup>
            <m:sSupPr>
              <m:ctrlPr>
                <w:rPr>
                  <w:rFonts w:ascii="Cambria Math" w:hAnsi="Cambria Math"/>
                  <w:bCs/>
                  <w:color w:val="000000" w:themeColor="text1"/>
                </w:rPr>
              </m:ctrlPr>
            </m:sSupPr>
            <m:e>
              <m:r>
                <w:rPr>
                  <w:rFonts w:ascii="Cambria Math" w:hAnsi="Cambria Math"/>
                  <w:color w:val="000000" w:themeColor="text1"/>
                </w:rPr>
                <m:t>X</m:t>
              </m:r>
            </m:e>
            <m:sup>
              <m:r>
                <w:rPr>
                  <w:rFonts w:ascii="Cambria Math" w:hAnsi="Cambria Math"/>
                  <w:color w:val="000000" w:themeColor="text1"/>
                </w:rPr>
                <m:t>*</m:t>
              </m:r>
            </m:sup>
          </m:sSup>
          <m:r>
            <w:rPr>
              <w:rFonts w:ascii="Cambria Math" w:hAnsi="Cambria Math"/>
              <w:color w:val="000000" w:themeColor="text1"/>
            </w:rPr>
            <m:t>=</m:t>
          </m:r>
          <m:r>
            <m:rPr>
              <m:sty m:val="p"/>
            </m:rPr>
            <w:rPr>
              <w:rFonts w:ascii="Cambria Math" w:hAnsi="Cambria Math"/>
              <w:color w:val="000000" w:themeColor="text1"/>
            </w:rPr>
            <m:t>argmax</m:t>
          </m:r>
          <m:r>
            <w:rPr>
              <w:rFonts w:ascii="Cambria Math" w:hAnsi="Cambria Math"/>
              <w:color w:val="000000" w:themeColor="text1"/>
            </w:rPr>
            <m:t xml:space="preserve"> </m:t>
          </m:r>
          <m:r>
            <m:rPr>
              <m:scr m:val="double-struck"/>
              <m:sty m:val="p"/>
            </m:rPr>
            <w:rPr>
              <w:rStyle w:val="Strong"/>
              <w:rFonts w:ascii="Cambria Math" w:eastAsiaTheme="majorEastAsia" w:hAnsi="Cambria Math" w:cs="Cambria Math"/>
              <w:color w:val="202122"/>
              <w:shd w:val="clear" w:color="auto" w:fill="FFFFFF"/>
            </w:rPr>
            <m:t>E[</m:t>
          </m:r>
          <m:r>
            <w:rPr>
              <w:rFonts w:ascii="Cambria Math" w:hAnsi="Cambria Math"/>
              <w:color w:val="000000" w:themeColor="text1"/>
            </w:rPr>
            <m:t>f</m:t>
          </m:r>
          <m:d>
            <m:dPr>
              <m:ctrlPr>
                <w:rPr>
                  <w:rFonts w:ascii="Cambria Math" w:hAnsi="Cambria Math"/>
                  <w:bCs/>
                  <w:i/>
                  <w:color w:val="000000" w:themeColor="text1"/>
                </w:rPr>
              </m:ctrlPr>
            </m:dPr>
            <m:e>
              <m:r>
                <m:rPr>
                  <m:sty m:val="p"/>
                </m:rPr>
                <w:rPr>
                  <w:rFonts w:ascii="Cambria Math" w:hAnsi="Cambria Math"/>
                  <w:color w:val="000000" w:themeColor="text1"/>
                </w:rPr>
                <m:t>X</m:t>
              </m:r>
              <m:ctrlPr>
                <w:rPr>
                  <w:rFonts w:ascii="Cambria Math" w:hAnsi="Cambria Math"/>
                  <w:bCs/>
                  <w:color w:val="000000" w:themeColor="text1"/>
                </w:rPr>
              </m:ctrlPr>
            </m:e>
          </m:d>
          <m:r>
            <w:rPr>
              <w:rFonts w:ascii="Cambria Math" w:hAnsi="Cambria Math"/>
              <w:color w:val="000000" w:themeColor="text1"/>
            </w:rPr>
            <m:t>]</m:t>
          </m:r>
        </m:oMath>
      </m:oMathPara>
    </w:p>
    <w:p w14:paraId="3048BB5C" w14:textId="6E3C1BCC" w:rsidR="00C527C4" w:rsidRPr="005351CB" w:rsidRDefault="00CD08A8" w:rsidP="005351CB">
      <w:pPr>
        <w:spacing w:line="276" w:lineRule="auto"/>
        <w:jc w:val="both"/>
        <w:rPr>
          <w:bCs/>
          <w:color w:val="000000" w:themeColor="text1"/>
        </w:rPr>
      </w:pPr>
      <w:r>
        <w:rPr>
          <w:bCs/>
          <w:color w:val="000000" w:themeColor="text1"/>
        </w:rPr>
        <w:t>For this purpose, we build a probabilistic (Gaussian process</w:t>
      </w:r>
      <w:r w:rsidR="006E6167">
        <w:rPr>
          <w:bCs/>
          <w:color w:val="000000" w:themeColor="text1"/>
        </w:rPr>
        <w:fldChar w:fldCharType="begin" w:fldLock="1"/>
      </w:r>
      <w:r w:rsidR="00626787">
        <w:rPr>
          <w:bCs/>
          <w:color w:val="000000" w:themeColor="text1"/>
        </w:rPr>
        <w:instrText>ADDIN CSL_CITATION {"citationItems":[{"id":"ITEM-1","itemData":{"DOI":"10.1007/978-3-540-28650-9_4","ISBN":"3540231226","ISSN":"03729311","PMID":"13676800","author":[{"dropping-particle":"","family":"Rasmussen","given":"Carl Edward","non-dropping-particle":"","parse-names":false,"suffix":""}],"container-title":"Zhurnal mikrobiologii, epidemiologii, i immunobiologii","id":"ITEM-1","issue":"5","issued":{"date-parts":[["2004"]]},"page":"63-71","title":"Gaussian Processes in Machine Learning","type":"chapter","volume":"30"},"uris":["http://www.mendeley.com/documents/?uuid=50d6a4e8-ad62-4d9b-a950-84ea0cb1f32f"]}],"mendeley":{"formattedCitation":"&lt;sup&gt;8&lt;/sup&gt;","plainTextFormattedCitation":"8","previouslyFormattedCitation":"&lt;sup&gt;8&lt;/sup&gt;"},"properties":{"noteIndex":0},"schema":"https://github.com/citation-style-language/schema/raw/master/csl-citation.json"}</w:instrText>
      </w:r>
      <w:r w:rsidR="006E6167">
        <w:rPr>
          <w:bCs/>
          <w:color w:val="000000" w:themeColor="text1"/>
        </w:rPr>
        <w:fldChar w:fldCharType="separate"/>
      </w:r>
      <w:r w:rsidR="00626787" w:rsidRPr="00626787">
        <w:rPr>
          <w:bCs/>
          <w:noProof/>
          <w:color w:val="000000" w:themeColor="text1"/>
          <w:vertAlign w:val="superscript"/>
        </w:rPr>
        <w:t>8</w:t>
      </w:r>
      <w:r w:rsidR="006E6167">
        <w:rPr>
          <w:bCs/>
          <w:color w:val="000000" w:themeColor="text1"/>
        </w:rPr>
        <w:fldChar w:fldCharType="end"/>
      </w:r>
      <w:r>
        <w:rPr>
          <w:bCs/>
          <w:color w:val="000000" w:themeColor="text1"/>
        </w:rPr>
        <w:t xml:space="preserve">) model based on the polymer design parameters: </w:t>
      </w:r>
      <w:proofErr w:type="spellStart"/>
      <w:r w:rsidR="005351CB" w:rsidRPr="00AC64E8">
        <w:rPr>
          <w:rFonts w:eastAsia="Calibri"/>
        </w:rPr>
        <w:t>p</w:t>
      </w:r>
      <w:r w:rsidR="005351CB" w:rsidRPr="00AC64E8">
        <w:rPr>
          <w:rFonts w:eastAsia="Calibri"/>
          <w:i/>
        </w:rPr>
        <w:t>K</w:t>
      </w:r>
      <w:r w:rsidR="005351CB" w:rsidRPr="00AC64E8">
        <w:rPr>
          <w:rFonts w:eastAsia="Calibri"/>
          <w:vertAlign w:val="subscript"/>
        </w:rPr>
        <w:t>a</w:t>
      </w:r>
      <w:proofErr w:type="spellEnd"/>
      <w:r w:rsidR="005351CB" w:rsidRPr="00AC64E8">
        <w:rPr>
          <w:rFonts w:eastAsia="Calibri"/>
        </w:rPr>
        <w:t xml:space="preserve">, </w:t>
      </w:r>
      <w:proofErr w:type="spellStart"/>
      <w:r w:rsidR="005351CB" w:rsidRPr="00AC64E8">
        <w:rPr>
          <w:rFonts w:eastAsia="Calibri"/>
        </w:rPr>
        <w:t>clogP</w:t>
      </w:r>
      <w:proofErr w:type="spellEnd"/>
      <w:r w:rsidR="005351CB" w:rsidRPr="00AC64E8">
        <w:rPr>
          <w:rFonts w:eastAsia="Calibri"/>
        </w:rPr>
        <w:t>, %BET, scaffold RU, and formulation N/P ratio</w:t>
      </w:r>
      <w:r w:rsidR="005351CB">
        <w:rPr>
          <w:bCs/>
          <w:color w:val="000000" w:themeColor="text1"/>
        </w:rPr>
        <w:t xml:space="preserve">. </w:t>
      </w:r>
      <w:r>
        <w:rPr>
          <w:bCs/>
          <w:color w:val="000000" w:themeColor="text1"/>
        </w:rPr>
        <w:t xml:space="preserve">As the polymers are optimized in a mixed space of continuous (N/P) and discrete variables (Cation, %BET Incorporation, </w:t>
      </w:r>
      <w:r w:rsidR="005351CB">
        <w:rPr>
          <w:bCs/>
          <w:color w:val="000000" w:themeColor="text1"/>
        </w:rPr>
        <w:t xml:space="preserve">Scaffold </w:t>
      </w:r>
      <w:r>
        <w:rPr>
          <w:bCs/>
          <w:color w:val="000000" w:themeColor="text1"/>
        </w:rPr>
        <w:t>RU), we use the mixed space kernel implementation available on the Meta’s Ax package</w:t>
      </w:r>
      <w:r>
        <w:t>.</w:t>
      </w:r>
      <w:r w:rsidR="009827D7">
        <w:fldChar w:fldCharType="begin" w:fldLock="1"/>
      </w:r>
      <w:r w:rsidR="009827D7">
        <w:instrText>ADDIN CSL_CITATION {"citationItems":[{"id":"ITEM-1","itemData":{"URL":"https://github.com/facebook/Ax","id":"ITEM-1","issued":{"date-parts":[["0"]]},"title":"facebook/Ax","type":"webpage"},"uris":["http://www.mendeley.com/documents/?uuid=ed9f2962-e880-4e06-a9bf-b37bb7e899ad"]}],"mendeley":{"formattedCitation":"&lt;sup&gt;9&lt;/sup&gt;","plainTextFormattedCitation":"9","previouslyFormattedCitation":"&lt;sup&gt;9&lt;/sup&gt;"},"properties":{"noteIndex":0},"schema":"https://github.com/citation-style-language/schema/raw/master/csl-citation.json"}</w:instrText>
      </w:r>
      <w:r w:rsidR="009827D7">
        <w:fldChar w:fldCharType="separate"/>
      </w:r>
      <w:r w:rsidR="009827D7" w:rsidRPr="009827D7">
        <w:rPr>
          <w:noProof/>
          <w:vertAlign w:val="superscript"/>
        </w:rPr>
        <w:t>9</w:t>
      </w:r>
      <w:r w:rsidR="009827D7">
        <w:fldChar w:fldCharType="end"/>
      </w:r>
      <w:r>
        <w:t xml:space="preserve"> To improve predictive performance of the probabilistic model, we map the cation monomer information to an encoded representation based on its extended connectivity fingerprint</w:t>
      </w:r>
      <w:r w:rsidR="00E717A3">
        <w:t>,</w:t>
      </w:r>
      <w:r w:rsidR="00E717A3">
        <w:fldChar w:fldCharType="begin" w:fldLock="1"/>
      </w:r>
      <w:r w:rsidR="009827D7">
        <w:instrText>ADDIN CSL_CITATION {"citationItems":[{"id":"ITEM-1","itemData":{"DOI":"10.1021/ci100050t","ISSN":"1549-9596","author":[{"dropping-particle":"","family":"Rogers","given":"David","non-dropping-particle":"","parse-names":false,"suffix":""},{"dropping-particle":"","family":"Hahn","given":"Mathew","non-dropping-particle":"","parse-names":false,"suffix":""}],"container-title":"Journal of Chemical Information and Modeling","id":"ITEM-1","issue":"5","issued":{"date-parts":[["2010","5","24"]]},"page":"742-754","title":"Extended-Connectivity Fingerprints","type":"article-journal","volume":"50"},"uris":["http://www.mendeley.com/documents/?uuid=ccb26878-abab-48ae-81f8-3891cbfb3b08"]}],"mendeley":{"formattedCitation":"&lt;sup&gt;10&lt;/sup&gt;","plainTextFormattedCitation":"10","previouslyFormattedCitation":"&lt;sup&gt;10&lt;/sup&gt;"},"properties":{"noteIndex":0},"schema":"https://github.com/citation-style-language/schema/raw/master/csl-citation.json"}</w:instrText>
      </w:r>
      <w:r w:rsidR="00E717A3">
        <w:fldChar w:fldCharType="separate"/>
      </w:r>
      <w:r w:rsidR="009827D7" w:rsidRPr="009827D7">
        <w:rPr>
          <w:noProof/>
          <w:vertAlign w:val="superscript"/>
        </w:rPr>
        <w:t>10</w:t>
      </w:r>
      <w:r w:rsidR="00E717A3">
        <w:fldChar w:fldCharType="end"/>
      </w:r>
      <w:r>
        <w:t xml:space="preserve"> appended to calculated </w:t>
      </w:r>
      <w:proofErr w:type="spellStart"/>
      <w:r>
        <w:t>c</w:t>
      </w:r>
      <w:r w:rsidR="005351CB">
        <w:t>l</w:t>
      </w:r>
      <w:r>
        <w:t>ogP</w:t>
      </w:r>
      <w:proofErr w:type="spellEnd"/>
      <w:r>
        <w:t xml:space="preserve"> and </w:t>
      </w:r>
      <w:proofErr w:type="spellStart"/>
      <w:r>
        <w:t>p</w:t>
      </w:r>
      <w:r w:rsidRPr="005351CB">
        <w:rPr>
          <w:i/>
        </w:rPr>
        <w:t>K</w:t>
      </w:r>
      <w:r w:rsidRPr="005351CB">
        <w:rPr>
          <w:vertAlign w:val="subscript"/>
        </w:rPr>
        <w:t>a</w:t>
      </w:r>
      <w:proofErr w:type="spellEnd"/>
      <w:r>
        <w:t xml:space="preserve"> values. This mapping leads to a model that better encodes similarities across monomers compared to purely categorical </w:t>
      </w:r>
      <w:r w:rsidR="005351CB">
        <w:t>choices and</w:t>
      </w:r>
      <w:r>
        <w:t xml:space="preserve"> is thus easier to optimize using Gaussian process regression. We perform three rounds of Bayesian optimization for each cargo. In each case, we synthesize a batch of polymers and measure in vitro performance, then we update our Gaussian process model with the expression </w:t>
      </w:r>
      <w:r w:rsidR="005351CB">
        <w:t>results and</w:t>
      </w:r>
      <w:r>
        <w:t xml:space="preserve"> propose a batch of new samples by using an expected improvement acquisition function and Thomson </w:t>
      </w:r>
      <w:r>
        <w:lastRenderedPageBreak/>
        <w:t>sampling.</w:t>
      </w:r>
      <w:r w:rsidR="00E717A3">
        <w:fldChar w:fldCharType="begin" w:fldLock="1"/>
      </w:r>
      <w:r w:rsidR="00626787">
        <w:instrText>ADDIN CSL_CITATION {"citationItems":[{"id":"ITEM-1","itemData":{"DOI":"10.1109/JPROC.2015.2494218","ISSN":"0018-9219","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page":"148-175","publisher":"IEEE","title":"Taking the Human Out of the Loop: A Review of Bayesian Optimization","type":"article-journal","volume":"104"},"uris":["http://www.mendeley.com/documents/?uuid=d652cefb-6461-4909-9c30-8f7ba0c98686"]}],"mendeley":{"formattedCitation":"&lt;sup&gt;7&lt;/sup&gt;","plainTextFormattedCitation":"7","previouslyFormattedCitation":"&lt;sup&gt;7&lt;/sup&gt;"},"properties":{"noteIndex":0},"schema":"https://github.com/citation-style-language/schema/raw/master/csl-citation.json"}</w:instrText>
      </w:r>
      <w:r w:rsidR="00E717A3">
        <w:fldChar w:fldCharType="separate"/>
      </w:r>
      <w:r w:rsidR="00626787" w:rsidRPr="00626787">
        <w:rPr>
          <w:noProof/>
          <w:vertAlign w:val="superscript"/>
        </w:rPr>
        <w:t>7</w:t>
      </w:r>
      <w:r w:rsidR="00E717A3">
        <w:fldChar w:fldCharType="end"/>
      </w:r>
      <w:r>
        <w:t xml:space="preserve"> This batch of new samples correspond to a samples that are expected to have good performance by being similar to explored areas of the design space (exploitation) or samples in areas of the design space that have high expected variability (exploration)</w:t>
      </w:r>
      <w:r w:rsidR="009827D7">
        <w:t>.</w:t>
      </w:r>
      <w:r w:rsidR="009827D7">
        <w:fldChar w:fldCharType="begin" w:fldLock="1"/>
      </w:r>
      <w:r w:rsidR="009827D7">
        <w:instrText>ADDIN CSL_CITATION {"citationItems":[{"id":"ITEM-1","itemData":{"URL":"https://github.com/facebook/Ax","id":"ITEM-1","issued":{"date-parts":[["0"]]},"title":"facebook/Ax","type":"webpage"},"uris":["http://www.mendeley.com/documents/?uuid=ed9f2962-e880-4e06-a9bf-b37bb7e899ad"]}],"mendeley":{"formattedCitation":"&lt;sup&gt;9&lt;/sup&gt;","plainTextFormattedCitation":"9","previouslyFormattedCitation":"&lt;sup&gt;9&lt;/sup&gt;"},"properties":{"noteIndex":0},"schema":"https://github.com/citation-style-language/schema/raw/master/csl-citation.json"}</w:instrText>
      </w:r>
      <w:r w:rsidR="009827D7">
        <w:fldChar w:fldCharType="separate"/>
      </w:r>
      <w:r w:rsidR="009827D7" w:rsidRPr="009827D7">
        <w:rPr>
          <w:noProof/>
          <w:vertAlign w:val="superscript"/>
        </w:rPr>
        <w:t>9</w:t>
      </w:r>
      <w:r w:rsidR="009827D7">
        <w:fldChar w:fldCharType="end"/>
      </w:r>
      <w:r>
        <w:t xml:space="preserve"> For each round, we verified that the suggested samples satisfied basic cellular toxicity requirements by fitting the viability output with an auxiliary random forest model.</w:t>
      </w:r>
    </w:p>
    <w:p w14:paraId="608CEAD4" w14:textId="0FB74002" w:rsidR="00C527C4" w:rsidRPr="0097281E" w:rsidRDefault="00BF79F2" w:rsidP="00487F78">
      <w:pPr>
        <w:rPr>
          <w:color w:val="000000" w:themeColor="text1"/>
        </w:rPr>
      </w:pPr>
      <w:r>
        <w:rPr>
          <w:color w:val="000000" w:themeColor="text1"/>
        </w:rPr>
        <w:br w:type="page"/>
      </w:r>
      <w:bookmarkStart w:id="34" w:name="_Toc105366272"/>
      <w:r w:rsidR="0097281E" w:rsidRPr="0097281E">
        <w:rPr>
          <w:b/>
          <w:i/>
          <w:color w:val="000000" w:themeColor="text1"/>
        </w:rPr>
        <w:lastRenderedPageBreak/>
        <w:t xml:space="preserve">In vivo </w:t>
      </w:r>
      <w:r w:rsidR="0097281E" w:rsidRPr="0097281E">
        <w:rPr>
          <w:b/>
          <w:color w:val="000000" w:themeColor="text1"/>
        </w:rPr>
        <w:t>h</w:t>
      </w:r>
      <w:r w:rsidR="00C527C4" w:rsidRPr="0097281E">
        <w:rPr>
          <w:b/>
          <w:color w:val="000000" w:themeColor="text1"/>
        </w:rPr>
        <w:t>ydrodynamic tail vein</w:t>
      </w:r>
      <w:bookmarkEnd w:id="34"/>
    </w:p>
    <w:p w14:paraId="1919AA73"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35" w:name="_Toc105366273"/>
      <w:r w:rsidRPr="0097281E">
        <w:rPr>
          <w:rFonts w:ascii="Times New Roman" w:hAnsi="Times New Roman" w:cs="Times New Roman"/>
          <w:b/>
          <w:color w:val="000000" w:themeColor="text1"/>
          <w:sz w:val="24"/>
          <w:szCs w:val="24"/>
        </w:rPr>
        <w:t>Animals</w:t>
      </w:r>
      <w:bookmarkEnd w:id="35"/>
    </w:p>
    <w:p w14:paraId="08ACB2AE" w14:textId="77777777" w:rsidR="00C527C4" w:rsidRPr="0097281E" w:rsidRDefault="00C527C4" w:rsidP="0097281E">
      <w:pPr>
        <w:jc w:val="both"/>
        <w:rPr>
          <w:color w:val="000000" w:themeColor="text1"/>
        </w:rPr>
      </w:pPr>
      <w:r w:rsidRPr="0097281E">
        <w:rPr>
          <w:color w:val="000000" w:themeColor="text1"/>
        </w:rPr>
        <w:t xml:space="preserve">7-8-week-old C57BL/6NHsd female mice were purchased from </w:t>
      </w:r>
      <w:proofErr w:type="spellStart"/>
      <w:r w:rsidRPr="0097281E">
        <w:rPr>
          <w:color w:val="000000" w:themeColor="text1"/>
        </w:rPr>
        <w:t>Envigo</w:t>
      </w:r>
      <w:proofErr w:type="spellEnd"/>
      <w:r w:rsidRPr="0097281E">
        <w:rPr>
          <w:color w:val="000000" w:themeColor="text1"/>
        </w:rPr>
        <w:t xml:space="preserve"> (Madison, WI). Prior to performing study procedures beyond ear tagging and weighing, mice were acclimated to the facility for one week. The mice were housed five per cage and provided food and water ad libitum. </w:t>
      </w:r>
    </w:p>
    <w:p w14:paraId="644F79D3" w14:textId="77777777" w:rsidR="00C527C4" w:rsidRPr="0097281E" w:rsidRDefault="00C527C4" w:rsidP="0097281E">
      <w:pPr>
        <w:jc w:val="both"/>
        <w:rPr>
          <w:b/>
          <w:color w:val="000000" w:themeColor="text1"/>
        </w:rPr>
      </w:pPr>
    </w:p>
    <w:p w14:paraId="580191D5"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36" w:name="_Toc105366274"/>
      <w:r w:rsidRPr="0097281E">
        <w:rPr>
          <w:rFonts w:ascii="Times New Roman" w:hAnsi="Times New Roman" w:cs="Times New Roman"/>
          <w:b/>
          <w:color w:val="000000" w:themeColor="text1"/>
          <w:sz w:val="24"/>
          <w:szCs w:val="24"/>
        </w:rPr>
        <w:t>Reagents</w:t>
      </w:r>
      <w:bookmarkEnd w:id="36"/>
    </w:p>
    <w:p w14:paraId="4F446DB9" w14:textId="77777777" w:rsidR="00C527C4" w:rsidRPr="0097281E" w:rsidRDefault="00C527C4" w:rsidP="0097281E">
      <w:pPr>
        <w:jc w:val="both"/>
        <w:rPr>
          <w:color w:val="000000" w:themeColor="text1"/>
        </w:rPr>
      </w:pPr>
      <w:r w:rsidRPr="0097281E">
        <w:rPr>
          <w:color w:val="000000" w:themeColor="text1"/>
        </w:rPr>
        <w:t xml:space="preserve">D-Luciferin (potassium salt) was purchased from Gold-Bio (St Louis, MO). The luciferin was dissolved in sterile DPBS without calcium or magnesium at a concentration of 15 mg/mL, filter sterilized through a 0.22 µM syringe filter, and stored at -80 °C in black polypropylene tubes.  </w:t>
      </w:r>
    </w:p>
    <w:p w14:paraId="0F3227C7" w14:textId="77777777" w:rsidR="00C527C4" w:rsidRPr="0097281E" w:rsidRDefault="00C527C4" w:rsidP="0097281E">
      <w:pPr>
        <w:jc w:val="both"/>
        <w:rPr>
          <w:color w:val="000000" w:themeColor="text1"/>
          <w:highlight w:val="cyan"/>
        </w:rPr>
      </w:pPr>
    </w:p>
    <w:p w14:paraId="122CC168" w14:textId="77777777" w:rsidR="00C527C4" w:rsidRPr="0097281E" w:rsidRDefault="00C527C4" w:rsidP="0097281E">
      <w:pPr>
        <w:pStyle w:val="Heading2"/>
        <w:rPr>
          <w:rFonts w:ascii="Times New Roman" w:hAnsi="Times New Roman" w:cs="Times New Roman"/>
          <w:b/>
          <w:color w:val="000000" w:themeColor="text1"/>
          <w:sz w:val="24"/>
          <w:szCs w:val="24"/>
        </w:rPr>
      </w:pPr>
      <w:bookmarkStart w:id="37" w:name="_Toc105366275"/>
      <w:r w:rsidRPr="0097281E">
        <w:rPr>
          <w:rFonts w:ascii="Times New Roman" w:hAnsi="Times New Roman" w:cs="Times New Roman"/>
          <w:b/>
          <w:iCs/>
          <w:color w:val="000000" w:themeColor="text1"/>
          <w:sz w:val="24"/>
          <w:szCs w:val="24"/>
        </w:rPr>
        <w:t>Hydrodynamic Injections</w:t>
      </w:r>
      <w:r w:rsidRPr="0097281E">
        <w:rPr>
          <w:rFonts w:ascii="Times New Roman" w:hAnsi="Times New Roman" w:cs="Times New Roman"/>
          <w:b/>
          <w:color w:val="000000" w:themeColor="text1"/>
          <w:sz w:val="24"/>
          <w:szCs w:val="24"/>
        </w:rPr>
        <w:t>.</w:t>
      </w:r>
      <w:bookmarkEnd w:id="37"/>
      <w:r w:rsidRPr="0097281E">
        <w:rPr>
          <w:rFonts w:ascii="Times New Roman" w:hAnsi="Times New Roman" w:cs="Times New Roman"/>
          <w:b/>
          <w:color w:val="000000" w:themeColor="text1"/>
          <w:sz w:val="24"/>
          <w:szCs w:val="24"/>
        </w:rPr>
        <w:t xml:space="preserve"> </w:t>
      </w:r>
    </w:p>
    <w:p w14:paraId="5A046A87" w14:textId="77777777" w:rsidR="00C527C4" w:rsidRPr="0097281E" w:rsidRDefault="00C527C4" w:rsidP="0097281E">
      <w:pPr>
        <w:jc w:val="both"/>
        <w:rPr>
          <w:color w:val="000000" w:themeColor="text1"/>
        </w:rPr>
      </w:pPr>
      <w:r w:rsidRPr="0097281E">
        <w:rPr>
          <w:color w:val="000000" w:themeColor="text1"/>
        </w:rPr>
        <w:t xml:space="preserve">The polyplexes were prepared in a dextrose 5% in water (D5W) and at a concentration to deliver 10 µg DNA at an N/P of 5 in 2.0 mL of D5W. The polyplexes were kept on wet ice. The mice were approximately 20 g at the start of the study. Mice were anesthetized with a cocktail of ketamine hydrochloride (10 mg/kg), acepromazine (0.12 mg/kg), and butorphanol (0.012 mg/kg) by intraperitoneal (IP) injection. Mice were sedated and ataxic but maintained consciousness and a blink reflex as they should for hydrodynamic injections. The 2.0 mL of polyplex/D5W solution was first drawn up into a 3.0 mL syringe using a 20g needle. The needle was then removed and a 27-gauge butterfly catheter needle with an 8-inch line was attached. The mice were warmed under a heat lamp to aid thermoregulation and vasodilation, and the polyplex solution in the syringe was warmed to room temperature. After placing the mice in a restrainer, the catheter needle was inserted into a lateral tail veil and the entire volume of fluid in the syringe was injected into the mouse within 4-5 seconds. After removing the needle, the injection site was held with gauze until hemostasis was achieved. After the procedure, the mice were delivered to a recovery cage and placed on a heating pad set on a low setting. It was empirically determined that there was a 0.3 mL hold-up volume in the catheter tubing, thus the actual amount of vector DNA injected was 8.5 µg/mouse. </w:t>
      </w:r>
    </w:p>
    <w:p w14:paraId="76779C46" w14:textId="77777777" w:rsidR="00C527C4" w:rsidRPr="0097281E" w:rsidRDefault="00C527C4" w:rsidP="0097281E">
      <w:pPr>
        <w:jc w:val="both"/>
        <w:rPr>
          <w:b/>
          <w:color w:val="000000" w:themeColor="text1"/>
        </w:rPr>
      </w:pPr>
    </w:p>
    <w:p w14:paraId="65B32476" w14:textId="6E036368" w:rsidR="00C527C4" w:rsidRPr="0097281E" w:rsidRDefault="00C527C4" w:rsidP="0097281E">
      <w:pPr>
        <w:pStyle w:val="Heading2"/>
        <w:rPr>
          <w:rFonts w:ascii="Times New Roman" w:hAnsi="Times New Roman" w:cs="Times New Roman"/>
          <w:b/>
          <w:color w:val="000000" w:themeColor="text1"/>
          <w:sz w:val="24"/>
          <w:szCs w:val="24"/>
        </w:rPr>
      </w:pPr>
      <w:bookmarkStart w:id="38" w:name="_Toc105366276"/>
      <w:r w:rsidRPr="0097281E">
        <w:rPr>
          <w:rFonts w:ascii="Times New Roman" w:hAnsi="Times New Roman" w:cs="Times New Roman"/>
          <w:b/>
          <w:i/>
          <w:iCs/>
          <w:color w:val="000000" w:themeColor="text1"/>
          <w:sz w:val="24"/>
          <w:szCs w:val="24"/>
        </w:rPr>
        <w:t xml:space="preserve">In </w:t>
      </w:r>
      <w:r w:rsidR="008312ED">
        <w:rPr>
          <w:rFonts w:ascii="Times New Roman" w:hAnsi="Times New Roman" w:cs="Times New Roman"/>
          <w:b/>
          <w:i/>
          <w:iCs/>
          <w:color w:val="000000" w:themeColor="text1"/>
          <w:sz w:val="24"/>
          <w:szCs w:val="24"/>
        </w:rPr>
        <w:t>v</w:t>
      </w:r>
      <w:r w:rsidRPr="0097281E">
        <w:rPr>
          <w:rFonts w:ascii="Times New Roman" w:hAnsi="Times New Roman" w:cs="Times New Roman"/>
          <w:b/>
          <w:i/>
          <w:iCs/>
          <w:color w:val="000000" w:themeColor="text1"/>
          <w:sz w:val="24"/>
          <w:szCs w:val="24"/>
        </w:rPr>
        <w:t>ivo</w:t>
      </w:r>
      <w:r w:rsidRPr="0097281E">
        <w:rPr>
          <w:rFonts w:ascii="Times New Roman" w:hAnsi="Times New Roman" w:cs="Times New Roman"/>
          <w:b/>
          <w:color w:val="000000" w:themeColor="text1"/>
          <w:sz w:val="24"/>
          <w:szCs w:val="24"/>
        </w:rPr>
        <w:t xml:space="preserve"> bioluminescent imaging</w:t>
      </w:r>
      <w:bookmarkEnd w:id="38"/>
    </w:p>
    <w:p w14:paraId="4ABA43EE" w14:textId="39324ABF" w:rsidR="0003356A" w:rsidRDefault="00C527C4" w:rsidP="0097281E">
      <w:pPr>
        <w:jc w:val="both"/>
        <w:rPr>
          <w:color w:val="000000" w:themeColor="text1"/>
        </w:rPr>
      </w:pPr>
      <w:r w:rsidRPr="0097281E">
        <w:rPr>
          <w:color w:val="000000" w:themeColor="text1"/>
        </w:rPr>
        <w:t xml:space="preserve">Imaging was carried out using the IVIS Spectrum </w:t>
      </w:r>
      <w:r w:rsidRPr="0097281E">
        <w:rPr>
          <w:i/>
          <w:iCs/>
          <w:color w:val="000000" w:themeColor="text1"/>
        </w:rPr>
        <w:t>in vivo</w:t>
      </w:r>
      <w:r w:rsidRPr="0097281E">
        <w:rPr>
          <w:color w:val="000000" w:themeColor="text1"/>
        </w:rPr>
        <w:t xml:space="preserve"> imaging system (IVIS, PerkinElmer Inc., Waltham, MA).  Briefly, mice were injected IP with 200 µl D-Luciferin, and after 7-8 minutes placed in an induction box for isoflurane anesthesia (5% for induction and 2.5-3% for maintenance). The mice were then transferred to the anesthesia nose cones (at 3% isoflurane) on the imaging platform of the IVIS Spectrum. The mice were imaged 10 minutes post-luciferin injection; the time of maximum signal as determined from preliminary kinetics studies. The IVIS imaging parameters were set for full spectrum bioluminescence, a maximum of 6000 counts or 5 minutes (whichever came first) binning from 2-8, and F/stop from 1-8. Quantitation of </w:t>
      </w:r>
      <w:r w:rsidRPr="0097281E">
        <w:rPr>
          <w:color w:val="000000" w:themeColor="text1"/>
        </w:rPr>
        <w:lastRenderedPageBreak/>
        <w:t xml:space="preserve">bioluminescent signal intensity and normalization of photographic images were carried out using the Living Image software (Perkin Elmer). </w:t>
      </w:r>
      <w:r w:rsidRPr="0097281E">
        <w:rPr>
          <w:noProof/>
          <w:color w:val="000000" w:themeColor="text1"/>
        </w:rPr>
        <w:drawing>
          <wp:anchor distT="0" distB="0" distL="114300" distR="114300" simplePos="0" relativeHeight="251725824" behindDoc="0" locked="0" layoutInCell="1" allowOverlap="1" wp14:anchorId="321B1408" wp14:editId="194AC4B5">
            <wp:simplePos x="0" y="0"/>
            <wp:positionH relativeFrom="margin">
              <wp:posOffset>-76200</wp:posOffset>
            </wp:positionH>
            <wp:positionV relativeFrom="paragraph">
              <wp:posOffset>518160</wp:posOffset>
            </wp:positionV>
            <wp:extent cx="5943600" cy="291338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a:ext>
                      </a:extLst>
                    </a:blip>
                    <a:stretch>
                      <a:fillRect/>
                    </a:stretch>
                  </pic:blipFill>
                  <pic:spPr>
                    <a:xfrm>
                      <a:off x="0" y="0"/>
                      <a:ext cx="5943600" cy="2913380"/>
                    </a:xfrm>
                    <a:prstGeom prst="rect">
                      <a:avLst/>
                    </a:prstGeom>
                  </pic:spPr>
                </pic:pic>
              </a:graphicData>
            </a:graphic>
            <wp14:sizeRelH relativeFrom="page">
              <wp14:pctWidth>0</wp14:pctWidth>
            </wp14:sizeRelH>
            <wp14:sizeRelV relativeFrom="page">
              <wp14:pctHeight>0</wp14:pctHeight>
            </wp14:sizeRelV>
          </wp:anchor>
        </w:drawing>
      </w:r>
      <w:r w:rsidR="0003356A" w:rsidRPr="0097281E">
        <w:rPr>
          <w:color w:val="000000" w:themeColor="text1"/>
        </w:rPr>
        <w:t xml:space="preserve"> </w:t>
      </w:r>
    </w:p>
    <w:p w14:paraId="596A41AD" w14:textId="77777777" w:rsidR="00961577" w:rsidRPr="0097281E" w:rsidRDefault="00961577" w:rsidP="0097281E">
      <w:pPr>
        <w:jc w:val="both"/>
        <w:rPr>
          <w:color w:val="000000" w:themeColor="text1"/>
        </w:rPr>
      </w:pPr>
    </w:p>
    <w:p w14:paraId="2248D846" w14:textId="6FFC7761" w:rsidR="001204FE" w:rsidRDefault="00C527C4" w:rsidP="0097281E">
      <w:pPr>
        <w:jc w:val="both"/>
        <w:rPr>
          <w:color w:val="000000" w:themeColor="text1"/>
        </w:rPr>
      </w:pPr>
      <w:r w:rsidRPr="0097281E">
        <w:rPr>
          <w:b/>
          <w:color w:val="000000" w:themeColor="text1"/>
        </w:rPr>
        <w:t>Figure S</w:t>
      </w:r>
      <w:r w:rsidR="008312ED">
        <w:rPr>
          <w:b/>
          <w:color w:val="000000" w:themeColor="text1"/>
        </w:rPr>
        <w:t>40</w:t>
      </w:r>
      <w:r w:rsidRPr="0097281E">
        <w:rPr>
          <w:b/>
          <w:color w:val="000000" w:themeColor="text1"/>
        </w:rPr>
        <w:t xml:space="preserve">. </w:t>
      </w:r>
      <w:r w:rsidRPr="0097281E">
        <w:rPr>
          <w:color w:val="000000" w:themeColor="text1"/>
        </w:rPr>
        <w:t xml:space="preserve">Images of mice in triplicate over the 20-day kinetic </w:t>
      </w:r>
      <w:r w:rsidRPr="0097281E">
        <w:rPr>
          <w:i/>
          <w:color w:val="000000" w:themeColor="text1"/>
        </w:rPr>
        <w:t>in vivo</w:t>
      </w:r>
      <w:r w:rsidRPr="0097281E">
        <w:rPr>
          <w:color w:val="000000" w:themeColor="text1"/>
        </w:rPr>
        <w:t xml:space="preserve"> experiment showing luminescence.</w:t>
      </w:r>
    </w:p>
    <w:p w14:paraId="4352A6C5" w14:textId="7E3D3076" w:rsidR="00242570" w:rsidRPr="00354F84" w:rsidRDefault="00242570" w:rsidP="00520C82">
      <w:pPr>
        <w:pStyle w:val="Heading1"/>
        <w:rPr>
          <w:rFonts w:ascii="Times New Roman" w:hAnsi="Times New Roman" w:cs="Times New Roman"/>
          <w:color w:val="000000" w:themeColor="text1"/>
          <w:sz w:val="24"/>
          <w:szCs w:val="24"/>
        </w:rPr>
      </w:pPr>
      <w:r w:rsidRPr="00354F84">
        <w:rPr>
          <w:rFonts w:ascii="Times New Roman" w:hAnsi="Times New Roman" w:cs="Times New Roman"/>
          <w:color w:val="000000" w:themeColor="text1"/>
          <w:sz w:val="24"/>
          <w:szCs w:val="24"/>
        </w:rPr>
        <w:t xml:space="preserve">Research Animals Raw Data </w:t>
      </w:r>
    </w:p>
    <w:p w14:paraId="7CF27662" w14:textId="18FB40D5" w:rsidR="00913C8F" w:rsidRDefault="00913C8F" w:rsidP="0097281E">
      <w:pPr>
        <w:jc w:val="both"/>
        <w:rPr>
          <w:color w:val="000000" w:themeColor="text1"/>
        </w:rPr>
      </w:pPr>
      <w:r w:rsidRPr="00913C8F">
        <w:rPr>
          <w:b/>
          <w:bCs/>
          <w:color w:val="000000" w:themeColor="text1"/>
        </w:rPr>
        <w:t>Table S4.</w:t>
      </w:r>
      <w:r w:rsidRPr="007C656D">
        <w:rPr>
          <w:color w:val="000000" w:themeColor="text1"/>
        </w:rPr>
        <w:t xml:space="preserve"> </w:t>
      </w:r>
      <w:r w:rsidR="007C656D" w:rsidRPr="007C656D">
        <w:rPr>
          <w:color w:val="000000" w:themeColor="text1"/>
        </w:rPr>
        <w:t xml:space="preserve">Raw </w:t>
      </w:r>
      <w:r w:rsidR="007C656D">
        <w:rPr>
          <w:color w:val="000000" w:themeColor="text1"/>
        </w:rPr>
        <w:t>l</w:t>
      </w:r>
      <w:r w:rsidR="007C656D" w:rsidRPr="007C656D">
        <w:rPr>
          <w:color w:val="222222"/>
          <w:shd w:val="clear" w:color="auto" w:fill="FFFFFF"/>
        </w:rPr>
        <w:t xml:space="preserve">uminescence </w:t>
      </w:r>
      <w:r w:rsidR="007C656D">
        <w:rPr>
          <w:color w:val="222222"/>
          <w:shd w:val="clear" w:color="auto" w:fill="FFFFFF"/>
        </w:rPr>
        <w:t>e</w:t>
      </w:r>
      <w:r w:rsidR="007C656D" w:rsidRPr="007C656D">
        <w:rPr>
          <w:color w:val="222222"/>
          <w:shd w:val="clear" w:color="auto" w:fill="FFFFFF"/>
        </w:rPr>
        <w:t>xpression</w:t>
      </w:r>
      <w:r w:rsidR="007C656D" w:rsidRPr="007C656D">
        <w:rPr>
          <w:b/>
          <w:bCs/>
          <w:color w:val="000000" w:themeColor="text1"/>
        </w:rPr>
        <w:t xml:space="preserve"> </w:t>
      </w:r>
      <w:r w:rsidRPr="007C656D">
        <w:rPr>
          <w:color w:val="000000" w:themeColor="text1"/>
        </w:rPr>
        <w:t xml:space="preserve">data from the </w:t>
      </w:r>
      <w:r w:rsidRPr="00C10EBE">
        <w:rPr>
          <w:i/>
          <w:iCs/>
          <w:color w:val="000000" w:themeColor="text1"/>
        </w:rPr>
        <w:t>in vivo</w:t>
      </w:r>
      <w:r w:rsidRPr="007C656D">
        <w:rPr>
          <w:color w:val="000000" w:themeColor="text1"/>
        </w:rPr>
        <w:t xml:space="preserve"> mice stud</w:t>
      </w:r>
      <w:r w:rsidR="002B516F">
        <w:rPr>
          <w:color w:val="000000" w:themeColor="text1"/>
        </w:rPr>
        <w:t>y.</w:t>
      </w:r>
      <w:r w:rsidRPr="00913C8F">
        <w:rPr>
          <w:b/>
          <w:bCs/>
          <w:color w:val="000000" w:themeColor="text1"/>
        </w:rPr>
        <w:t xml:space="preserve"> </w:t>
      </w:r>
    </w:p>
    <w:tbl>
      <w:tblPr>
        <w:tblW w:w="8620" w:type="dxa"/>
        <w:jc w:val="center"/>
        <w:tblCellMar>
          <w:left w:w="0" w:type="dxa"/>
          <w:right w:w="0" w:type="dxa"/>
        </w:tblCellMar>
        <w:tblLook w:val="0600" w:firstRow="0" w:lastRow="0" w:firstColumn="0" w:lastColumn="0" w:noHBand="1" w:noVBand="1"/>
      </w:tblPr>
      <w:tblGrid>
        <w:gridCol w:w="1240"/>
        <w:gridCol w:w="1230"/>
        <w:gridCol w:w="1230"/>
        <w:gridCol w:w="1230"/>
        <w:gridCol w:w="1230"/>
        <w:gridCol w:w="1230"/>
        <w:gridCol w:w="1230"/>
      </w:tblGrid>
      <w:tr w:rsidR="00242570" w:rsidRPr="004B0BA4" w14:paraId="374603BD" w14:textId="77777777" w:rsidTr="00C10EBE">
        <w:trPr>
          <w:trHeight w:val="30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60C7C910" w14:textId="77777777" w:rsidR="007C656D" w:rsidRPr="00C10EBE" w:rsidRDefault="007C656D" w:rsidP="008B54BC">
            <w:pPr>
              <w:rPr>
                <w:color w:val="FFFFFF" w:themeColor="background1"/>
                <w:highlight w:val="black"/>
              </w:rPr>
            </w:pPr>
          </w:p>
        </w:tc>
        <w:tc>
          <w:tcPr>
            <w:tcW w:w="7380" w:type="dxa"/>
            <w:gridSpan w:val="6"/>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6B79580E" w14:textId="77777777" w:rsidR="007C656D" w:rsidRPr="00C10EBE" w:rsidRDefault="007C656D" w:rsidP="008B54BC">
            <w:pPr>
              <w:rPr>
                <w:color w:val="FFFFFF" w:themeColor="background1"/>
                <w:highlight w:val="black"/>
              </w:rPr>
            </w:pPr>
            <w:r w:rsidRPr="00C10EBE">
              <w:rPr>
                <w:b/>
                <w:bCs/>
                <w:color w:val="FFFFFF" w:themeColor="background1"/>
                <w:highlight w:val="black"/>
              </w:rPr>
              <w:t>Day</w:t>
            </w:r>
          </w:p>
        </w:tc>
      </w:tr>
      <w:tr w:rsidR="00242570" w:rsidRPr="004B0BA4" w14:paraId="7B597A8B" w14:textId="77777777" w:rsidTr="00354F84">
        <w:trPr>
          <w:trHeight w:val="30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4C90E0C0" w14:textId="77777777" w:rsidR="007C656D" w:rsidRPr="00C10EBE" w:rsidRDefault="007C656D" w:rsidP="008B54BC">
            <w:pPr>
              <w:rPr>
                <w:color w:val="FFFFFF" w:themeColor="background1"/>
                <w:highlight w:val="black"/>
              </w:rPr>
            </w:pPr>
            <w:r w:rsidRPr="00C10EBE">
              <w:rPr>
                <w:b/>
                <w:bCs/>
                <w:color w:val="FFFFFF" w:themeColor="background1"/>
                <w:highlight w:val="black"/>
              </w:rPr>
              <w:t>Polymer</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6D0B0F3F" w14:textId="77777777" w:rsidR="007C656D" w:rsidRPr="00C10EBE" w:rsidRDefault="007C656D" w:rsidP="008B54BC">
            <w:pPr>
              <w:rPr>
                <w:color w:val="FFFFFF" w:themeColor="background1"/>
                <w:highlight w:val="black"/>
              </w:rPr>
            </w:pPr>
            <w:r w:rsidRPr="00C10EBE">
              <w:rPr>
                <w:b/>
                <w:bCs/>
                <w:color w:val="FFFFFF" w:themeColor="background1"/>
                <w:highlight w:val="black"/>
              </w:rPr>
              <w:t>1</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C54DA7F" w14:textId="77777777" w:rsidR="007C656D" w:rsidRPr="00C10EBE" w:rsidRDefault="007C656D" w:rsidP="008B54BC">
            <w:pPr>
              <w:rPr>
                <w:color w:val="FFFFFF" w:themeColor="background1"/>
                <w:highlight w:val="black"/>
              </w:rPr>
            </w:pPr>
            <w:r w:rsidRPr="00C10EBE">
              <w:rPr>
                <w:b/>
                <w:bCs/>
                <w:color w:val="FFFFFF" w:themeColor="background1"/>
                <w:highlight w:val="black"/>
              </w:rPr>
              <w:t>2</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3E4F28A8" w14:textId="77777777" w:rsidR="007C656D" w:rsidRPr="00C10EBE" w:rsidRDefault="007C656D" w:rsidP="008B54BC">
            <w:pPr>
              <w:rPr>
                <w:color w:val="FFFFFF" w:themeColor="background1"/>
                <w:highlight w:val="black"/>
              </w:rPr>
            </w:pPr>
            <w:r w:rsidRPr="00C10EBE">
              <w:rPr>
                <w:b/>
                <w:bCs/>
                <w:color w:val="FFFFFF" w:themeColor="background1"/>
                <w:highlight w:val="black"/>
              </w:rPr>
              <w:t>3</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7DD78BCB" w14:textId="77777777" w:rsidR="007C656D" w:rsidRPr="00C10EBE" w:rsidRDefault="007C656D" w:rsidP="008B54BC">
            <w:pPr>
              <w:rPr>
                <w:color w:val="FFFFFF" w:themeColor="background1"/>
                <w:highlight w:val="black"/>
              </w:rPr>
            </w:pPr>
            <w:r w:rsidRPr="00C10EBE">
              <w:rPr>
                <w:b/>
                <w:bCs/>
                <w:color w:val="FFFFFF" w:themeColor="background1"/>
                <w:highlight w:val="black"/>
              </w:rPr>
              <w:t>6</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11AF7FC" w14:textId="77777777" w:rsidR="007C656D" w:rsidRPr="00C10EBE" w:rsidRDefault="007C656D" w:rsidP="008B54BC">
            <w:pPr>
              <w:rPr>
                <w:color w:val="FFFFFF" w:themeColor="background1"/>
                <w:highlight w:val="black"/>
              </w:rPr>
            </w:pPr>
            <w:r w:rsidRPr="00C10EBE">
              <w:rPr>
                <w:b/>
                <w:bCs/>
                <w:color w:val="FFFFFF" w:themeColor="background1"/>
                <w:highlight w:val="black"/>
              </w:rPr>
              <w:t>10</w:t>
            </w:r>
          </w:p>
        </w:tc>
        <w:tc>
          <w:tcPr>
            <w:tcW w:w="1230"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12A86786" w14:textId="77777777" w:rsidR="007C656D" w:rsidRPr="00C10EBE" w:rsidRDefault="007C656D" w:rsidP="008B54BC">
            <w:pPr>
              <w:rPr>
                <w:color w:val="FFFFFF" w:themeColor="background1"/>
                <w:highlight w:val="black"/>
              </w:rPr>
            </w:pPr>
            <w:r w:rsidRPr="00C10EBE">
              <w:rPr>
                <w:b/>
                <w:bCs/>
                <w:color w:val="FFFFFF" w:themeColor="background1"/>
                <w:highlight w:val="black"/>
              </w:rPr>
              <w:t>20</w:t>
            </w:r>
          </w:p>
        </w:tc>
      </w:tr>
      <w:tr w:rsidR="00242570" w:rsidRPr="004B0BA4" w14:paraId="7663462D" w14:textId="77777777" w:rsidTr="00354F84">
        <w:trPr>
          <w:trHeight w:val="96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AF9785" w14:textId="77777777" w:rsidR="007C656D" w:rsidRPr="004B0BA4" w:rsidRDefault="007C656D" w:rsidP="008B54BC">
            <w:r w:rsidRPr="004B0BA4">
              <w:t>Sh_Cap_40</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54967E" w14:textId="77777777" w:rsidR="007C656D" w:rsidRPr="004B0BA4" w:rsidRDefault="007C656D" w:rsidP="008B54BC">
            <w:r w:rsidRPr="004B0BA4">
              <w:t>4.25E+09</w:t>
            </w:r>
            <w:r w:rsidRPr="004B0BA4">
              <w:br/>
              <w:t>4.50E+09</w:t>
            </w:r>
            <w:r w:rsidRPr="004B0BA4">
              <w:br/>
              <w:t>3.67E+09</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1E3D0F" w14:textId="77777777" w:rsidR="007C656D" w:rsidRPr="004B0BA4" w:rsidRDefault="007C656D" w:rsidP="008B54BC">
            <w:r w:rsidRPr="004B0BA4">
              <w:t>2.01E+09</w:t>
            </w:r>
            <w:r w:rsidRPr="004B0BA4">
              <w:br/>
              <w:t>1.05E+09</w:t>
            </w:r>
            <w:r w:rsidRPr="004B0BA4">
              <w:br/>
              <w:t>5.79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1947C3" w14:textId="77777777" w:rsidR="007C656D" w:rsidRPr="004B0BA4" w:rsidRDefault="007C656D" w:rsidP="008B54BC">
            <w:r w:rsidRPr="004B0BA4">
              <w:t>8.73E+08</w:t>
            </w:r>
            <w:r w:rsidRPr="004B0BA4">
              <w:br/>
              <w:t>6.33E+08</w:t>
            </w:r>
            <w:r w:rsidRPr="004B0BA4">
              <w:br/>
              <w:t>3.41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E2B91D" w14:textId="77777777" w:rsidR="007C656D" w:rsidRPr="004B0BA4" w:rsidRDefault="007C656D" w:rsidP="008B54BC">
            <w:r w:rsidRPr="004B0BA4">
              <w:t>3.23E+08</w:t>
            </w:r>
            <w:r w:rsidRPr="004B0BA4">
              <w:br/>
              <w:t>1.64E+08</w:t>
            </w:r>
            <w:r w:rsidRPr="004B0BA4">
              <w:br/>
              <w:t>7.02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E46CFF" w14:textId="77777777" w:rsidR="007C656D" w:rsidRPr="004B0BA4" w:rsidRDefault="007C656D" w:rsidP="008B54BC">
            <w:r w:rsidRPr="004B0BA4">
              <w:t>9.63E+07</w:t>
            </w:r>
            <w:r w:rsidRPr="004B0BA4">
              <w:br/>
              <w:t>3.11E+07</w:t>
            </w:r>
            <w:r w:rsidRPr="004B0BA4">
              <w:br/>
              <w:t>2.56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635D9" w14:textId="77777777" w:rsidR="007C656D" w:rsidRPr="004B0BA4" w:rsidRDefault="007C656D" w:rsidP="008B54BC">
            <w:r w:rsidRPr="004B0BA4">
              <w:t>3.70E+07</w:t>
            </w:r>
            <w:r w:rsidRPr="004B0BA4">
              <w:br/>
              <w:t>1.48E+07</w:t>
            </w:r>
          </w:p>
        </w:tc>
      </w:tr>
      <w:tr w:rsidR="00242570" w:rsidRPr="004B0BA4" w14:paraId="7D216BD0" w14:textId="77777777" w:rsidTr="00354F84">
        <w:trPr>
          <w:trHeight w:val="96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1BFAE" w14:textId="77777777" w:rsidR="007C656D" w:rsidRPr="004B0BA4" w:rsidRDefault="007C656D" w:rsidP="008B54BC">
            <w:r w:rsidRPr="004B0BA4">
              <w:t>Sh_DiE_40</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836CBF" w14:textId="77777777" w:rsidR="007C656D" w:rsidRPr="004B0BA4" w:rsidRDefault="007C656D" w:rsidP="008B54BC">
            <w:r w:rsidRPr="004B0BA4">
              <w:t>5.42E+09</w:t>
            </w:r>
            <w:r w:rsidRPr="004B0BA4">
              <w:br/>
              <w:t>4.26E+09</w:t>
            </w:r>
            <w:r w:rsidRPr="004B0BA4">
              <w:br/>
              <w:t>4.02E+09</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EFC303" w14:textId="77777777" w:rsidR="007C656D" w:rsidRPr="004B0BA4" w:rsidRDefault="007C656D" w:rsidP="008B54BC">
            <w:r w:rsidRPr="004B0BA4">
              <w:t>2.21E+09</w:t>
            </w:r>
            <w:r w:rsidRPr="004B0BA4">
              <w:br/>
              <w:t>1.75E+09</w:t>
            </w:r>
            <w:r w:rsidRPr="004B0BA4">
              <w:br/>
              <w:t>1.74E+09</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192BF2" w14:textId="77777777" w:rsidR="007C656D" w:rsidRPr="004B0BA4" w:rsidRDefault="007C656D" w:rsidP="008B54BC">
            <w:r w:rsidRPr="004B0BA4">
              <w:t>1.24E+09</w:t>
            </w:r>
            <w:r w:rsidRPr="004B0BA4">
              <w:br/>
              <w:t>1.11E+09</w:t>
            </w:r>
            <w:r w:rsidRPr="004B0BA4">
              <w:br/>
              <w:t>8.23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B7C54C" w14:textId="77777777" w:rsidR="007C656D" w:rsidRPr="004B0BA4" w:rsidRDefault="007C656D" w:rsidP="008B54BC">
            <w:r w:rsidRPr="004B0BA4">
              <w:t>6.97E+08</w:t>
            </w:r>
            <w:r w:rsidRPr="004B0BA4">
              <w:br/>
              <w:t>2.80E+08</w:t>
            </w:r>
            <w:r w:rsidRPr="004B0BA4">
              <w:br/>
              <w:t>2.50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18BB0A" w14:textId="77777777" w:rsidR="007C656D" w:rsidRPr="004B0BA4" w:rsidRDefault="007C656D" w:rsidP="008B54BC">
            <w:r w:rsidRPr="004B0BA4">
              <w:t>1.61E+08</w:t>
            </w:r>
            <w:r w:rsidRPr="004B0BA4">
              <w:br/>
              <w:t>1.20E+08</w:t>
            </w:r>
            <w:r w:rsidRPr="004B0BA4">
              <w:br/>
              <w:t>8.20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CC64F2" w14:textId="77777777" w:rsidR="007C656D" w:rsidRPr="004B0BA4" w:rsidRDefault="007C656D" w:rsidP="008B54BC">
            <w:r w:rsidRPr="004B0BA4">
              <w:t>8.84E+07</w:t>
            </w:r>
            <w:r w:rsidRPr="004B0BA4">
              <w:br/>
              <w:t>1.89E+07</w:t>
            </w:r>
            <w:r w:rsidRPr="004B0BA4">
              <w:br/>
              <w:t>2.23E+07</w:t>
            </w:r>
          </w:p>
        </w:tc>
      </w:tr>
      <w:tr w:rsidR="00242570" w:rsidRPr="004B0BA4" w14:paraId="42368B11" w14:textId="77777777" w:rsidTr="00354F84">
        <w:trPr>
          <w:trHeight w:val="96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86F755" w14:textId="77777777" w:rsidR="007C656D" w:rsidRPr="004B0BA4" w:rsidRDefault="007C656D" w:rsidP="008B54BC">
            <w:r w:rsidRPr="004B0BA4">
              <w:t>Md_Cys_40</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CB3B04" w14:textId="77777777" w:rsidR="007C656D" w:rsidRPr="004B0BA4" w:rsidRDefault="007C656D" w:rsidP="008B54BC">
            <w:r w:rsidRPr="004B0BA4">
              <w:t>3.24E+09</w:t>
            </w:r>
            <w:r w:rsidRPr="004B0BA4">
              <w:br/>
              <w:t>5.72E+08</w:t>
            </w:r>
            <w:r w:rsidRPr="004B0BA4">
              <w:br/>
              <w:t>6.72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A3D8B5" w14:textId="77777777" w:rsidR="007C656D" w:rsidRPr="004B0BA4" w:rsidRDefault="007C656D" w:rsidP="008B54BC">
            <w:r w:rsidRPr="004B0BA4">
              <w:t>8.16E+08</w:t>
            </w:r>
            <w:r w:rsidRPr="004B0BA4">
              <w:br/>
              <w:t>1.33E+08</w:t>
            </w:r>
            <w:r w:rsidRPr="004B0BA4">
              <w:br/>
              <w:t>6.53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BD44F0" w14:textId="77777777" w:rsidR="007C656D" w:rsidRPr="004B0BA4" w:rsidRDefault="007C656D" w:rsidP="008B54BC">
            <w:r w:rsidRPr="004B0BA4">
              <w:t>8.42E+08</w:t>
            </w:r>
            <w:r w:rsidRPr="004B0BA4">
              <w:br/>
              <w:t>1.01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0A72F7" w14:textId="77777777" w:rsidR="007C656D" w:rsidRPr="004B0BA4" w:rsidRDefault="007C656D" w:rsidP="008B54BC">
            <w:r w:rsidRPr="004B0BA4">
              <w:t>2.15E+08</w:t>
            </w:r>
            <w:r w:rsidRPr="004B0BA4">
              <w:br/>
              <w:t>3.88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E96E63" w14:textId="77777777" w:rsidR="007C656D" w:rsidRPr="004B0BA4" w:rsidRDefault="007C656D" w:rsidP="008B54BC">
            <w:r w:rsidRPr="004B0BA4">
              <w:t>8.74E+07</w:t>
            </w:r>
            <w:r w:rsidRPr="004B0BA4">
              <w:br/>
              <w:t>1.99E+07</w:t>
            </w:r>
            <w:r w:rsidRPr="004B0BA4">
              <w:br/>
              <w:t>9.66E+06</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3C7ACC" w14:textId="77777777" w:rsidR="007C656D" w:rsidRPr="004B0BA4" w:rsidRDefault="007C656D" w:rsidP="008B54BC">
            <w:r w:rsidRPr="004B0BA4">
              <w:t>3.27E+07</w:t>
            </w:r>
            <w:r w:rsidRPr="004B0BA4">
              <w:br/>
              <w:t>9.02E+06</w:t>
            </w:r>
            <w:r w:rsidRPr="004B0BA4">
              <w:br/>
              <w:t>5.09E+06</w:t>
            </w:r>
          </w:p>
        </w:tc>
      </w:tr>
      <w:tr w:rsidR="00242570" w:rsidRPr="004B0BA4" w14:paraId="5F24D8E3" w14:textId="77777777" w:rsidTr="00354F84">
        <w:trPr>
          <w:trHeight w:val="96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AC6460" w14:textId="77777777" w:rsidR="007C656D" w:rsidRPr="004B0BA4" w:rsidRDefault="007C656D" w:rsidP="008B54BC">
            <w:proofErr w:type="spellStart"/>
            <w:r w:rsidRPr="004B0BA4">
              <w:t>pDNA</w:t>
            </w:r>
            <w:proofErr w:type="spellEnd"/>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93943D" w14:textId="77777777" w:rsidR="007C656D" w:rsidRPr="004B0BA4" w:rsidRDefault="007C656D" w:rsidP="008B54BC">
            <w:r w:rsidRPr="004B0BA4">
              <w:t>3.75E+09</w:t>
            </w:r>
            <w:r w:rsidRPr="004B0BA4">
              <w:br/>
              <w:t>2.13E+09</w:t>
            </w:r>
            <w:r w:rsidRPr="004B0BA4">
              <w:br/>
              <w:t>6.59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AABF15" w14:textId="77777777" w:rsidR="007C656D" w:rsidRPr="004B0BA4" w:rsidRDefault="007C656D" w:rsidP="008B54BC">
            <w:r w:rsidRPr="004B0BA4">
              <w:t>3.98E+08</w:t>
            </w:r>
            <w:r w:rsidRPr="004B0BA4">
              <w:br/>
              <w:t>3.82E+08</w:t>
            </w:r>
            <w:r w:rsidRPr="004B0BA4">
              <w:br/>
              <w:t>2.91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7130B8" w14:textId="77777777" w:rsidR="007C656D" w:rsidRPr="004B0BA4" w:rsidRDefault="007C656D" w:rsidP="008B54BC">
            <w:r w:rsidRPr="004B0BA4">
              <w:t>2.70E+08</w:t>
            </w:r>
            <w:r w:rsidRPr="004B0BA4">
              <w:br/>
              <w:t>3.17E+08</w:t>
            </w:r>
            <w:r w:rsidRPr="004B0BA4">
              <w:br/>
              <w:t>2.27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66BD24" w14:textId="77777777" w:rsidR="007C656D" w:rsidRPr="004B0BA4" w:rsidRDefault="007C656D" w:rsidP="008B54BC">
            <w:r w:rsidRPr="004B0BA4">
              <w:t>9.26E+07</w:t>
            </w:r>
            <w:r w:rsidRPr="004B0BA4">
              <w:br/>
              <w:t>2.79E+07</w:t>
            </w:r>
            <w:r w:rsidRPr="004B0BA4">
              <w:br/>
              <w:t>3.17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72CDB1" w14:textId="77777777" w:rsidR="007C656D" w:rsidRPr="004B0BA4" w:rsidRDefault="007C656D" w:rsidP="008B54BC">
            <w:r w:rsidRPr="004B0BA4">
              <w:t>4.52E+07</w:t>
            </w:r>
            <w:r w:rsidRPr="004B0BA4">
              <w:br/>
              <w:t>1.76E+07</w:t>
            </w:r>
            <w:r w:rsidRPr="004B0BA4">
              <w:br/>
              <w:t>8.99E+06</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49E14F" w14:textId="77777777" w:rsidR="007C656D" w:rsidRPr="004B0BA4" w:rsidRDefault="007C656D" w:rsidP="008B54BC">
            <w:r w:rsidRPr="004B0BA4">
              <w:t>1.87E+07</w:t>
            </w:r>
            <w:r w:rsidRPr="004B0BA4">
              <w:br/>
              <w:t>1.05E+07</w:t>
            </w:r>
          </w:p>
        </w:tc>
      </w:tr>
      <w:tr w:rsidR="00242570" w:rsidRPr="004B0BA4" w14:paraId="02CF36E6" w14:textId="77777777" w:rsidTr="00354F84">
        <w:trPr>
          <w:trHeight w:val="960"/>
          <w:jc w:val="center"/>
        </w:trPr>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692C84" w14:textId="77777777" w:rsidR="007C656D" w:rsidRPr="004B0BA4" w:rsidRDefault="007C656D" w:rsidP="008B54BC">
            <w:proofErr w:type="spellStart"/>
            <w:r w:rsidRPr="004B0BA4">
              <w:t>JetPEI</w:t>
            </w:r>
            <w:proofErr w:type="spellEnd"/>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DDBBD7" w14:textId="77777777" w:rsidR="007C656D" w:rsidRPr="004B0BA4" w:rsidRDefault="007C656D" w:rsidP="008B54BC">
            <w:r w:rsidRPr="004B0BA4">
              <w:t>5.34E+09</w:t>
            </w:r>
            <w:r w:rsidRPr="004B0BA4">
              <w:br/>
              <w:t>2.38E+09</w:t>
            </w:r>
            <w:r w:rsidRPr="004B0BA4">
              <w:br/>
              <w:t>1.11E+09</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7BF28F" w14:textId="77777777" w:rsidR="007C656D" w:rsidRPr="004B0BA4" w:rsidRDefault="007C656D" w:rsidP="008B54BC">
            <w:r w:rsidRPr="004B0BA4">
              <w:t>7.47E+08</w:t>
            </w:r>
            <w:r w:rsidRPr="004B0BA4">
              <w:br/>
              <w:t>3.61E+08</w:t>
            </w:r>
            <w:r w:rsidRPr="004B0BA4">
              <w:br/>
              <w:t>1.49E+08</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152E6B" w14:textId="77777777" w:rsidR="007C656D" w:rsidRPr="004B0BA4" w:rsidRDefault="007C656D" w:rsidP="008B54BC">
            <w:r w:rsidRPr="004B0BA4">
              <w:t>4.17E+08</w:t>
            </w:r>
            <w:r w:rsidRPr="004B0BA4">
              <w:br/>
              <w:t>2.90E+08</w:t>
            </w:r>
            <w:r w:rsidRPr="004B0BA4">
              <w:br/>
              <w:t>9.04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A289DF" w14:textId="77777777" w:rsidR="007C656D" w:rsidRPr="004B0BA4" w:rsidRDefault="007C656D" w:rsidP="008B54BC">
            <w:r w:rsidRPr="004B0BA4">
              <w:t>1.37E+08</w:t>
            </w:r>
            <w:r w:rsidRPr="004B0BA4">
              <w:br/>
              <w:t>4.62E+07</w:t>
            </w:r>
            <w:r w:rsidRPr="004B0BA4">
              <w:br/>
              <w:t>3.67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902966" w14:textId="77777777" w:rsidR="007C656D" w:rsidRPr="004B0BA4" w:rsidRDefault="007C656D" w:rsidP="008B54BC">
            <w:r w:rsidRPr="004B0BA4">
              <w:t>4.06E+07</w:t>
            </w:r>
            <w:r w:rsidRPr="004B0BA4">
              <w:br/>
              <w:t>3.61E+07</w:t>
            </w:r>
            <w:r w:rsidRPr="004B0BA4">
              <w:br/>
              <w:t>2.71E+07</w:t>
            </w:r>
          </w:p>
        </w:tc>
        <w:tc>
          <w:tcPr>
            <w:tcW w:w="123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90EB6C" w14:textId="77777777" w:rsidR="007C656D" w:rsidRPr="004B0BA4" w:rsidRDefault="007C656D" w:rsidP="008B54BC">
            <w:r w:rsidRPr="004B0BA4">
              <w:t>4.35E+07</w:t>
            </w:r>
            <w:r w:rsidRPr="004B0BA4">
              <w:br/>
              <w:t>1.68E+07</w:t>
            </w:r>
            <w:r w:rsidRPr="004B0BA4">
              <w:br/>
              <w:t>1.78E+07</w:t>
            </w:r>
          </w:p>
        </w:tc>
      </w:tr>
    </w:tbl>
    <w:p w14:paraId="2BCEC17F" w14:textId="4741AA81" w:rsidR="00913C8F" w:rsidRDefault="00354F84" w:rsidP="0097281E">
      <w:pPr>
        <w:jc w:val="both"/>
        <w:rPr>
          <w:color w:val="000000" w:themeColor="text1"/>
        </w:rPr>
      </w:pPr>
      <w:r w:rsidRPr="00913C8F">
        <w:rPr>
          <w:b/>
          <w:bCs/>
          <w:color w:val="000000" w:themeColor="text1"/>
        </w:rPr>
        <w:lastRenderedPageBreak/>
        <w:t>Table S</w:t>
      </w:r>
      <w:r>
        <w:rPr>
          <w:b/>
          <w:bCs/>
          <w:color w:val="000000" w:themeColor="text1"/>
        </w:rPr>
        <w:t>5</w:t>
      </w:r>
      <w:r w:rsidRPr="00913C8F">
        <w:rPr>
          <w:b/>
          <w:bCs/>
          <w:color w:val="000000" w:themeColor="text1"/>
        </w:rPr>
        <w:t>.</w:t>
      </w:r>
      <w:r w:rsidRPr="007C656D">
        <w:rPr>
          <w:color w:val="000000" w:themeColor="text1"/>
        </w:rPr>
        <w:t xml:space="preserve"> Raw </w:t>
      </w:r>
      <w:r>
        <w:rPr>
          <w:color w:val="000000" w:themeColor="text1"/>
        </w:rPr>
        <w:t xml:space="preserve">weight </w:t>
      </w:r>
      <w:r w:rsidRPr="007C656D">
        <w:rPr>
          <w:color w:val="000000" w:themeColor="text1"/>
        </w:rPr>
        <w:t xml:space="preserve">data from the </w:t>
      </w:r>
      <w:r w:rsidRPr="00C10EBE">
        <w:rPr>
          <w:i/>
          <w:iCs/>
          <w:color w:val="000000" w:themeColor="text1"/>
        </w:rPr>
        <w:t>in vivo</w:t>
      </w:r>
      <w:r w:rsidRPr="007C656D">
        <w:rPr>
          <w:color w:val="000000" w:themeColor="text1"/>
        </w:rPr>
        <w:t xml:space="preserve"> mice stud</w:t>
      </w:r>
      <w:r w:rsidR="002B516F">
        <w:rPr>
          <w:color w:val="000000" w:themeColor="text1"/>
        </w:rPr>
        <w:t>y.</w:t>
      </w:r>
    </w:p>
    <w:tbl>
      <w:tblPr>
        <w:tblpPr w:leftFromText="180" w:rightFromText="180" w:vertAnchor="page" w:horzAnchor="margin" w:tblpXSpec="center" w:tblpY="1906"/>
        <w:tblW w:w="10810" w:type="dxa"/>
        <w:tblCellMar>
          <w:left w:w="0" w:type="dxa"/>
          <w:right w:w="0" w:type="dxa"/>
        </w:tblCellMar>
        <w:tblLook w:val="0600" w:firstRow="0" w:lastRow="0" w:firstColumn="0" w:lastColumn="0" w:noHBand="1" w:noVBand="1"/>
      </w:tblPr>
      <w:tblGrid>
        <w:gridCol w:w="1250"/>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gridCol w:w="478"/>
      </w:tblGrid>
      <w:tr w:rsidR="00071D45" w:rsidRPr="008868E3" w14:paraId="31919552" w14:textId="77777777" w:rsidTr="00071D45">
        <w:trPr>
          <w:gridAfter w:val="19"/>
          <w:wAfter w:w="9082" w:type="dxa"/>
          <w:trHeight w:val="209"/>
        </w:trPr>
        <w:tc>
          <w:tcPr>
            <w:tcW w:w="1250" w:type="dxa"/>
            <w:tcBorders>
              <w:top w:val="single" w:sz="8" w:space="0" w:color="000000"/>
              <w:left w:val="single" w:sz="8" w:space="0" w:color="000000"/>
              <w:bottom w:val="single" w:sz="8" w:space="0" w:color="000000"/>
              <w:right w:val="single" w:sz="8" w:space="0" w:color="000000"/>
            </w:tcBorders>
            <w:shd w:val="clear" w:color="auto" w:fill="000000" w:themeFill="text1"/>
            <w:tcMar>
              <w:top w:w="9" w:type="dxa"/>
              <w:left w:w="9" w:type="dxa"/>
              <w:bottom w:w="0" w:type="dxa"/>
              <w:right w:w="9" w:type="dxa"/>
            </w:tcMar>
            <w:vAlign w:val="center"/>
            <w:hideMark/>
          </w:tcPr>
          <w:p w14:paraId="50E0A2E5" w14:textId="77777777" w:rsidR="00071D45" w:rsidRPr="00BD3272" w:rsidRDefault="00071D45" w:rsidP="00071D45">
            <w:pPr>
              <w:rPr>
                <w:color w:val="FFFFFF" w:themeColor="background1"/>
                <w:highlight w:val="black"/>
              </w:rPr>
            </w:pP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9" w:type="dxa"/>
              <w:left w:w="9" w:type="dxa"/>
              <w:bottom w:w="0" w:type="dxa"/>
              <w:right w:w="9" w:type="dxa"/>
            </w:tcMar>
            <w:vAlign w:val="bottom"/>
            <w:hideMark/>
          </w:tcPr>
          <w:p w14:paraId="54D6052E" w14:textId="77777777" w:rsidR="00071D45" w:rsidRPr="00BD3272" w:rsidRDefault="00071D45" w:rsidP="00071D45">
            <w:pPr>
              <w:rPr>
                <w:color w:val="FFFFFF" w:themeColor="background1"/>
                <w:highlight w:val="black"/>
              </w:rPr>
            </w:pPr>
            <w:r w:rsidRPr="00BD3272">
              <w:rPr>
                <w:b/>
                <w:bCs/>
                <w:color w:val="FFFFFF" w:themeColor="background1"/>
                <w:highlight w:val="black"/>
              </w:rPr>
              <w:t>Day</w:t>
            </w:r>
          </w:p>
        </w:tc>
      </w:tr>
      <w:tr w:rsidR="002B516F" w:rsidRPr="004B0BA4" w14:paraId="10706538" w14:textId="77777777" w:rsidTr="00071D45">
        <w:trPr>
          <w:trHeight w:val="209"/>
        </w:trPr>
        <w:tc>
          <w:tcPr>
            <w:tcW w:w="1250" w:type="dxa"/>
            <w:tcBorders>
              <w:top w:val="single" w:sz="8" w:space="0" w:color="000000"/>
              <w:left w:val="single" w:sz="8" w:space="0" w:color="000000"/>
              <w:bottom w:val="single" w:sz="8" w:space="0" w:color="000000"/>
              <w:right w:val="single" w:sz="8" w:space="0" w:color="000000"/>
            </w:tcBorders>
            <w:shd w:val="clear" w:color="auto" w:fill="000000" w:themeFill="text1"/>
            <w:tcMar>
              <w:top w:w="9" w:type="dxa"/>
              <w:left w:w="9" w:type="dxa"/>
              <w:bottom w:w="0" w:type="dxa"/>
              <w:right w:w="9" w:type="dxa"/>
            </w:tcMar>
            <w:vAlign w:val="center"/>
            <w:hideMark/>
          </w:tcPr>
          <w:p w14:paraId="391A3BF0" w14:textId="77777777" w:rsidR="00071D45" w:rsidRPr="00BD3272" w:rsidRDefault="00071D45" w:rsidP="00071D45">
            <w:pPr>
              <w:rPr>
                <w:color w:val="FFFFFF" w:themeColor="background1"/>
                <w:highlight w:val="black"/>
              </w:rPr>
            </w:pPr>
            <w:r w:rsidRPr="00BD3272">
              <w:rPr>
                <w:b/>
                <w:bCs/>
                <w:color w:val="FFFFFF" w:themeColor="background1"/>
                <w:highlight w:val="black"/>
              </w:rPr>
              <w:t>Polymer</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3E7A352A" w14:textId="77777777" w:rsidR="00071D45" w:rsidRPr="00BD3272" w:rsidRDefault="00071D45" w:rsidP="00071D45">
            <w:pPr>
              <w:rPr>
                <w:color w:val="FFFFFF" w:themeColor="background1"/>
                <w:highlight w:val="black"/>
              </w:rPr>
            </w:pPr>
            <w:r w:rsidRPr="00BD3272">
              <w:rPr>
                <w:color w:val="FFFFFF" w:themeColor="background1"/>
                <w:highlight w:val="black"/>
              </w:rPr>
              <w:t>-3</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715650F7" w14:textId="77777777" w:rsidR="00071D45" w:rsidRPr="00BD3272" w:rsidRDefault="00071D45" w:rsidP="00071D45">
            <w:pPr>
              <w:rPr>
                <w:color w:val="FFFFFF" w:themeColor="background1"/>
                <w:highlight w:val="black"/>
              </w:rPr>
            </w:pPr>
            <w:r w:rsidRPr="00BD3272">
              <w:rPr>
                <w:color w:val="FFFFFF" w:themeColor="background1"/>
                <w:highlight w:val="black"/>
              </w:rPr>
              <w:t>0</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176D033A" w14:textId="77777777" w:rsidR="00071D45" w:rsidRPr="00BD3272" w:rsidRDefault="00071D45" w:rsidP="00071D45">
            <w:pPr>
              <w:rPr>
                <w:color w:val="FFFFFF" w:themeColor="background1"/>
                <w:highlight w:val="black"/>
              </w:rPr>
            </w:pPr>
            <w:r w:rsidRPr="00BD3272">
              <w:rPr>
                <w:color w:val="FFFFFF" w:themeColor="background1"/>
                <w:highlight w:val="black"/>
              </w:rPr>
              <w:t>2</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4C218656" w14:textId="77777777" w:rsidR="00071D45" w:rsidRPr="00BD3272" w:rsidRDefault="00071D45" w:rsidP="00071D45">
            <w:pPr>
              <w:rPr>
                <w:color w:val="FFFFFF" w:themeColor="background1"/>
                <w:highlight w:val="black"/>
              </w:rPr>
            </w:pPr>
            <w:r w:rsidRPr="00BD3272">
              <w:rPr>
                <w:color w:val="FFFFFF" w:themeColor="background1"/>
                <w:highlight w:val="black"/>
              </w:rPr>
              <w:t>3</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3D2B68E9" w14:textId="77777777" w:rsidR="00071D45" w:rsidRPr="00BD3272" w:rsidRDefault="00071D45" w:rsidP="00071D45">
            <w:pPr>
              <w:rPr>
                <w:color w:val="FFFFFF" w:themeColor="background1"/>
                <w:highlight w:val="black"/>
              </w:rPr>
            </w:pPr>
            <w:r w:rsidRPr="00BD3272">
              <w:rPr>
                <w:color w:val="FFFFFF" w:themeColor="background1"/>
                <w:highlight w:val="black"/>
              </w:rPr>
              <w:t>4</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45647A0D" w14:textId="77777777" w:rsidR="00071D45" w:rsidRPr="00BD3272" w:rsidRDefault="00071D45" w:rsidP="00071D45">
            <w:pPr>
              <w:rPr>
                <w:color w:val="FFFFFF" w:themeColor="background1"/>
                <w:highlight w:val="black"/>
              </w:rPr>
            </w:pPr>
            <w:r w:rsidRPr="00BD3272">
              <w:rPr>
                <w:color w:val="FFFFFF" w:themeColor="background1"/>
                <w:highlight w:val="black"/>
              </w:rPr>
              <w:t>5</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3AAB2289" w14:textId="77777777" w:rsidR="00071D45" w:rsidRPr="00BD3272" w:rsidRDefault="00071D45" w:rsidP="00071D45">
            <w:pPr>
              <w:rPr>
                <w:color w:val="FFFFFF" w:themeColor="background1"/>
                <w:highlight w:val="black"/>
              </w:rPr>
            </w:pPr>
            <w:r w:rsidRPr="00BD3272">
              <w:rPr>
                <w:color w:val="FFFFFF" w:themeColor="background1"/>
                <w:highlight w:val="black"/>
              </w:rPr>
              <w:t>6</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258A521" w14:textId="77777777" w:rsidR="00071D45" w:rsidRPr="00BD3272" w:rsidRDefault="00071D45" w:rsidP="00071D45">
            <w:pPr>
              <w:rPr>
                <w:color w:val="FFFFFF" w:themeColor="background1"/>
                <w:highlight w:val="black"/>
              </w:rPr>
            </w:pPr>
            <w:r w:rsidRPr="00BD3272">
              <w:rPr>
                <w:color w:val="FFFFFF" w:themeColor="background1"/>
                <w:highlight w:val="black"/>
              </w:rPr>
              <w:t>7</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2DC3C825" w14:textId="77777777" w:rsidR="00071D45" w:rsidRPr="00BD3272" w:rsidRDefault="00071D45" w:rsidP="00071D45">
            <w:pPr>
              <w:rPr>
                <w:color w:val="FFFFFF" w:themeColor="background1"/>
                <w:highlight w:val="black"/>
              </w:rPr>
            </w:pPr>
            <w:r w:rsidRPr="00BD3272">
              <w:rPr>
                <w:color w:val="FFFFFF" w:themeColor="background1"/>
                <w:highlight w:val="black"/>
              </w:rPr>
              <w:t>8</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4AE1EF29" w14:textId="77777777" w:rsidR="00071D45" w:rsidRPr="00BD3272" w:rsidRDefault="00071D45" w:rsidP="00071D45">
            <w:pPr>
              <w:rPr>
                <w:color w:val="FFFFFF" w:themeColor="background1"/>
                <w:highlight w:val="black"/>
              </w:rPr>
            </w:pPr>
            <w:r w:rsidRPr="00BD3272">
              <w:rPr>
                <w:color w:val="FFFFFF" w:themeColor="background1"/>
                <w:highlight w:val="black"/>
              </w:rPr>
              <w:t>9</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8A0C8D1" w14:textId="77777777" w:rsidR="00071D45" w:rsidRPr="00BD3272" w:rsidRDefault="00071D45" w:rsidP="00071D45">
            <w:pPr>
              <w:rPr>
                <w:color w:val="FFFFFF" w:themeColor="background1"/>
                <w:highlight w:val="black"/>
              </w:rPr>
            </w:pPr>
            <w:r w:rsidRPr="00BD3272">
              <w:rPr>
                <w:color w:val="FFFFFF" w:themeColor="background1"/>
                <w:highlight w:val="black"/>
              </w:rPr>
              <w:t>10</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2B44DA5C" w14:textId="77777777" w:rsidR="00071D45" w:rsidRPr="00BD3272" w:rsidRDefault="00071D45" w:rsidP="00071D45">
            <w:pPr>
              <w:rPr>
                <w:color w:val="FFFFFF" w:themeColor="background1"/>
                <w:highlight w:val="black"/>
              </w:rPr>
            </w:pPr>
            <w:r w:rsidRPr="00BD3272">
              <w:rPr>
                <w:color w:val="FFFFFF" w:themeColor="background1"/>
                <w:highlight w:val="black"/>
              </w:rPr>
              <w:t>11</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0B79CC7F" w14:textId="77777777" w:rsidR="00071D45" w:rsidRPr="00BD3272" w:rsidRDefault="00071D45" w:rsidP="00071D45">
            <w:pPr>
              <w:rPr>
                <w:color w:val="FFFFFF" w:themeColor="background1"/>
                <w:highlight w:val="black"/>
              </w:rPr>
            </w:pPr>
            <w:r w:rsidRPr="00BD3272">
              <w:rPr>
                <w:color w:val="FFFFFF" w:themeColor="background1"/>
                <w:highlight w:val="black"/>
              </w:rPr>
              <w:t>12</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AA6EC24" w14:textId="77777777" w:rsidR="00071D45" w:rsidRPr="00BD3272" w:rsidRDefault="00071D45" w:rsidP="00071D45">
            <w:pPr>
              <w:rPr>
                <w:color w:val="FFFFFF" w:themeColor="background1"/>
                <w:highlight w:val="black"/>
              </w:rPr>
            </w:pPr>
            <w:r w:rsidRPr="00BD3272">
              <w:rPr>
                <w:color w:val="FFFFFF" w:themeColor="background1"/>
                <w:highlight w:val="black"/>
              </w:rPr>
              <w:t>13</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0BE1045" w14:textId="77777777" w:rsidR="00071D45" w:rsidRPr="00BD3272" w:rsidRDefault="00071D45" w:rsidP="00071D45">
            <w:pPr>
              <w:rPr>
                <w:color w:val="FFFFFF" w:themeColor="background1"/>
                <w:highlight w:val="black"/>
              </w:rPr>
            </w:pPr>
            <w:r w:rsidRPr="00BD3272">
              <w:rPr>
                <w:color w:val="FFFFFF" w:themeColor="background1"/>
                <w:highlight w:val="black"/>
              </w:rPr>
              <w:t>14</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26831630" w14:textId="77777777" w:rsidR="00071D45" w:rsidRPr="00BD3272" w:rsidRDefault="00071D45" w:rsidP="00071D45">
            <w:pPr>
              <w:rPr>
                <w:color w:val="FFFFFF" w:themeColor="background1"/>
                <w:highlight w:val="black"/>
              </w:rPr>
            </w:pPr>
            <w:r w:rsidRPr="00BD3272">
              <w:rPr>
                <w:color w:val="FFFFFF" w:themeColor="background1"/>
                <w:highlight w:val="black"/>
              </w:rPr>
              <w:t>15</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0DF6F13A" w14:textId="77777777" w:rsidR="00071D45" w:rsidRPr="00BD3272" w:rsidRDefault="00071D45" w:rsidP="00071D45">
            <w:pPr>
              <w:rPr>
                <w:color w:val="FFFFFF" w:themeColor="background1"/>
                <w:highlight w:val="black"/>
              </w:rPr>
            </w:pPr>
            <w:r w:rsidRPr="00BD3272">
              <w:rPr>
                <w:color w:val="FFFFFF" w:themeColor="background1"/>
                <w:highlight w:val="black"/>
              </w:rPr>
              <w:t>16</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559103FA" w14:textId="77777777" w:rsidR="00071D45" w:rsidRPr="00BD3272" w:rsidRDefault="00071D45" w:rsidP="00071D45">
            <w:pPr>
              <w:rPr>
                <w:color w:val="FFFFFF" w:themeColor="background1"/>
                <w:highlight w:val="black"/>
              </w:rPr>
            </w:pPr>
            <w:r w:rsidRPr="00BD3272">
              <w:rPr>
                <w:color w:val="FFFFFF" w:themeColor="background1"/>
                <w:highlight w:val="black"/>
              </w:rPr>
              <w:t>17</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375279B8" w14:textId="77777777" w:rsidR="00071D45" w:rsidRPr="00BD3272" w:rsidRDefault="00071D45" w:rsidP="00071D45">
            <w:pPr>
              <w:rPr>
                <w:color w:val="FFFFFF" w:themeColor="background1"/>
                <w:highlight w:val="black"/>
              </w:rPr>
            </w:pPr>
            <w:r w:rsidRPr="00BD3272">
              <w:rPr>
                <w:color w:val="FFFFFF" w:themeColor="background1"/>
                <w:highlight w:val="black"/>
              </w:rPr>
              <w:t>18</w:t>
            </w:r>
          </w:p>
        </w:tc>
        <w:tc>
          <w:tcPr>
            <w:tcW w:w="478" w:type="dxa"/>
            <w:tcBorders>
              <w:top w:val="single" w:sz="8" w:space="0" w:color="000000"/>
              <w:left w:val="single" w:sz="8" w:space="0" w:color="000000"/>
              <w:bottom w:val="single" w:sz="8" w:space="0" w:color="000000"/>
              <w:right w:val="single" w:sz="8" w:space="0" w:color="000000"/>
            </w:tcBorders>
            <w:shd w:val="clear" w:color="auto" w:fill="000000" w:themeFill="text1"/>
            <w:tcMar>
              <w:top w:w="15" w:type="dxa"/>
              <w:left w:w="15" w:type="dxa"/>
              <w:bottom w:w="0" w:type="dxa"/>
              <w:right w:w="15" w:type="dxa"/>
            </w:tcMar>
            <w:vAlign w:val="center"/>
            <w:hideMark/>
          </w:tcPr>
          <w:p w14:paraId="721450E5" w14:textId="77777777" w:rsidR="00071D45" w:rsidRPr="00BD3272" w:rsidRDefault="00071D45" w:rsidP="00071D45">
            <w:pPr>
              <w:rPr>
                <w:color w:val="FFFFFF" w:themeColor="background1"/>
                <w:highlight w:val="black"/>
              </w:rPr>
            </w:pPr>
            <w:r w:rsidRPr="00BD3272">
              <w:rPr>
                <w:color w:val="FFFFFF" w:themeColor="background1"/>
                <w:highlight w:val="black"/>
              </w:rPr>
              <w:t>21</w:t>
            </w:r>
          </w:p>
        </w:tc>
      </w:tr>
      <w:tr w:rsidR="00071D45" w:rsidRPr="004B0BA4" w14:paraId="1D8D3181" w14:textId="77777777" w:rsidTr="00071D45">
        <w:trPr>
          <w:trHeight w:val="209"/>
        </w:trPr>
        <w:tc>
          <w:tcPr>
            <w:tcW w:w="125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2E7CAEB" w14:textId="77777777" w:rsidR="00071D45" w:rsidRPr="004B0BA4" w:rsidRDefault="00071D45" w:rsidP="00071D45">
            <w:r w:rsidRPr="004B0BA4">
              <w:t>Sh_Cap_4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51606E57" w14:textId="77777777" w:rsidR="00071D45" w:rsidRPr="004B0BA4" w:rsidRDefault="00071D45" w:rsidP="00071D45">
            <w:r w:rsidRPr="004B0BA4">
              <w:t>19.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7B75D8B1"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7306FD60" w14:textId="77777777" w:rsidR="00071D45" w:rsidRPr="004B0BA4" w:rsidRDefault="00071D45" w:rsidP="00071D45">
            <w:r w:rsidRPr="004B0BA4">
              <w:t>18.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E334E79"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415668E0"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2B022906"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0CECA83E" w14:textId="77777777" w:rsidR="00071D45" w:rsidRPr="004B0BA4" w:rsidRDefault="00071D45" w:rsidP="00071D45">
            <w:r w:rsidRPr="004B0BA4">
              <w:t>19.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DFF1CED" w14:textId="77777777" w:rsidR="00071D45" w:rsidRPr="004B0BA4" w:rsidRDefault="00071D45" w:rsidP="00071D45">
            <w:r w:rsidRPr="004B0BA4">
              <w:t>20.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F059818"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44A8D56B"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1C1037B9"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3536837B"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075EE645"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5EB49DB6" w14:textId="77777777" w:rsidR="00071D45" w:rsidRPr="004B0BA4" w:rsidRDefault="00071D45" w:rsidP="00071D45">
            <w:r w:rsidRPr="004B0BA4">
              <w:t>20.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213353E"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45EE7B77" w14:textId="77777777" w:rsidR="00071D45" w:rsidRPr="004B0BA4" w:rsidRDefault="00071D45" w:rsidP="00071D45">
            <w:r w:rsidRPr="004B0BA4">
              <w:t>19.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9036C4E"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435ED1A4" w14:textId="77777777" w:rsidR="00071D45" w:rsidRPr="004B0BA4" w:rsidRDefault="00071D45" w:rsidP="00071D45">
            <w:r w:rsidRPr="004B0BA4">
              <w:t>20.2</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279D4A3C" w14:textId="77777777" w:rsidR="00071D45" w:rsidRPr="004B0BA4" w:rsidRDefault="00071D45" w:rsidP="00071D45">
            <w:r w:rsidRPr="004B0BA4">
              <w:t>20.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5835A87A" w14:textId="77777777" w:rsidR="00071D45" w:rsidRPr="004B0BA4" w:rsidRDefault="00071D45" w:rsidP="00071D45">
            <w:r w:rsidRPr="004B0BA4">
              <w:t>21.5</w:t>
            </w:r>
          </w:p>
        </w:tc>
      </w:tr>
      <w:tr w:rsidR="00071D45" w:rsidRPr="004B0BA4" w14:paraId="021A936A" w14:textId="77777777" w:rsidTr="00071D45">
        <w:trPr>
          <w:trHeight w:val="209"/>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4CB0EBE4" w14:textId="77777777" w:rsidR="00071D45" w:rsidRPr="004B0BA4" w:rsidRDefault="00071D45" w:rsidP="00071D45"/>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A56755A" w14:textId="77777777" w:rsidR="00071D45" w:rsidRPr="004B0BA4" w:rsidRDefault="00071D45" w:rsidP="00071D45">
            <w:r w:rsidRPr="004B0BA4">
              <w:t>19.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1E0CA46" w14:textId="77777777" w:rsidR="00071D45" w:rsidRPr="004B0BA4" w:rsidRDefault="00071D45" w:rsidP="00071D45">
            <w:r w:rsidRPr="004B0BA4">
              <w:t>18.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7BCAB55" w14:textId="77777777" w:rsidR="00071D45" w:rsidRPr="004B0BA4" w:rsidRDefault="00071D45" w:rsidP="00071D45">
            <w:r w:rsidRPr="004B0BA4">
              <w:t>18.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C05B5CB"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21C0562"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8077C3C"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235D88D" w14:textId="77777777" w:rsidR="00071D45" w:rsidRPr="004B0BA4" w:rsidRDefault="00071D45" w:rsidP="00071D45">
            <w:r w:rsidRPr="004B0BA4">
              <w:t>20.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6C14907" w14:textId="77777777" w:rsidR="00071D45" w:rsidRPr="004B0BA4" w:rsidRDefault="00071D45" w:rsidP="00071D45">
            <w:r w:rsidRPr="004B0BA4">
              <w:t>20.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01B670A"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64CA7C7" w14:textId="77777777" w:rsidR="00071D45" w:rsidRPr="004B0BA4" w:rsidRDefault="00071D45" w:rsidP="00071D45">
            <w:r w:rsidRPr="004B0BA4">
              <w:t>20.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5CD3929" w14:textId="77777777" w:rsidR="00071D45" w:rsidRPr="004B0BA4" w:rsidRDefault="00071D45" w:rsidP="00071D45">
            <w:r w:rsidRPr="004B0BA4">
              <w:t>19.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D16B8C2"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BBA9C4E"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10B2E29" w14:textId="77777777" w:rsidR="00071D45" w:rsidRPr="004B0BA4" w:rsidRDefault="00071D45" w:rsidP="00071D45">
            <w:r w:rsidRPr="004B0BA4">
              <w:t>19.5</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4F69BDC"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3C60CE8"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FE9F848" w14:textId="77777777" w:rsidR="00071D45" w:rsidRPr="004B0BA4" w:rsidRDefault="00071D45" w:rsidP="00071D45">
            <w:r w:rsidRPr="004B0BA4">
              <w:t>18.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DE6DC1A" w14:textId="77777777" w:rsidR="00071D45" w:rsidRPr="004B0BA4" w:rsidRDefault="00071D45" w:rsidP="00071D45">
            <w:r w:rsidRPr="004B0BA4">
              <w:t>19.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C96AFEE"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BE8192D" w14:textId="77777777" w:rsidR="00071D45" w:rsidRPr="004B0BA4" w:rsidRDefault="00071D45" w:rsidP="00071D45">
            <w:r w:rsidRPr="004B0BA4">
              <w:t>19.9</w:t>
            </w:r>
          </w:p>
        </w:tc>
      </w:tr>
      <w:tr w:rsidR="00071D45" w:rsidRPr="004B0BA4" w14:paraId="5F1EF332" w14:textId="77777777" w:rsidTr="00071D45">
        <w:trPr>
          <w:trHeight w:val="222"/>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50960899" w14:textId="77777777" w:rsidR="00071D45" w:rsidRPr="004B0BA4" w:rsidRDefault="00071D45" w:rsidP="00071D45"/>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6D4AD2D" w14:textId="77777777" w:rsidR="00071D45" w:rsidRPr="004B0BA4" w:rsidRDefault="00071D45" w:rsidP="00071D45">
            <w:r w:rsidRPr="004B0BA4">
              <w:t>20.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8046ECA" w14:textId="77777777" w:rsidR="00071D45" w:rsidRPr="004B0BA4" w:rsidRDefault="00071D45" w:rsidP="00071D45">
            <w:r w:rsidRPr="004B0BA4">
              <w:t>20.1</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D1B143F"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2E49F0F" w14:textId="77777777" w:rsidR="00071D45" w:rsidRPr="004B0BA4" w:rsidRDefault="00071D45" w:rsidP="00071D45">
            <w:r w:rsidRPr="004B0BA4">
              <w:t>20.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7B6EB1F" w14:textId="77777777" w:rsidR="00071D45" w:rsidRPr="004B0BA4" w:rsidRDefault="00071D45" w:rsidP="00071D45">
            <w:r w:rsidRPr="004B0BA4">
              <w:t>21.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F66FAF3" w14:textId="77777777" w:rsidR="00071D45" w:rsidRPr="004B0BA4" w:rsidRDefault="00071D45" w:rsidP="00071D45">
            <w:r w:rsidRPr="004B0BA4">
              <w:t>21.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CB60B54" w14:textId="77777777" w:rsidR="00071D45" w:rsidRPr="004B0BA4" w:rsidRDefault="00071D45" w:rsidP="00071D45">
            <w:r w:rsidRPr="004B0BA4">
              <w:t>20.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EDD6131" w14:textId="77777777" w:rsidR="00071D45" w:rsidRPr="004B0BA4" w:rsidRDefault="00071D45" w:rsidP="00071D45">
            <w:r w:rsidRPr="004B0BA4">
              <w:t>20.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DE6802D" w14:textId="77777777" w:rsidR="00071D45" w:rsidRPr="004B0BA4" w:rsidRDefault="00071D45" w:rsidP="00071D45">
            <w:r w:rsidRPr="004B0BA4">
              <w:t>21.3</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ECFFD10" w14:textId="77777777" w:rsidR="00071D45" w:rsidRPr="004B0BA4" w:rsidRDefault="00071D45" w:rsidP="00071D45">
            <w:r w:rsidRPr="004B0BA4">
              <w:t>21.3</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C2C29EC" w14:textId="77777777" w:rsidR="00071D45" w:rsidRPr="004B0BA4" w:rsidRDefault="00071D45" w:rsidP="00071D45">
            <w:r w:rsidRPr="004B0BA4">
              <w:t>21.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5513E23" w14:textId="77777777" w:rsidR="00071D45" w:rsidRPr="004B0BA4" w:rsidRDefault="00071D45" w:rsidP="00071D45">
            <w:r w:rsidRPr="004B0BA4">
              <w:t>20.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8C9CB36" w14:textId="77777777" w:rsidR="00071D45" w:rsidRPr="004B0BA4" w:rsidRDefault="00071D45" w:rsidP="00071D45">
            <w:r w:rsidRPr="004B0BA4">
              <w:t>20.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085B242" w14:textId="77777777" w:rsidR="00071D45" w:rsidRPr="004B0BA4" w:rsidRDefault="00071D45" w:rsidP="00071D45">
            <w:r w:rsidRPr="004B0BA4">
              <w:t>20.8</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4144713" w14:textId="77777777" w:rsidR="00071D45" w:rsidRPr="004B0BA4" w:rsidRDefault="00071D45" w:rsidP="00071D45">
            <w:r w:rsidRPr="004B0BA4">
              <w:t>20.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8F7671D" w14:textId="77777777" w:rsidR="00071D45" w:rsidRPr="004B0BA4" w:rsidRDefault="00071D45" w:rsidP="00071D45">
            <w:r w:rsidRPr="004B0BA4">
              <w:t>20.2</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63BA642" w14:textId="77777777" w:rsidR="00071D45" w:rsidRPr="004B0BA4" w:rsidRDefault="00071D45" w:rsidP="00071D45">
            <w:r w:rsidRPr="004B0BA4">
              <w:t>20.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965DE2F" w14:textId="77777777" w:rsidR="00071D45" w:rsidRPr="004B0BA4" w:rsidRDefault="00071D45" w:rsidP="00071D45">
            <w:r w:rsidRPr="004B0BA4">
              <w:t>20.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409915C" w14:textId="77777777" w:rsidR="00071D45" w:rsidRPr="004B0BA4" w:rsidRDefault="00071D45" w:rsidP="00071D45">
            <w:r w:rsidRPr="004B0BA4">
              <w:t>20.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E1A398F" w14:textId="77777777" w:rsidR="00071D45" w:rsidRPr="004B0BA4" w:rsidRDefault="00071D45" w:rsidP="00071D45">
            <w:r w:rsidRPr="004B0BA4">
              <w:t>21.3</w:t>
            </w:r>
          </w:p>
        </w:tc>
      </w:tr>
      <w:tr w:rsidR="00071D45" w:rsidRPr="004B0BA4" w14:paraId="31041873" w14:textId="77777777" w:rsidTr="00071D45">
        <w:trPr>
          <w:trHeight w:val="209"/>
        </w:trPr>
        <w:tc>
          <w:tcPr>
            <w:tcW w:w="125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164B39C" w14:textId="77777777" w:rsidR="00071D45" w:rsidRPr="004B0BA4" w:rsidRDefault="00071D45" w:rsidP="00071D45">
            <w:r w:rsidRPr="004B0BA4">
              <w:t>Sh_DiE_4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F4B3778"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39BE198"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E2A4661"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6DADFFE" w14:textId="77777777" w:rsidR="00071D45" w:rsidRPr="004B0BA4" w:rsidRDefault="00071D45" w:rsidP="00071D45">
            <w:r w:rsidRPr="004B0BA4">
              <w:t>20.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5CFC433" w14:textId="77777777" w:rsidR="00071D45" w:rsidRPr="004B0BA4" w:rsidRDefault="00071D45" w:rsidP="00071D45">
            <w:r w:rsidRPr="004B0BA4">
              <w:t>20.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EA6C9D1" w14:textId="77777777" w:rsidR="00071D45" w:rsidRPr="004B0BA4" w:rsidRDefault="00071D45" w:rsidP="00071D45">
            <w:r w:rsidRPr="004B0BA4">
              <w:t>20.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F994958"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69F7689"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E9316C6" w14:textId="77777777" w:rsidR="00071D45" w:rsidRPr="004B0BA4" w:rsidRDefault="00071D45" w:rsidP="00071D45">
            <w:r w:rsidRPr="004B0BA4">
              <w:t>20.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BDD7BD3" w14:textId="77777777" w:rsidR="00071D45" w:rsidRPr="004B0BA4" w:rsidRDefault="00071D45" w:rsidP="00071D45">
            <w:r w:rsidRPr="004B0BA4">
              <w:t>20.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AE43BF2" w14:textId="77777777" w:rsidR="00071D45" w:rsidRPr="004B0BA4" w:rsidRDefault="00071D45" w:rsidP="00071D45">
            <w:r w:rsidRPr="004B0BA4">
              <w:t>20.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0DC9B25" w14:textId="77777777" w:rsidR="00071D45" w:rsidRPr="004B0BA4" w:rsidRDefault="00071D45" w:rsidP="00071D45">
            <w:r w:rsidRPr="004B0BA4">
              <w:t>20.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A3880F5" w14:textId="77777777" w:rsidR="00071D45" w:rsidRPr="004B0BA4" w:rsidRDefault="00071D45" w:rsidP="00071D45">
            <w:r w:rsidRPr="004B0BA4">
              <w:t>20.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4B7F86B" w14:textId="77777777" w:rsidR="00071D45" w:rsidRPr="004B0BA4" w:rsidRDefault="00071D45" w:rsidP="00071D45">
            <w:r w:rsidRPr="004B0BA4">
              <w:t>20.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0C1F5CE" w14:textId="77777777" w:rsidR="00071D45" w:rsidRPr="004B0BA4" w:rsidRDefault="00071D45" w:rsidP="00071D45">
            <w:r w:rsidRPr="004B0BA4">
              <w:t>20.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BFFA23A" w14:textId="77777777" w:rsidR="00071D45" w:rsidRPr="004B0BA4" w:rsidRDefault="00071D45" w:rsidP="00071D45">
            <w:r w:rsidRPr="004B0BA4">
              <w:t>20.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8FF3C00" w14:textId="77777777" w:rsidR="00071D45" w:rsidRPr="004B0BA4" w:rsidRDefault="00071D45" w:rsidP="00071D45">
            <w:r w:rsidRPr="004B0BA4">
              <w:t>20.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2AD96EE"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883F483" w14:textId="77777777" w:rsidR="00071D45" w:rsidRPr="004B0BA4" w:rsidRDefault="00071D45" w:rsidP="00071D45">
            <w:r w:rsidRPr="004B0BA4">
              <w:t>21.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9482D72" w14:textId="77777777" w:rsidR="00071D45" w:rsidRPr="004B0BA4" w:rsidRDefault="00071D45" w:rsidP="00071D45">
            <w:r w:rsidRPr="004B0BA4">
              <w:t>20.8</w:t>
            </w:r>
          </w:p>
        </w:tc>
      </w:tr>
      <w:tr w:rsidR="00071D45" w:rsidRPr="004B0BA4" w14:paraId="2E8D8DD5" w14:textId="77777777" w:rsidTr="00071D45">
        <w:trPr>
          <w:trHeight w:val="209"/>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052AC9CD" w14:textId="77777777" w:rsidR="00071D45" w:rsidRPr="004B0BA4" w:rsidRDefault="00071D45" w:rsidP="00071D45"/>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58C5EAA" w14:textId="77777777" w:rsidR="00071D45" w:rsidRPr="004B0BA4" w:rsidRDefault="00071D45" w:rsidP="00071D45">
            <w:r w:rsidRPr="004B0BA4">
              <w:t>20.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5188B82"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9ACB559"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1B5D6E0"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801040E"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A0534CD"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4C75A4A" w14:textId="77777777" w:rsidR="00071D45" w:rsidRPr="004B0BA4" w:rsidRDefault="00071D45" w:rsidP="00071D45">
            <w:r w:rsidRPr="004B0BA4">
              <w:t>20.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EDF9D1B"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39ACE94" w14:textId="77777777" w:rsidR="00071D45" w:rsidRPr="004B0BA4" w:rsidRDefault="00071D45" w:rsidP="00071D45">
            <w:r w:rsidRPr="004B0BA4">
              <w:t>19.5</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4F3DF54"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ACB7202" w14:textId="77777777" w:rsidR="00071D45" w:rsidRPr="004B0BA4" w:rsidRDefault="00071D45" w:rsidP="00071D45">
            <w:r w:rsidRPr="004B0BA4">
              <w:t>19.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9E17E0F"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AADDC4B"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AE8F0BA" w14:textId="77777777" w:rsidR="00071D45" w:rsidRPr="004B0BA4" w:rsidRDefault="00071D45" w:rsidP="00071D45">
            <w:r w:rsidRPr="004B0BA4">
              <w:t>19.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567F45A" w14:textId="77777777" w:rsidR="00071D45" w:rsidRPr="004B0BA4" w:rsidRDefault="00071D45" w:rsidP="00071D45">
            <w:r w:rsidRPr="004B0BA4">
              <w:t>20.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015DFEF"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23CB959" w14:textId="77777777" w:rsidR="00071D45" w:rsidRPr="004B0BA4" w:rsidRDefault="00071D45" w:rsidP="00071D45">
            <w:r w:rsidRPr="004B0BA4">
              <w:t>20.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E9F9042" w14:textId="77777777" w:rsidR="00071D45" w:rsidRPr="004B0BA4" w:rsidRDefault="00071D45" w:rsidP="00071D45">
            <w:r w:rsidRPr="004B0BA4">
              <w:t>20.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A6DF071" w14:textId="77777777" w:rsidR="00071D45" w:rsidRPr="004B0BA4" w:rsidRDefault="00071D45" w:rsidP="00071D45">
            <w:r w:rsidRPr="004B0BA4">
              <w:t>20.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6AE0F4C" w14:textId="77777777" w:rsidR="00071D45" w:rsidRPr="004B0BA4" w:rsidRDefault="00071D45" w:rsidP="00071D45">
            <w:r w:rsidRPr="004B0BA4">
              <w:t>20.7</w:t>
            </w:r>
          </w:p>
        </w:tc>
      </w:tr>
      <w:tr w:rsidR="00071D45" w:rsidRPr="004B0BA4" w14:paraId="2789210F" w14:textId="77777777" w:rsidTr="00071D45">
        <w:trPr>
          <w:trHeight w:val="222"/>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0786F934" w14:textId="77777777" w:rsidR="00071D45" w:rsidRPr="004B0BA4" w:rsidRDefault="00071D45" w:rsidP="00071D45"/>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012E4AE" w14:textId="77777777" w:rsidR="00071D45" w:rsidRPr="004B0BA4" w:rsidRDefault="00071D45" w:rsidP="00071D45">
            <w:r w:rsidRPr="004B0BA4">
              <w:t>18.8</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FDBC82B" w14:textId="77777777" w:rsidR="00071D45" w:rsidRPr="004B0BA4" w:rsidRDefault="00071D45" w:rsidP="00071D45">
            <w:r w:rsidRPr="004B0BA4">
              <w:t>18.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D9AF51C" w14:textId="77777777" w:rsidR="00071D45" w:rsidRPr="004B0BA4" w:rsidRDefault="00071D45" w:rsidP="00071D45">
            <w:r w:rsidRPr="004B0BA4">
              <w:t>18.1</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CBA04B1" w14:textId="77777777" w:rsidR="00071D45" w:rsidRPr="004B0BA4" w:rsidRDefault="00071D45" w:rsidP="00071D45">
            <w:r w:rsidRPr="004B0BA4">
              <w:t>18.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752EC1F" w14:textId="77777777" w:rsidR="00071D45" w:rsidRPr="004B0BA4" w:rsidRDefault="00071D45" w:rsidP="00071D45">
            <w:r w:rsidRPr="004B0BA4">
              <w:t>19.3</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3391172"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F5EEE07" w14:textId="77777777" w:rsidR="00071D45" w:rsidRPr="004B0BA4" w:rsidRDefault="00071D45" w:rsidP="00071D45">
            <w:r w:rsidRPr="004B0BA4">
              <w:t>19.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7DE2B14" w14:textId="77777777" w:rsidR="00071D45" w:rsidRPr="004B0BA4" w:rsidRDefault="00071D45" w:rsidP="00071D45">
            <w:r w:rsidRPr="004B0BA4">
              <w:t>19.1</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127825F" w14:textId="77777777" w:rsidR="00071D45" w:rsidRPr="004B0BA4" w:rsidRDefault="00071D45" w:rsidP="00071D45">
            <w:r w:rsidRPr="004B0BA4">
              <w:t>18.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3C143C3" w14:textId="77777777" w:rsidR="00071D45" w:rsidRPr="004B0BA4" w:rsidRDefault="00071D45" w:rsidP="00071D45">
            <w:r w:rsidRPr="004B0BA4">
              <w:t>18.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8517418" w14:textId="77777777" w:rsidR="00071D45" w:rsidRPr="004B0BA4" w:rsidRDefault="00071D45" w:rsidP="00071D45">
            <w:r w:rsidRPr="004B0BA4">
              <w:t>18.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7DF97E9" w14:textId="77777777" w:rsidR="00071D45" w:rsidRPr="004B0BA4" w:rsidRDefault="00071D45" w:rsidP="00071D45">
            <w:r w:rsidRPr="004B0BA4">
              <w:t>19.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7D37B4B" w14:textId="77777777" w:rsidR="00071D45" w:rsidRPr="004B0BA4" w:rsidRDefault="00071D45" w:rsidP="00071D45">
            <w:r w:rsidRPr="004B0BA4">
              <w:t>19.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72DC830" w14:textId="77777777" w:rsidR="00071D45" w:rsidRPr="004B0BA4" w:rsidRDefault="00071D45" w:rsidP="00071D45">
            <w:r w:rsidRPr="004B0BA4">
              <w:t>18.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265880B" w14:textId="77777777" w:rsidR="00071D45" w:rsidRPr="004B0BA4" w:rsidRDefault="00071D45" w:rsidP="00071D45">
            <w:r w:rsidRPr="004B0BA4">
              <w:t>18.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C20E717" w14:textId="77777777" w:rsidR="00071D45" w:rsidRPr="004B0BA4" w:rsidRDefault="00071D45" w:rsidP="00071D45">
            <w:r w:rsidRPr="004B0BA4">
              <w:t>18.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54E0FB5" w14:textId="77777777" w:rsidR="00071D45" w:rsidRPr="004B0BA4" w:rsidRDefault="00071D45" w:rsidP="00071D45">
            <w:r w:rsidRPr="004B0BA4">
              <w:t>19.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EBD6EFE" w14:textId="77777777" w:rsidR="00071D45" w:rsidRPr="004B0BA4" w:rsidRDefault="00071D45" w:rsidP="00071D45">
            <w:r w:rsidRPr="004B0BA4">
              <w:t>19.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457D0C1" w14:textId="77777777" w:rsidR="00071D45" w:rsidRPr="004B0BA4" w:rsidRDefault="00071D45" w:rsidP="00071D45">
            <w:r w:rsidRPr="004B0BA4">
              <w:t>19.3</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7F044B9" w14:textId="77777777" w:rsidR="00071D45" w:rsidRPr="004B0BA4" w:rsidRDefault="00071D45" w:rsidP="00071D45">
            <w:r w:rsidRPr="004B0BA4">
              <w:t>20.0</w:t>
            </w:r>
          </w:p>
        </w:tc>
      </w:tr>
      <w:tr w:rsidR="00071D45" w:rsidRPr="004B0BA4" w14:paraId="03DD13C0" w14:textId="77777777" w:rsidTr="00071D45">
        <w:trPr>
          <w:trHeight w:val="209"/>
        </w:trPr>
        <w:tc>
          <w:tcPr>
            <w:tcW w:w="125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2C60A99" w14:textId="77777777" w:rsidR="00071D45" w:rsidRPr="004B0BA4" w:rsidRDefault="00071D45" w:rsidP="00071D45">
            <w:r w:rsidRPr="004B0BA4">
              <w:t>Md_Cys_4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2917ABC" w14:textId="77777777" w:rsidR="00071D45" w:rsidRPr="004B0BA4" w:rsidRDefault="00071D45" w:rsidP="00071D45">
            <w:r w:rsidRPr="004B0BA4">
              <w:t>18.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21E2807" w14:textId="77777777" w:rsidR="00071D45" w:rsidRPr="004B0BA4" w:rsidRDefault="00071D45" w:rsidP="00071D45">
            <w:r w:rsidRPr="004B0BA4">
              <w:t>18.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9F29B6B" w14:textId="77777777" w:rsidR="00071D45" w:rsidRPr="004B0BA4" w:rsidRDefault="00071D45" w:rsidP="00071D45">
            <w:r w:rsidRPr="004B0BA4">
              <w:t>17.9</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B41098D" w14:textId="77777777" w:rsidR="00071D45" w:rsidRPr="004B0BA4" w:rsidRDefault="00071D45" w:rsidP="00071D45">
            <w:r w:rsidRPr="004B0BA4">
              <w:t>18.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9182A1C" w14:textId="77777777" w:rsidR="00071D45" w:rsidRPr="004B0BA4" w:rsidRDefault="00071D45" w:rsidP="00071D45">
            <w:r w:rsidRPr="004B0BA4">
              <w:t>19.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F143D61"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683777A"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C8B3080"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2D08CA6" w14:textId="77777777" w:rsidR="00071D45" w:rsidRPr="004B0BA4" w:rsidRDefault="00071D45" w:rsidP="00071D45">
            <w:r w:rsidRPr="004B0BA4">
              <w:t>18.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5B07062" w14:textId="77777777" w:rsidR="00071D45" w:rsidRPr="004B0BA4" w:rsidRDefault="00071D45" w:rsidP="00071D45">
            <w:r w:rsidRPr="004B0BA4">
              <w:t>18.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CD41C4C" w14:textId="77777777" w:rsidR="00071D45" w:rsidRPr="004B0BA4" w:rsidRDefault="00071D45" w:rsidP="00071D45">
            <w:r w:rsidRPr="004B0BA4">
              <w:t>18.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04E5F08" w14:textId="77777777" w:rsidR="00071D45" w:rsidRPr="004B0BA4" w:rsidRDefault="00071D45" w:rsidP="00071D45">
            <w:r w:rsidRPr="004B0BA4">
              <w:t>19.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9A0A46D" w14:textId="77777777" w:rsidR="00071D45" w:rsidRPr="004B0BA4" w:rsidRDefault="00071D45" w:rsidP="00071D45">
            <w:r w:rsidRPr="004B0BA4">
              <w:t>19.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2D0C05D"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D7096A9"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350BA4B"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B07B47A" w14:textId="77777777" w:rsidR="00071D45" w:rsidRPr="004B0BA4" w:rsidRDefault="00071D45" w:rsidP="00071D45">
            <w:r w:rsidRPr="004B0BA4">
              <w:t>19.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1A36F01" w14:textId="77777777" w:rsidR="00071D45" w:rsidRPr="004B0BA4" w:rsidRDefault="00071D45" w:rsidP="00071D45">
            <w:r w:rsidRPr="004B0BA4">
              <w:t>20.2</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5E66C87" w14:textId="77777777" w:rsidR="00071D45" w:rsidRPr="004B0BA4" w:rsidRDefault="00071D45" w:rsidP="00071D45">
            <w:r w:rsidRPr="004B0BA4">
              <w:t>19.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3DE57DB" w14:textId="77777777" w:rsidR="00071D45" w:rsidRPr="004B0BA4" w:rsidRDefault="00071D45" w:rsidP="00071D45">
            <w:r w:rsidRPr="004B0BA4">
              <w:t>20.0</w:t>
            </w:r>
          </w:p>
        </w:tc>
      </w:tr>
      <w:tr w:rsidR="00071D45" w:rsidRPr="004B0BA4" w14:paraId="572016FE" w14:textId="77777777" w:rsidTr="00071D45">
        <w:trPr>
          <w:trHeight w:val="209"/>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534B6026" w14:textId="77777777" w:rsidR="00071D45" w:rsidRPr="004B0BA4" w:rsidRDefault="00071D45" w:rsidP="00071D45"/>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DB482E0"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10D8285"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E551C87" w14:textId="77777777" w:rsidR="00071D45" w:rsidRPr="004B0BA4" w:rsidRDefault="00071D45" w:rsidP="00071D45">
            <w:r w:rsidRPr="004B0BA4">
              <w:t>18.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2345CAF"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DD45FCC" w14:textId="77777777" w:rsidR="00071D45" w:rsidRPr="004B0BA4" w:rsidRDefault="00071D45" w:rsidP="00071D45">
            <w:r w:rsidRPr="004B0BA4">
              <w:t>20.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76BCDC2"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DC1623F" w14:textId="77777777" w:rsidR="00071D45" w:rsidRPr="004B0BA4" w:rsidRDefault="00071D45" w:rsidP="00071D45">
            <w:r w:rsidRPr="004B0BA4">
              <w:t>20.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EE2CB66" w14:textId="77777777" w:rsidR="00071D45" w:rsidRPr="004B0BA4" w:rsidRDefault="00071D45" w:rsidP="00071D45">
            <w:r w:rsidRPr="004B0BA4">
              <w:t>20.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DA1F0F4" w14:textId="77777777" w:rsidR="00071D45" w:rsidRPr="004B0BA4" w:rsidRDefault="00071D45" w:rsidP="00071D45">
            <w:r w:rsidRPr="004B0BA4">
              <w:t>20.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8A5A5DE" w14:textId="77777777" w:rsidR="00071D45" w:rsidRPr="004B0BA4" w:rsidRDefault="00071D45" w:rsidP="00071D45">
            <w:r w:rsidRPr="004B0BA4">
              <w:t>20.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5D91EC7"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57E65C6"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D134096"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6A18473" w14:textId="77777777" w:rsidR="00071D45" w:rsidRPr="004B0BA4" w:rsidRDefault="00071D45" w:rsidP="00071D45">
            <w:r w:rsidRPr="004B0BA4">
              <w:t>19.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D62EDF7" w14:textId="77777777" w:rsidR="00071D45" w:rsidRPr="004B0BA4" w:rsidRDefault="00071D45" w:rsidP="00071D45">
            <w:r w:rsidRPr="004B0BA4">
              <w:t>19.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75013CC"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6141E5A" w14:textId="77777777" w:rsidR="00071D45" w:rsidRPr="004B0BA4" w:rsidRDefault="00071D45" w:rsidP="00071D45">
            <w:r w:rsidRPr="004B0BA4">
              <w:t>19.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CDD20BC" w14:textId="77777777" w:rsidR="00071D45" w:rsidRPr="004B0BA4" w:rsidRDefault="00071D45" w:rsidP="00071D45">
            <w:r w:rsidRPr="004B0BA4">
              <w:t>20.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A3DB56B" w14:textId="77777777" w:rsidR="00071D45" w:rsidRPr="004B0BA4" w:rsidRDefault="00071D45" w:rsidP="00071D45">
            <w:r w:rsidRPr="004B0BA4">
              <w:t>20.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C65C415" w14:textId="77777777" w:rsidR="00071D45" w:rsidRPr="004B0BA4" w:rsidRDefault="00071D45" w:rsidP="00071D45">
            <w:r w:rsidRPr="004B0BA4">
              <w:t>20.2</w:t>
            </w:r>
          </w:p>
        </w:tc>
      </w:tr>
      <w:tr w:rsidR="00071D45" w:rsidRPr="004B0BA4" w14:paraId="7560D008" w14:textId="77777777" w:rsidTr="00071D45">
        <w:trPr>
          <w:trHeight w:val="222"/>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051F056A" w14:textId="77777777" w:rsidR="00071D45" w:rsidRPr="004B0BA4" w:rsidRDefault="00071D45" w:rsidP="00071D45"/>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21F5FA5" w14:textId="77777777" w:rsidR="00071D45" w:rsidRPr="004B0BA4" w:rsidRDefault="00071D45" w:rsidP="00071D45">
            <w:r w:rsidRPr="004B0BA4">
              <w:t>20.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8A4EFE4" w14:textId="77777777" w:rsidR="00071D45" w:rsidRPr="004B0BA4" w:rsidRDefault="00071D45" w:rsidP="00071D45">
            <w:r w:rsidRPr="004B0BA4">
              <w:t>19.8</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A93EB73" w14:textId="77777777" w:rsidR="00071D45" w:rsidRPr="004B0BA4" w:rsidRDefault="00071D45" w:rsidP="00071D45">
            <w:r w:rsidRPr="004B0BA4">
              <w:t>18.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7BC6AA7" w14:textId="77777777" w:rsidR="00071D45" w:rsidRPr="004B0BA4" w:rsidRDefault="00071D45" w:rsidP="00071D45">
            <w:r w:rsidRPr="004B0BA4">
              <w:t>18.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2545446" w14:textId="77777777" w:rsidR="00071D45" w:rsidRPr="004B0BA4" w:rsidRDefault="00071D45" w:rsidP="00071D45">
            <w:r w:rsidRPr="004B0BA4">
              <w:t>19.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831BF78" w14:textId="77777777" w:rsidR="00071D45" w:rsidRPr="004B0BA4" w:rsidRDefault="00071D45" w:rsidP="00071D45">
            <w:r w:rsidRPr="004B0BA4">
              <w:t>19.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78B47B9" w14:textId="77777777" w:rsidR="00071D45" w:rsidRPr="004B0BA4" w:rsidRDefault="00071D45" w:rsidP="00071D45">
            <w:r w:rsidRPr="004B0BA4">
              <w:t>20.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54B489E" w14:textId="77777777" w:rsidR="00071D45" w:rsidRPr="004B0BA4" w:rsidRDefault="00071D45" w:rsidP="00071D45">
            <w:r w:rsidRPr="004B0BA4">
              <w:t>19.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42DA904" w14:textId="77777777" w:rsidR="00071D45" w:rsidRPr="004B0BA4" w:rsidRDefault="00071D45" w:rsidP="00071D45">
            <w:r w:rsidRPr="004B0BA4">
              <w:t>19.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6B9F390"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6C1D7D8" w14:textId="77777777" w:rsidR="00071D45" w:rsidRPr="004B0BA4" w:rsidRDefault="00071D45" w:rsidP="00071D45">
            <w:r w:rsidRPr="004B0BA4">
              <w:t>18.8</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5824F1C" w14:textId="77777777" w:rsidR="00071D45" w:rsidRPr="004B0BA4" w:rsidRDefault="00071D45" w:rsidP="00071D45">
            <w:r w:rsidRPr="004B0BA4">
              <w:t>19.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321D69D" w14:textId="77777777" w:rsidR="00071D45" w:rsidRPr="004B0BA4" w:rsidRDefault="00071D45" w:rsidP="00071D45">
            <w:r w:rsidRPr="004B0BA4">
              <w:t>19.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4331F06"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83A08CA" w14:textId="77777777" w:rsidR="00071D45" w:rsidRPr="004B0BA4" w:rsidRDefault="00071D45" w:rsidP="00071D45">
            <w:r w:rsidRPr="004B0BA4">
              <w:t>19.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56FFE87"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4847661" w14:textId="77777777" w:rsidR="00071D45" w:rsidRPr="004B0BA4" w:rsidRDefault="00071D45" w:rsidP="00071D45">
            <w:r w:rsidRPr="004B0BA4">
              <w:t>19.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8BE5276"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86E4FEF" w14:textId="77777777" w:rsidR="00071D45" w:rsidRPr="004B0BA4" w:rsidRDefault="00071D45" w:rsidP="00071D45">
            <w:r w:rsidRPr="004B0BA4">
              <w:t>19.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AFD6036" w14:textId="77777777" w:rsidR="00071D45" w:rsidRPr="004B0BA4" w:rsidRDefault="00071D45" w:rsidP="00071D45">
            <w:r w:rsidRPr="004B0BA4">
              <w:t>19.7</w:t>
            </w:r>
          </w:p>
        </w:tc>
      </w:tr>
      <w:tr w:rsidR="00071D45" w:rsidRPr="004B0BA4" w14:paraId="17CCFA42" w14:textId="77777777" w:rsidTr="00071D45">
        <w:trPr>
          <w:trHeight w:val="209"/>
        </w:trPr>
        <w:tc>
          <w:tcPr>
            <w:tcW w:w="125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E19A9A3" w14:textId="77777777" w:rsidR="00071D45" w:rsidRPr="004B0BA4" w:rsidRDefault="00071D45" w:rsidP="00071D45">
            <w:proofErr w:type="spellStart"/>
            <w:r w:rsidRPr="004B0BA4">
              <w:t>pDNA</w:t>
            </w:r>
            <w:proofErr w:type="spellEnd"/>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98D86E3"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57CA6E8"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A1BD019" w14:textId="77777777" w:rsidR="00071D45" w:rsidRPr="004B0BA4" w:rsidRDefault="00071D45" w:rsidP="00071D45">
            <w:r w:rsidRPr="004B0BA4">
              <w:t>17.9</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80B234D" w14:textId="77777777" w:rsidR="00071D45" w:rsidRPr="004B0BA4" w:rsidRDefault="00071D45" w:rsidP="00071D45">
            <w:r w:rsidRPr="004B0BA4">
              <w:t>18.2</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E56211B" w14:textId="77777777" w:rsidR="00071D45" w:rsidRPr="004B0BA4" w:rsidRDefault="00071D45" w:rsidP="00071D45">
            <w:r w:rsidRPr="004B0BA4">
              <w:t>18.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940E460"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985E901" w14:textId="77777777" w:rsidR="00071D45" w:rsidRPr="004B0BA4" w:rsidRDefault="00071D45" w:rsidP="00071D45">
            <w:r w:rsidRPr="004B0BA4">
              <w:t>19.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14892B2"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8308D82" w14:textId="77777777" w:rsidR="00071D45" w:rsidRPr="004B0BA4" w:rsidRDefault="00071D45" w:rsidP="00071D45">
            <w:r w:rsidRPr="004B0BA4">
              <w:t>20.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9B17BB6"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8E3B388"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26B4E02"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99C8841"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524042D" w14:textId="77777777" w:rsidR="00071D45" w:rsidRPr="004B0BA4" w:rsidRDefault="00071D45" w:rsidP="00071D45">
            <w:r w:rsidRPr="004B0BA4">
              <w:t>20.2</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1C0EEAB" w14:textId="77777777" w:rsidR="00071D45" w:rsidRPr="004B0BA4" w:rsidRDefault="00071D45" w:rsidP="00071D45">
            <w:r w:rsidRPr="004B0BA4">
              <w:t>20.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190D211" w14:textId="77777777" w:rsidR="00071D45" w:rsidRPr="004B0BA4" w:rsidRDefault="00071D45" w:rsidP="00071D45">
            <w:r w:rsidRPr="004B0BA4">
              <w:t>20.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BD795A4" w14:textId="77777777" w:rsidR="00071D45" w:rsidRPr="004B0BA4" w:rsidRDefault="00071D45" w:rsidP="00071D45">
            <w:r w:rsidRPr="004B0BA4">
              <w:t>20.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89488A7" w14:textId="77777777" w:rsidR="00071D45" w:rsidRPr="004B0BA4" w:rsidRDefault="00071D45" w:rsidP="00071D45">
            <w:r w:rsidRPr="004B0BA4">
              <w:t>21.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54B2601" w14:textId="77777777" w:rsidR="00071D45" w:rsidRPr="004B0BA4" w:rsidRDefault="00071D45" w:rsidP="00071D45">
            <w:r w:rsidRPr="004B0BA4">
              <w:t>21.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EFDC073" w14:textId="77777777" w:rsidR="00071D45" w:rsidRPr="004B0BA4" w:rsidRDefault="00071D45" w:rsidP="00071D45">
            <w:r w:rsidRPr="004B0BA4">
              <w:t>22.1</w:t>
            </w:r>
          </w:p>
        </w:tc>
      </w:tr>
      <w:tr w:rsidR="00071D45" w:rsidRPr="004B0BA4" w14:paraId="50B2EDD1" w14:textId="77777777" w:rsidTr="00071D45">
        <w:trPr>
          <w:trHeight w:val="209"/>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2DA980D5" w14:textId="77777777" w:rsidR="00071D45" w:rsidRPr="004B0BA4" w:rsidRDefault="00071D45" w:rsidP="00071D45"/>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5AC03076" w14:textId="77777777" w:rsidR="00071D45" w:rsidRPr="004B0BA4" w:rsidRDefault="00071D45" w:rsidP="00071D45">
            <w:r w:rsidRPr="004B0BA4">
              <w:t>20.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1A100AD7" w14:textId="77777777" w:rsidR="00071D45" w:rsidRPr="004B0BA4" w:rsidRDefault="00071D45" w:rsidP="00071D45">
            <w:r w:rsidRPr="004B0BA4">
              <w:t>20.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747CAA20" w14:textId="77777777" w:rsidR="00071D45" w:rsidRPr="004B0BA4" w:rsidRDefault="00071D45" w:rsidP="00071D45">
            <w:r w:rsidRPr="004B0BA4">
              <w:t>19.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D978D86" w14:textId="77777777" w:rsidR="00071D45" w:rsidRPr="004B0BA4" w:rsidRDefault="00071D45" w:rsidP="00071D45">
            <w:r w:rsidRPr="004B0BA4">
              <w:t>19.5</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A1D5047" w14:textId="77777777" w:rsidR="00071D45" w:rsidRPr="004B0BA4" w:rsidRDefault="00071D45" w:rsidP="00071D45">
            <w:r w:rsidRPr="004B0BA4">
              <w:t>20.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019DA4B7" w14:textId="77777777" w:rsidR="00071D45" w:rsidRPr="004B0BA4" w:rsidRDefault="00071D45" w:rsidP="00071D45">
            <w:r w:rsidRPr="004B0BA4">
              <w:t>21.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17C4A9B2" w14:textId="77777777" w:rsidR="00071D45" w:rsidRPr="004B0BA4" w:rsidRDefault="00071D45" w:rsidP="00071D45">
            <w:r w:rsidRPr="004B0BA4">
              <w:t>21.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EAEC164" w14:textId="77777777" w:rsidR="00071D45" w:rsidRPr="004B0BA4" w:rsidRDefault="00071D45" w:rsidP="00071D45">
            <w:r w:rsidRPr="004B0BA4">
              <w:t>21.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413E19B8" w14:textId="77777777" w:rsidR="00071D45" w:rsidRPr="004B0BA4" w:rsidRDefault="00071D45" w:rsidP="00071D45">
            <w:r w:rsidRPr="004B0BA4">
              <w:t>20.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066D77CC" w14:textId="77777777" w:rsidR="00071D45" w:rsidRPr="004B0BA4" w:rsidRDefault="00071D45" w:rsidP="00071D45">
            <w:r w:rsidRPr="004B0BA4">
              <w:t>20.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30997951" w14:textId="77777777" w:rsidR="00071D45" w:rsidRPr="004B0BA4" w:rsidRDefault="00071D45" w:rsidP="00071D45">
            <w:r w:rsidRPr="004B0BA4">
              <w:t>19.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0ACFF8B6" w14:textId="77777777" w:rsidR="00071D45" w:rsidRPr="004B0BA4" w:rsidRDefault="00071D45" w:rsidP="00071D45">
            <w:r w:rsidRPr="004B0BA4">
              <w:t>20.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7852140" w14:textId="77777777" w:rsidR="00071D45" w:rsidRPr="004B0BA4" w:rsidRDefault="00071D45" w:rsidP="00071D45">
            <w:r w:rsidRPr="004B0BA4">
              <w:t>20.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79598ADC" w14:textId="77777777" w:rsidR="00071D45" w:rsidRPr="004B0BA4" w:rsidRDefault="00071D45" w:rsidP="00071D45">
            <w:r w:rsidRPr="004B0BA4">
              <w:t>20.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B31085D" w14:textId="77777777" w:rsidR="00071D45" w:rsidRPr="004B0BA4" w:rsidRDefault="00071D45" w:rsidP="00071D45">
            <w:r w:rsidRPr="004B0BA4">
              <w:t>20.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231ACE19" w14:textId="77777777" w:rsidR="00071D45" w:rsidRPr="004B0BA4" w:rsidRDefault="00071D45" w:rsidP="00071D45">
            <w:r w:rsidRPr="004B0BA4">
              <w:t>20.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566167BA" w14:textId="77777777" w:rsidR="00071D45" w:rsidRPr="004B0BA4" w:rsidRDefault="00071D45" w:rsidP="00071D45">
            <w:r w:rsidRPr="004B0BA4">
              <w:t>21.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71D531D2" w14:textId="77777777" w:rsidR="00071D45" w:rsidRPr="004B0BA4" w:rsidRDefault="00071D45" w:rsidP="00071D45">
            <w:r w:rsidRPr="004B0BA4">
              <w:t>21.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1AE52AAB" w14:textId="77777777" w:rsidR="00071D45" w:rsidRPr="004B0BA4" w:rsidRDefault="00071D45" w:rsidP="00071D45">
            <w:r w:rsidRPr="004B0BA4">
              <w:t>20.8</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bottom"/>
            <w:hideMark/>
          </w:tcPr>
          <w:p w14:paraId="64A2B2D1" w14:textId="77777777" w:rsidR="00071D45" w:rsidRPr="004B0BA4" w:rsidRDefault="00071D45" w:rsidP="00071D45">
            <w:r w:rsidRPr="004B0BA4">
              <w:t>21.8</w:t>
            </w:r>
          </w:p>
        </w:tc>
      </w:tr>
      <w:tr w:rsidR="00071D45" w:rsidRPr="004B0BA4" w14:paraId="23044CAF" w14:textId="77777777" w:rsidTr="00071D45">
        <w:trPr>
          <w:trHeight w:val="222"/>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7B5A485C" w14:textId="77777777" w:rsidR="00071D45" w:rsidRPr="004B0BA4" w:rsidRDefault="00071D45" w:rsidP="00071D45"/>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196DEAB" w14:textId="77777777" w:rsidR="00071D45" w:rsidRPr="004B0BA4" w:rsidRDefault="00071D45" w:rsidP="00071D45">
            <w:r w:rsidRPr="004B0BA4">
              <w:t>20.1</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3E919AB" w14:textId="77777777" w:rsidR="00071D45" w:rsidRPr="004B0BA4" w:rsidRDefault="00071D45" w:rsidP="00071D45">
            <w:r w:rsidRPr="004B0BA4">
              <w:t>19.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408A7CE7" w14:textId="77777777" w:rsidR="00071D45" w:rsidRPr="004B0BA4" w:rsidRDefault="00071D45" w:rsidP="00071D45">
            <w:r w:rsidRPr="004B0BA4">
              <w:t>19.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BE68436" w14:textId="77777777" w:rsidR="00071D45" w:rsidRPr="004B0BA4" w:rsidRDefault="00071D45" w:rsidP="00071D45">
            <w:r w:rsidRPr="004B0BA4">
              <w:t>20.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56ABA5F" w14:textId="77777777" w:rsidR="00071D45" w:rsidRPr="004B0BA4" w:rsidRDefault="00071D45" w:rsidP="00071D45">
            <w:r w:rsidRPr="004B0BA4">
              <w:t>20.2</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A7CB58A" w14:textId="77777777" w:rsidR="00071D45" w:rsidRPr="004B0BA4" w:rsidRDefault="00071D45" w:rsidP="00071D45">
            <w:r w:rsidRPr="004B0BA4">
              <w:t>20.5</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D4D3FAE" w14:textId="77777777" w:rsidR="00071D45" w:rsidRPr="004B0BA4" w:rsidRDefault="00071D45" w:rsidP="00071D45">
            <w:r w:rsidRPr="004B0BA4">
              <w:t>20.3</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5790DA2A" w14:textId="77777777" w:rsidR="00071D45" w:rsidRPr="004B0BA4" w:rsidRDefault="00071D45" w:rsidP="00071D45">
            <w:r w:rsidRPr="004B0BA4">
              <w:t>19.9</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B0E62EF" w14:textId="77777777" w:rsidR="00071D45" w:rsidRPr="004B0BA4" w:rsidRDefault="00071D45" w:rsidP="00071D45">
            <w:r w:rsidRPr="004B0BA4">
              <w:t>19.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1F65753" w14:textId="77777777" w:rsidR="00071D45" w:rsidRPr="004B0BA4" w:rsidRDefault="00071D45" w:rsidP="00071D45">
            <w:r w:rsidRPr="004B0BA4">
              <w:t>20.2</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0280BF3B" w14:textId="77777777" w:rsidR="00071D45" w:rsidRPr="004B0BA4" w:rsidRDefault="00071D45" w:rsidP="00071D45">
            <w:r w:rsidRPr="004B0BA4">
              <w:t>19.7</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034F721" w14:textId="77777777" w:rsidR="00071D45" w:rsidRPr="004B0BA4" w:rsidRDefault="00071D45" w:rsidP="00071D45">
            <w:r w:rsidRPr="004B0BA4">
              <w:t>20.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AF9656A" w14:textId="77777777" w:rsidR="00071D45" w:rsidRPr="004B0BA4" w:rsidRDefault="00071D45" w:rsidP="00071D45">
            <w:r w:rsidRPr="004B0BA4">
              <w:t>20.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3CB4555F" w14:textId="77777777" w:rsidR="00071D45" w:rsidRPr="004B0BA4" w:rsidRDefault="00071D45" w:rsidP="00071D45">
            <w:r w:rsidRPr="004B0BA4">
              <w:t>20.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D3BEA63" w14:textId="77777777" w:rsidR="00071D45" w:rsidRPr="004B0BA4" w:rsidRDefault="00071D45" w:rsidP="00071D45">
            <w:r w:rsidRPr="004B0BA4">
              <w:t>20.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E9BBFBE" w14:textId="77777777" w:rsidR="00071D45" w:rsidRPr="004B0BA4" w:rsidRDefault="00071D45" w:rsidP="00071D45">
            <w:r w:rsidRPr="004B0BA4">
              <w:t>20.4</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817A588" w14:textId="77777777" w:rsidR="00071D45" w:rsidRPr="004B0BA4" w:rsidRDefault="00071D45" w:rsidP="00071D45">
            <w:r w:rsidRPr="004B0BA4">
              <w:t>20.6</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2E360D27" w14:textId="77777777" w:rsidR="00071D45" w:rsidRPr="004B0BA4" w:rsidRDefault="00071D45" w:rsidP="00071D45">
            <w:r w:rsidRPr="004B0BA4">
              <w:t>21.0</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6AA3543A" w14:textId="77777777" w:rsidR="00071D45" w:rsidRPr="004B0BA4" w:rsidRDefault="00071D45" w:rsidP="00071D45">
            <w:r w:rsidRPr="004B0BA4">
              <w:t>21.2</w:t>
            </w:r>
          </w:p>
        </w:tc>
        <w:tc>
          <w:tcPr>
            <w:tcW w:w="478" w:type="dxa"/>
            <w:tcBorders>
              <w:top w:val="nil"/>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16E324B7" w14:textId="77777777" w:rsidR="00071D45" w:rsidRPr="004B0BA4" w:rsidRDefault="00071D45" w:rsidP="00071D45">
            <w:r w:rsidRPr="004B0BA4">
              <w:t>22.6</w:t>
            </w:r>
          </w:p>
        </w:tc>
      </w:tr>
      <w:tr w:rsidR="00071D45" w:rsidRPr="004B0BA4" w14:paraId="682076B9" w14:textId="77777777" w:rsidTr="00071D45">
        <w:trPr>
          <w:trHeight w:val="209"/>
        </w:trPr>
        <w:tc>
          <w:tcPr>
            <w:tcW w:w="125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14:paraId="76FEA4FF" w14:textId="77777777" w:rsidR="00071D45" w:rsidRPr="004B0BA4" w:rsidRDefault="00071D45" w:rsidP="00071D45">
            <w:proofErr w:type="spellStart"/>
            <w:r w:rsidRPr="004B0BA4">
              <w:t>JetPEI</w:t>
            </w:r>
            <w:proofErr w:type="spellEnd"/>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20CB928"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D280A5F" w14:textId="77777777" w:rsidR="00071D45" w:rsidRPr="004B0BA4" w:rsidRDefault="00071D45" w:rsidP="00071D45">
            <w:r w:rsidRPr="004B0BA4">
              <w:t>18.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422CC5B" w14:textId="77777777" w:rsidR="00071D45" w:rsidRPr="004B0BA4" w:rsidRDefault="00071D45" w:rsidP="00071D45">
            <w:r w:rsidRPr="004B0BA4">
              <w:t>17.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606A3D7" w14:textId="77777777" w:rsidR="00071D45" w:rsidRPr="004B0BA4" w:rsidRDefault="00071D45" w:rsidP="00071D45">
            <w:r w:rsidRPr="004B0BA4">
              <w:t>18.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7C82E58" w14:textId="77777777" w:rsidR="00071D45" w:rsidRPr="004B0BA4" w:rsidRDefault="00071D45" w:rsidP="00071D45">
            <w:r w:rsidRPr="004B0BA4">
              <w:t>18.9</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5A6CB80" w14:textId="77777777" w:rsidR="00071D45" w:rsidRPr="004B0BA4" w:rsidRDefault="00071D45" w:rsidP="00071D45">
            <w:r w:rsidRPr="004B0BA4">
              <w:t>19.3</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AD9A5B2"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AB68058"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666925A" w14:textId="77777777" w:rsidR="00071D45" w:rsidRPr="004B0BA4" w:rsidRDefault="00071D45" w:rsidP="00071D45">
            <w:r w:rsidRPr="004B0BA4">
              <w:t>19.1</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8094D21" w14:textId="77777777" w:rsidR="00071D45" w:rsidRPr="004B0BA4" w:rsidRDefault="00071D45" w:rsidP="00071D45">
            <w:r w:rsidRPr="004B0BA4">
              <w:t>19.6</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7E0BAF1" w14:textId="77777777" w:rsidR="00071D45" w:rsidRPr="004B0BA4" w:rsidRDefault="00071D45" w:rsidP="00071D45">
            <w:r w:rsidRPr="004B0BA4">
              <w:t>18.8</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3705BC2"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87D01C3"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EB958FB" w14:textId="77777777" w:rsidR="00071D45" w:rsidRPr="004B0BA4" w:rsidRDefault="00071D45" w:rsidP="00071D45">
            <w:r w:rsidRPr="004B0BA4">
              <w:t>19.5</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7973F11" w14:textId="77777777" w:rsidR="00071D45" w:rsidRPr="004B0BA4" w:rsidRDefault="00071D45" w:rsidP="00071D45">
            <w:r w:rsidRPr="004B0BA4">
              <w:t>19.4</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05B5DA0" w14:textId="77777777" w:rsidR="00071D45" w:rsidRPr="004B0BA4" w:rsidRDefault="00071D45" w:rsidP="00071D45">
            <w:r w:rsidRPr="004B0BA4">
              <w:t>19.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C236CB6" w14:textId="77777777" w:rsidR="00071D45" w:rsidRPr="004B0BA4" w:rsidRDefault="00071D45" w:rsidP="00071D45">
            <w:r w:rsidRPr="004B0BA4">
              <w:t>19.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60E54B2" w14:textId="77777777" w:rsidR="00071D45" w:rsidRPr="004B0BA4" w:rsidRDefault="00071D45" w:rsidP="00071D45">
            <w:r w:rsidRPr="004B0BA4">
              <w:t>20.0</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ED3D29B" w14:textId="77777777" w:rsidR="00071D45" w:rsidRPr="004B0BA4" w:rsidRDefault="00071D45" w:rsidP="00071D45">
            <w:r w:rsidRPr="004B0BA4">
              <w:t>19.7</w:t>
            </w:r>
          </w:p>
        </w:tc>
        <w:tc>
          <w:tcPr>
            <w:tcW w:w="478" w:type="dxa"/>
            <w:tcBorders>
              <w:top w:val="single" w:sz="8" w:space="0" w:color="000000"/>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F436903" w14:textId="77777777" w:rsidR="00071D45" w:rsidRPr="004B0BA4" w:rsidRDefault="00071D45" w:rsidP="00071D45">
            <w:r w:rsidRPr="004B0BA4">
              <w:t>20.9</w:t>
            </w:r>
          </w:p>
        </w:tc>
      </w:tr>
      <w:tr w:rsidR="00071D45" w:rsidRPr="004B0BA4" w14:paraId="7BF7DDAB" w14:textId="77777777" w:rsidTr="00071D45">
        <w:trPr>
          <w:trHeight w:val="209"/>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407780DB" w14:textId="77777777" w:rsidR="00071D45" w:rsidRPr="004B0BA4" w:rsidRDefault="00071D45" w:rsidP="00071D45"/>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3972FBE" w14:textId="77777777" w:rsidR="00071D45" w:rsidRPr="004B0BA4" w:rsidRDefault="00071D45" w:rsidP="00071D45">
            <w:r w:rsidRPr="004B0BA4">
              <w:t>20.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A0F723A"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D9DEB9E" w14:textId="77777777" w:rsidR="00071D45" w:rsidRPr="004B0BA4" w:rsidRDefault="00071D45" w:rsidP="00071D45">
            <w:r w:rsidRPr="004B0BA4">
              <w:t>17.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E64F05B" w14:textId="77777777" w:rsidR="00071D45" w:rsidRPr="004B0BA4" w:rsidRDefault="00071D45" w:rsidP="00071D45">
            <w:r w:rsidRPr="004B0BA4">
              <w:t>18.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5165925F" w14:textId="77777777" w:rsidR="00071D45" w:rsidRPr="004B0BA4" w:rsidRDefault="00071D45" w:rsidP="00071D45">
            <w:r w:rsidRPr="004B0BA4">
              <w:t>18.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0AD3302" w14:textId="77777777" w:rsidR="00071D45" w:rsidRPr="004B0BA4" w:rsidRDefault="00071D45" w:rsidP="00071D45">
            <w:r w:rsidRPr="004B0BA4">
              <w:t>19.4</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4F8AAE2A" w14:textId="77777777" w:rsidR="00071D45" w:rsidRPr="004B0BA4" w:rsidRDefault="00071D45" w:rsidP="00071D45">
            <w:r w:rsidRPr="004B0BA4">
              <w:t>19.6</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16486451" w14:textId="77777777" w:rsidR="00071D45" w:rsidRPr="004B0BA4" w:rsidRDefault="00071D45" w:rsidP="00071D45">
            <w:r w:rsidRPr="004B0BA4">
              <w:t>19.2</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23D2FD8"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3061690E"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4081408" w14:textId="77777777" w:rsidR="00071D45" w:rsidRPr="004B0BA4" w:rsidRDefault="00071D45" w:rsidP="00071D45">
            <w:r w:rsidRPr="004B0BA4">
              <w:t>18.3</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4F5377E" w14:textId="77777777" w:rsidR="00071D45" w:rsidRPr="004B0BA4" w:rsidRDefault="00071D45" w:rsidP="00071D45">
            <w:r w:rsidRPr="004B0BA4">
              <w:t>18.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E5ECCA5" w14:textId="77777777" w:rsidR="00071D45" w:rsidRPr="004B0BA4" w:rsidRDefault="00071D45" w:rsidP="00071D45">
            <w:r w:rsidRPr="004B0BA4">
              <w:t>18.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5DD90B0"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20047300" w14:textId="77777777" w:rsidR="00071D45" w:rsidRPr="004B0BA4" w:rsidRDefault="00071D45" w:rsidP="00071D45">
            <w:r w:rsidRPr="004B0BA4">
              <w:t>19.1</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65BC9047"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DF7E65D" w14:textId="77777777" w:rsidR="00071D45" w:rsidRPr="004B0BA4" w:rsidRDefault="00071D45" w:rsidP="00071D45">
            <w:r w:rsidRPr="004B0BA4">
              <w:t>19.0</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A4D26D8" w14:textId="77777777" w:rsidR="00071D45" w:rsidRPr="004B0BA4" w:rsidRDefault="00071D45" w:rsidP="00071D45">
            <w:r w:rsidRPr="004B0BA4">
              <w:t>19.9</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7CD81AFC" w14:textId="77777777" w:rsidR="00071D45" w:rsidRPr="004B0BA4" w:rsidRDefault="00071D45" w:rsidP="00071D45">
            <w:r w:rsidRPr="004B0BA4">
              <w:t>19.7</w:t>
            </w:r>
          </w:p>
        </w:tc>
        <w:tc>
          <w:tcPr>
            <w:tcW w:w="478" w:type="dxa"/>
            <w:tcBorders>
              <w:top w:val="nil"/>
              <w:left w:val="single" w:sz="8" w:space="0" w:color="000000"/>
              <w:bottom w:val="nil"/>
              <w:right w:val="single" w:sz="8" w:space="0" w:color="000000"/>
            </w:tcBorders>
            <w:shd w:val="clear" w:color="auto" w:fill="auto"/>
            <w:tcMar>
              <w:top w:w="9" w:type="dxa"/>
              <w:left w:w="9" w:type="dxa"/>
              <w:bottom w:w="0" w:type="dxa"/>
              <w:right w:w="9" w:type="dxa"/>
            </w:tcMar>
            <w:vAlign w:val="center"/>
            <w:hideMark/>
          </w:tcPr>
          <w:p w14:paraId="099032C1" w14:textId="77777777" w:rsidR="00071D45" w:rsidRPr="004B0BA4" w:rsidRDefault="00071D45" w:rsidP="00071D45">
            <w:r w:rsidRPr="004B0BA4">
              <w:t>20.2</w:t>
            </w:r>
          </w:p>
        </w:tc>
      </w:tr>
      <w:tr w:rsidR="00071D45" w:rsidRPr="004B0BA4" w14:paraId="5C178E5C" w14:textId="77777777" w:rsidTr="00071D45">
        <w:trPr>
          <w:trHeight w:val="222"/>
        </w:trPr>
        <w:tc>
          <w:tcPr>
            <w:tcW w:w="1250" w:type="dxa"/>
            <w:vMerge/>
            <w:tcBorders>
              <w:top w:val="single" w:sz="8" w:space="0" w:color="000000"/>
              <w:left w:val="single" w:sz="8" w:space="0" w:color="000000"/>
              <w:bottom w:val="single" w:sz="8" w:space="0" w:color="000000"/>
              <w:right w:val="single" w:sz="8" w:space="0" w:color="000000"/>
            </w:tcBorders>
            <w:vAlign w:val="center"/>
            <w:hideMark/>
          </w:tcPr>
          <w:p w14:paraId="6EFFD4DE" w14:textId="77777777" w:rsidR="00071D45" w:rsidRPr="004B0BA4" w:rsidRDefault="00071D45" w:rsidP="00071D45"/>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67962A47" w14:textId="77777777" w:rsidR="00071D45" w:rsidRPr="004B0BA4" w:rsidRDefault="00071D45" w:rsidP="00071D45">
            <w:r w:rsidRPr="004B0BA4">
              <w:t>20.3</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06E0D9B6" w14:textId="77777777" w:rsidR="00071D45" w:rsidRPr="004B0BA4" w:rsidRDefault="00071D45" w:rsidP="00071D45">
            <w:r w:rsidRPr="004B0BA4">
              <w:t>18.9</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7B0CCE84" w14:textId="77777777" w:rsidR="00071D45" w:rsidRPr="004B0BA4" w:rsidRDefault="00071D45" w:rsidP="00071D45">
            <w:r w:rsidRPr="004B0BA4">
              <w:t>18.0</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355B8F05" w14:textId="77777777" w:rsidR="00071D45" w:rsidRPr="004B0BA4" w:rsidRDefault="00071D45" w:rsidP="00071D45">
            <w:r w:rsidRPr="004B0BA4">
              <w:t>18.5</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148A9068" w14:textId="77777777" w:rsidR="00071D45" w:rsidRPr="004B0BA4" w:rsidRDefault="00071D45" w:rsidP="00071D45">
            <w:r w:rsidRPr="004B0BA4">
              <w:t>18.9</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22D2943D" w14:textId="77777777" w:rsidR="00071D45" w:rsidRPr="004B0BA4" w:rsidRDefault="00071D45" w:rsidP="00071D45">
            <w:r w:rsidRPr="004B0BA4">
              <w:t>19.1</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038DB351" w14:textId="77777777" w:rsidR="00071D45" w:rsidRPr="004B0BA4" w:rsidRDefault="00071D45" w:rsidP="00071D45">
            <w:r w:rsidRPr="004B0BA4">
              <w:t>19.3</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6E24E504" w14:textId="77777777" w:rsidR="00071D45" w:rsidRPr="004B0BA4" w:rsidRDefault="00071D45" w:rsidP="00071D45">
            <w:r w:rsidRPr="004B0BA4">
              <w:t>19.5</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1872CC4E" w14:textId="77777777" w:rsidR="00071D45" w:rsidRPr="004B0BA4" w:rsidRDefault="00071D45" w:rsidP="00071D45">
            <w:r w:rsidRPr="004B0BA4">
              <w:t>19.3</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07149DF0" w14:textId="77777777" w:rsidR="00071D45" w:rsidRPr="004B0BA4" w:rsidRDefault="00071D45" w:rsidP="00071D45">
            <w:r w:rsidRPr="004B0BA4">
              <w:t>19.3</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3CFBAC3F" w14:textId="77777777" w:rsidR="00071D45" w:rsidRPr="004B0BA4" w:rsidRDefault="00071D45" w:rsidP="00071D45">
            <w:r w:rsidRPr="004B0BA4">
              <w:t>18.8</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1E0BBF3C" w14:textId="77777777" w:rsidR="00071D45" w:rsidRPr="004B0BA4" w:rsidRDefault="00071D45" w:rsidP="00071D45">
            <w:r w:rsidRPr="004B0BA4">
              <w:t>18.8</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43B42C2D" w14:textId="77777777" w:rsidR="00071D45" w:rsidRPr="004B0BA4" w:rsidRDefault="00071D45" w:rsidP="00071D45">
            <w:r w:rsidRPr="004B0BA4">
              <w:t>18.8</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720F89D8" w14:textId="77777777" w:rsidR="00071D45" w:rsidRPr="004B0BA4" w:rsidRDefault="00071D45" w:rsidP="00071D45">
            <w:r w:rsidRPr="004B0BA4">
              <w:t>19.2</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592818F5" w14:textId="77777777" w:rsidR="00071D45" w:rsidRPr="004B0BA4" w:rsidRDefault="00071D45" w:rsidP="00071D45">
            <w:r w:rsidRPr="004B0BA4">
              <w:t>19.5</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725241A6" w14:textId="77777777" w:rsidR="00071D45" w:rsidRPr="004B0BA4" w:rsidRDefault="00071D45" w:rsidP="00071D45">
            <w:r w:rsidRPr="004B0BA4">
              <w:t>19.5</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58AD648E" w14:textId="77777777" w:rsidR="00071D45" w:rsidRPr="004B0BA4" w:rsidRDefault="00071D45" w:rsidP="00071D45">
            <w:r w:rsidRPr="004B0BA4">
              <w:t>19.5</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0EF7811E" w14:textId="77777777" w:rsidR="00071D45" w:rsidRPr="004B0BA4" w:rsidRDefault="00071D45" w:rsidP="00071D45">
            <w:r w:rsidRPr="004B0BA4">
              <w:t>19.9</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48211418" w14:textId="77777777" w:rsidR="00071D45" w:rsidRPr="004B0BA4" w:rsidRDefault="00071D45" w:rsidP="00071D45">
            <w:r w:rsidRPr="004B0BA4">
              <w:t>19.7</w:t>
            </w:r>
          </w:p>
        </w:tc>
        <w:tc>
          <w:tcPr>
            <w:tcW w:w="478" w:type="dxa"/>
            <w:tcBorders>
              <w:top w:val="nil"/>
              <w:left w:val="single" w:sz="8" w:space="0" w:color="000000"/>
              <w:bottom w:val="single" w:sz="4" w:space="0" w:color="000000"/>
              <w:right w:val="single" w:sz="8" w:space="0" w:color="000000"/>
            </w:tcBorders>
            <w:shd w:val="clear" w:color="auto" w:fill="auto"/>
            <w:tcMar>
              <w:top w:w="9" w:type="dxa"/>
              <w:left w:w="9" w:type="dxa"/>
              <w:bottom w:w="0" w:type="dxa"/>
              <w:right w:w="9" w:type="dxa"/>
            </w:tcMar>
            <w:vAlign w:val="center"/>
            <w:hideMark/>
          </w:tcPr>
          <w:p w14:paraId="380CBF66" w14:textId="77777777" w:rsidR="00071D45" w:rsidRPr="004B0BA4" w:rsidRDefault="00071D45" w:rsidP="00071D45">
            <w:r w:rsidRPr="004B0BA4">
              <w:t>20.0</w:t>
            </w:r>
          </w:p>
        </w:tc>
      </w:tr>
    </w:tbl>
    <w:p w14:paraId="64B8A33E" w14:textId="108D830F" w:rsidR="009D4379" w:rsidRDefault="009D4379" w:rsidP="009D4379">
      <w:pPr>
        <w:jc w:val="both"/>
        <w:rPr>
          <w:color w:val="000000" w:themeColor="text1"/>
        </w:rPr>
      </w:pPr>
    </w:p>
    <w:p w14:paraId="6D834516" w14:textId="7CC3203C" w:rsidR="00E717A3" w:rsidRDefault="00E717A3" w:rsidP="009D4379">
      <w:pPr>
        <w:jc w:val="both"/>
        <w:rPr>
          <w:color w:val="000000" w:themeColor="text1"/>
        </w:rPr>
      </w:pPr>
      <w:r>
        <w:rPr>
          <w:color w:val="000000" w:themeColor="text1"/>
        </w:rPr>
        <w:br w:type="page"/>
      </w:r>
    </w:p>
    <w:p w14:paraId="4FBF5571" w14:textId="7E7187EA" w:rsidR="00E717A3" w:rsidRPr="00E717A3" w:rsidRDefault="00E717A3" w:rsidP="00E717A3">
      <w:pPr>
        <w:pStyle w:val="Heading1"/>
        <w:rPr>
          <w:rFonts w:ascii="Times New Roman" w:hAnsi="Times New Roman" w:cs="Times New Roman"/>
          <w:color w:val="000000" w:themeColor="text1"/>
          <w:sz w:val="24"/>
          <w:szCs w:val="24"/>
        </w:rPr>
      </w:pPr>
      <w:bookmarkStart w:id="39" w:name="_Toc105366277"/>
      <w:r w:rsidRPr="00E717A3">
        <w:rPr>
          <w:rFonts w:ascii="Times New Roman" w:hAnsi="Times New Roman" w:cs="Times New Roman"/>
          <w:color w:val="000000" w:themeColor="text1"/>
          <w:sz w:val="24"/>
          <w:szCs w:val="24"/>
        </w:rPr>
        <w:lastRenderedPageBreak/>
        <w:t>References</w:t>
      </w:r>
      <w:bookmarkEnd w:id="39"/>
    </w:p>
    <w:p w14:paraId="006FE716" w14:textId="16EEC826" w:rsidR="009827D7" w:rsidRPr="009827D7" w:rsidRDefault="00E717A3" w:rsidP="009827D7">
      <w:pPr>
        <w:widowControl w:val="0"/>
        <w:autoSpaceDE w:val="0"/>
        <w:autoSpaceDN w:val="0"/>
        <w:adjustRightInd w:val="0"/>
        <w:ind w:left="640" w:hanging="64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9827D7" w:rsidRPr="009827D7">
        <w:rPr>
          <w:noProof/>
        </w:rPr>
        <w:t xml:space="preserve">(1) </w:t>
      </w:r>
      <w:r w:rsidR="009827D7" w:rsidRPr="009827D7">
        <w:rPr>
          <w:noProof/>
        </w:rPr>
        <w:tab/>
        <w:t xml:space="preserve">Jiang, L.; Huang, X.; Chen, D.; Yan, H.; Li, X.; Du, X. Supramolecular Vesicles Coassembled from Disulfide-Linked Benzimidazolium Amphiphiles and Carboxylate-Substituted Pillar[6]Arenes That Are Responsive to Five Stimuli. </w:t>
      </w:r>
      <w:r w:rsidR="009827D7" w:rsidRPr="009827D7">
        <w:rPr>
          <w:i/>
          <w:iCs/>
          <w:noProof/>
        </w:rPr>
        <w:t>Angew. Chemie</w:t>
      </w:r>
      <w:r w:rsidR="009827D7" w:rsidRPr="009827D7">
        <w:rPr>
          <w:noProof/>
        </w:rPr>
        <w:t xml:space="preserve"> </w:t>
      </w:r>
      <w:r w:rsidR="009827D7" w:rsidRPr="009827D7">
        <w:rPr>
          <w:b/>
          <w:bCs/>
          <w:noProof/>
        </w:rPr>
        <w:t>2017</w:t>
      </w:r>
      <w:r w:rsidR="009827D7" w:rsidRPr="009827D7">
        <w:rPr>
          <w:noProof/>
        </w:rPr>
        <w:t xml:space="preserve">, </w:t>
      </w:r>
      <w:r w:rsidR="009827D7" w:rsidRPr="009827D7">
        <w:rPr>
          <w:i/>
          <w:iCs/>
          <w:noProof/>
        </w:rPr>
        <w:t>129</w:t>
      </w:r>
      <w:r w:rsidR="009827D7" w:rsidRPr="009827D7">
        <w:rPr>
          <w:noProof/>
        </w:rPr>
        <w:t xml:space="preserve"> (10), 2699–2703. https://doi.org/10.1002/ange.201611973.</w:t>
      </w:r>
    </w:p>
    <w:p w14:paraId="6000E3AF"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2) </w:t>
      </w:r>
      <w:r w:rsidRPr="009827D7">
        <w:rPr>
          <w:noProof/>
        </w:rPr>
        <w:tab/>
        <w:t xml:space="preserve">Striegel, A. M. Specific Refractive Index Increment (∂n/∂c) of Polymers at 660 Nm and 690 Nm. </w:t>
      </w:r>
      <w:r w:rsidRPr="009827D7">
        <w:rPr>
          <w:i/>
          <w:iCs/>
          <w:noProof/>
        </w:rPr>
        <w:t>Chromatographia</w:t>
      </w:r>
      <w:r w:rsidRPr="009827D7">
        <w:rPr>
          <w:noProof/>
        </w:rPr>
        <w:t xml:space="preserve"> </w:t>
      </w:r>
      <w:r w:rsidRPr="009827D7">
        <w:rPr>
          <w:b/>
          <w:bCs/>
          <w:noProof/>
        </w:rPr>
        <w:t>2017</w:t>
      </w:r>
      <w:r w:rsidRPr="009827D7">
        <w:rPr>
          <w:noProof/>
        </w:rPr>
        <w:t xml:space="preserve">, </w:t>
      </w:r>
      <w:r w:rsidRPr="009827D7">
        <w:rPr>
          <w:i/>
          <w:iCs/>
          <w:noProof/>
        </w:rPr>
        <w:t>80</w:t>
      </w:r>
      <w:r w:rsidRPr="009827D7">
        <w:rPr>
          <w:noProof/>
        </w:rPr>
        <w:t xml:space="preserve"> (6), 989–996. https://doi.org/10.1007/s10337-017-3294-2.</w:t>
      </w:r>
    </w:p>
    <w:p w14:paraId="1D2BAAF9"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3) </w:t>
      </w:r>
      <w:r w:rsidRPr="009827D7">
        <w:rPr>
          <w:noProof/>
        </w:rPr>
        <w:tab/>
        <w:t xml:space="preserve">Kumar, R.; Le, N.; Oviedo, F.; Brown, M. E.; Reineke, T. M. Combinatorial Polycation Synthesis and Causal Machine Learning Reveal Divergent Polymer Design Rules for Effective PDNA and Ribonucleoprotein Delivery. </w:t>
      </w:r>
      <w:r w:rsidRPr="009827D7">
        <w:rPr>
          <w:i/>
          <w:iCs/>
          <w:noProof/>
        </w:rPr>
        <w:t>JACS Au</w:t>
      </w:r>
      <w:r w:rsidRPr="009827D7">
        <w:rPr>
          <w:noProof/>
        </w:rPr>
        <w:t xml:space="preserve"> </w:t>
      </w:r>
      <w:r w:rsidRPr="009827D7">
        <w:rPr>
          <w:b/>
          <w:bCs/>
          <w:noProof/>
        </w:rPr>
        <w:t>2022</w:t>
      </w:r>
      <w:r w:rsidRPr="009827D7">
        <w:rPr>
          <w:noProof/>
        </w:rPr>
        <w:t xml:space="preserve">, </w:t>
      </w:r>
      <w:r w:rsidRPr="009827D7">
        <w:rPr>
          <w:i/>
          <w:iCs/>
          <w:noProof/>
        </w:rPr>
        <w:t>2</w:t>
      </w:r>
      <w:r w:rsidRPr="009827D7">
        <w:rPr>
          <w:noProof/>
        </w:rPr>
        <w:t xml:space="preserve"> (2), 428–442. https://doi.org/10.1021/jacsau.1c00467.</w:t>
      </w:r>
    </w:p>
    <w:p w14:paraId="2F4AD97E"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4) </w:t>
      </w:r>
      <w:r w:rsidRPr="009827D7">
        <w:rPr>
          <w:noProof/>
        </w:rPr>
        <w:tab/>
        <w:t xml:space="preserve">Kumar, R.; Le, N.; Tan, Z.; Brown, M. E.; Jiang, S.; Reineke, T. M. Efficient Polymer-Mediated Delivery of Gene-Editing Ribonucleoprotein Payloads through Combinatorial Design, Parallelized Experimentation, and Machine Learning. </w:t>
      </w:r>
      <w:r w:rsidRPr="009827D7">
        <w:rPr>
          <w:i/>
          <w:iCs/>
          <w:noProof/>
        </w:rPr>
        <w:t>ACS Nano</w:t>
      </w:r>
      <w:r w:rsidRPr="009827D7">
        <w:rPr>
          <w:noProof/>
        </w:rPr>
        <w:t xml:space="preserve"> </w:t>
      </w:r>
      <w:r w:rsidRPr="009827D7">
        <w:rPr>
          <w:b/>
          <w:bCs/>
          <w:noProof/>
        </w:rPr>
        <w:t>2020</w:t>
      </w:r>
      <w:r w:rsidRPr="009827D7">
        <w:rPr>
          <w:noProof/>
        </w:rPr>
        <w:t xml:space="preserve">, </w:t>
      </w:r>
      <w:r w:rsidRPr="009827D7">
        <w:rPr>
          <w:i/>
          <w:iCs/>
          <w:noProof/>
        </w:rPr>
        <w:t>14</w:t>
      </w:r>
      <w:r w:rsidRPr="009827D7">
        <w:rPr>
          <w:noProof/>
        </w:rPr>
        <w:t xml:space="preserve"> (12), 17626–17639. https://doi.org/10.1021/acsnano.0c08549.</w:t>
      </w:r>
    </w:p>
    <w:p w14:paraId="658671BD"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5) </w:t>
      </w:r>
      <w:r w:rsidRPr="009827D7">
        <w:rPr>
          <w:noProof/>
        </w:rPr>
        <w:tab/>
        <w:t>Scikit-Learn https://github.com/scikit-learn/scikit-learn.</w:t>
      </w:r>
    </w:p>
    <w:p w14:paraId="71C65DFD"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6) </w:t>
      </w:r>
      <w:r w:rsidRPr="009827D7">
        <w:rPr>
          <w:noProof/>
        </w:rPr>
        <w:tab/>
        <w:t xml:space="preserve">Sayres, R.; Taly, A.; Rahimy, E.; Blumer, K.; Coz, D.; Hammel, N.; Krause, J.; Narayanaswamy, A.; Rastegar, Z.; Wu, D.; Xu, S.; Barb, S.; Joseph, A.; Shumski, M.; Smith, J.; Sood, A. B.; Corrado, G. S.; Peng, L.; Webster, D. R. A Unified Approach to Interpreting Model Predictions. </w:t>
      </w:r>
      <w:r w:rsidRPr="009827D7">
        <w:rPr>
          <w:i/>
          <w:iCs/>
          <w:noProof/>
        </w:rPr>
        <w:t>Proc. 31st Int. Conf. Neural Inf. Process. Syst.</w:t>
      </w:r>
      <w:r w:rsidRPr="009827D7">
        <w:rPr>
          <w:noProof/>
        </w:rPr>
        <w:t xml:space="preserve"> </w:t>
      </w:r>
      <w:r w:rsidRPr="009827D7">
        <w:rPr>
          <w:b/>
          <w:bCs/>
          <w:noProof/>
        </w:rPr>
        <w:t>2017</w:t>
      </w:r>
      <w:r w:rsidRPr="009827D7">
        <w:rPr>
          <w:noProof/>
        </w:rPr>
        <w:t>, pp 4768−4777. https://doi.org/10.1016/j.ophtha.2018.11.016.</w:t>
      </w:r>
    </w:p>
    <w:p w14:paraId="62109630"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7) </w:t>
      </w:r>
      <w:r w:rsidRPr="009827D7">
        <w:rPr>
          <w:noProof/>
        </w:rPr>
        <w:tab/>
        <w:t xml:space="preserve">Shahriari, B.; Swersky, K.; Wang, Z.; Adams, R. P.; de Freitas, N. Taking the Human Out of the Loop: A Review of Bayesian Optimization. </w:t>
      </w:r>
      <w:r w:rsidRPr="009827D7">
        <w:rPr>
          <w:i/>
          <w:iCs/>
          <w:noProof/>
        </w:rPr>
        <w:t>Proc. IEEE</w:t>
      </w:r>
      <w:r w:rsidRPr="009827D7">
        <w:rPr>
          <w:noProof/>
        </w:rPr>
        <w:t xml:space="preserve"> </w:t>
      </w:r>
      <w:r w:rsidRPr="009827D7">
        <w:rPr>
          <w:b/>
          <w:bCs/>
          <w:noProof/>
        </w:rPr>
        <w:t>2016</w:t>
      </w:r>
      <w:r w:rsidRPr="009827D7">
        <w:rPr>
          <w:noProof/>
        </w:rPr>
        <w:t xml:space="preserve">, </w:t>
      </w:r>
      <w:r w:rsidRPr="009827D7">
        <w:rPr>
          <w:i/>
          <w:iCs/>
          <w:noProof/>
        </w:rPr>
        <w:t>104</w:t>
      </w:r>
      <w:r w:rsidRPr="009827D7">
        <w:rPr>
          <w:noProof/>
        </w:rPr>
        <w:t xml:space="preserve"> (1), 148–175. https://doi.org/10.1109/JPROC.2015.2494218.</w:t>
      </w:r>
    </w:p>
    <w:p w14:paraId="315EA334"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8) </w:t>
      </w:r>
      <w:r w:rsidRPr="009827D7">
        <w:rPr>
          <w:noProof/>
        </w:rPr>
        <w:tab/>
        <w:t xml:space="preserve">Rasmussen, C. E. Gaussian Processes in Machine Learning. In </w:t>
      </w:r>
      <w:r w:rsidRPr="009827D7">
        <w:rPr>
          <w:i/>
          <w:iCs/>
          <w:noProof/>
        </w:rPr>
        <w:t>Zhurnal mikrobiologii, epidemiologii, i immunobiologii</w:t>
      </w:r>
      <w:r w:rsidRPr="009827D7">
        <w:rPr>
          <w:noProof/>
        </w:rPr>
        <w:t>; 2004; Vol. 30, pp 63–71. https://doi.org/10.1007/978-3-540-28650-9_4.</w:t>
      </w:r>
    </w:p>
    <w:p w14:paraId="16A7CDB9"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9) </w:t>
      </w:r>
      <w:r w:rsidRPr="009827D7">
        <w:rPr>
          <w:noProof/>
        </w:rPr>
        <w:tab/>
        <w:t>facebook/Ax https://github.com/facebook/Ax.</w:t>
      </w:r>
    </w:p>
    <w:p w14:paraId="3E8BDECA" w14:textId="77777777" w:rsidR="009827D7" w:rsidRPr="009827D7" w:rsidRDefault="009827D7" w:rsidP="009827D7">
      <w:pPr>
        <w:widowControl w:val="0"/>
        <w:autoSpaceDE w:val="0"/>
        <w:autoSpaceDN w:val="0"/>
        <w:adjustRightInd w:val="0"/>
        <w:ind w:left="640" w:hanging="640"/>
        <w:rPr>
          <w:noProof/>
        </w:rPr>
      </w:pPr>
      <w:r w:rsidRPr="009827D7">
        <w:rPr>
          <w:noProof/>
        </w:rPr>
        <w:t xml:space="preserve">(10) </w:t>
      </w:r>
      <w:r w:rsidRPr="009827D7">
        <w:rPr>
          <w:noProof/>
        </w:rPr>
        <w:tab/>
        <w:t xml:space="preserve">Rogers, D.; Hahn, M. Extended-Connectivity Fingerprints. </w:t>
      </w:r>
      <w:r w:rsidRPr="009827D7">
        <w:rPr>
          <w:i/>
          <w:iCs/>
          <w:noProof/>
        </w:rPr>
        <w:t>J. Chem. Inf. Model.</w:t>
      </w:r>
      <w:r w:rsidRPr="009827D7">
        <w:rPr>
          <w:noProof/>
        </w:rPr>
        <w:t xml:space="preserve"> </w:t>
      </w:r>
      <w:r w:rsidRPr="009827D7">
        <w:rPr>
          <w:b/>
          <w:bCs/>
          <w:noProof/>
        </w:rPr>
        <w:t>2010</w:t>
      </w:r>
      <w:r w:rsidRPr="009827D7">
        <w:rPr>
          <w:noProof/>
        </w:rPr>
        <w:t xml:space="preserve">, </w:t>
      </w:r>
      <w:r w:rsidRPr="009827D7">
        <w:rPr>
          <w:i/>
          <w:iCs/>
          <w:noProof/>
        </w:rPr>
        <w:t>50</w:t>
      </w:r>
      <w:r w:rsidRPr="009827D7">
        <w:rPr>
          <w:noProof/>
        </w:rPr>
        <w:t xml:space="preserve"> (5), 742–754. https://doi.org/10.1021/ci100050t.</w:t>
      </w:r>
    </w:p>
    <w:p w14:paraId="43957DEF" w14:textId="13034C1C" w:rsidR="00E717A3" w:rsidRPr="0097281E" w:rsidRDefault="00E717A3" w:rsidP="009827D7">
      <w:pPr>
        <w:widowControl w:val="0"/>
        <w:autoSpaceDE w:val="0"/>
        <w:autoSpaceDN w:val="0"/>
        <w:adjustRightInd w:val="0"/>
        <w:ind w:left="640" w:hanging="640"/>
        <w:rPr>
          <w:color w:val="000000" w:themeColor="text1"/>
        </w:rPr>
      </w:pPr>
      <w:r>
        <w:rPr>
          <w:color w:val="000000" w:themeColor="text1"/>
        </w:rPr>
        <w:fldChar w:fldCharType="end"/>
      </w:r>
    </w:p>
    <w:sectPr w:rsidR="00E717A3" w:rsidRPr="0097281E" w:rsidSect="00ED2077">
      <w:footerReference w:type="even"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2FA4E" w14:textId="77777777" w:rsidR="007C1F8A" w:rsidRDefault="007C1F8A" w:rsidP="00803E64">
      <w:r>
        <w:separator/>
      </w:r>
    </w:p>
  </w:endnote>
  <w:endnote w:type="continuationSeparator" w:id="0">
    <w:p w14:paraId="5E745F82" w14:textId="77777777" w:rsidR="007C1F8A" w:rsidRDefault="007C1F8A" w:rsidP="00803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3210031"/>
      <w:docPartObj>
        <w:docPartGallery w:val="Page Numbers (Bottom of Page)"/>
        <w:docPartUnique/>
      </w:docPartObj>
    </w:sdtPr>
    <w:sdtContent>
      <w:p w14:paraId="2F51E143" w14:textId="51CE5171" w:rsidR="003E6987" w:rsidRDefault="003E6987" w:rsidP="00A260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50A1E" w14:textId="77777777" w:rsidR="003E6987" w:rsidRDefault="003E69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3072133"/>
      <w:docPartObj>
        <w:docPartGallery w:val="Page Numbers (Bottom of Page)"/>
        <w:docPartUnique/>
      </w:docPartObj>
    </w:sdtPr>
    <w:sdtContent>
      <w:p w14:paraId="01593F6E" w14:textId="42353391" w:rsidR="003E6987" w:rsidRDefault="003E6987" w:rsidP="00A260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7C3064" w14:textId="77777777" w:rsidR="003E6987" w:rsidRDefault="003E6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BE9B9" w14:textId="77777777" w:rsidR="007C1F8A" w:rsidRDefault="007C1F8A" w:rsidP="00803E64">
      <w:r>
        <w:separator/>
      </w:r>
    </w:p>
  </w:footnote>
  <w:footnote w:type="continuationSeparator" w:id="0">
    <w:p w14:paraId="4C25DC1C" w14:textId="77777777" w:rsidR="007C1F8A" w:rsidRDefault="007C1F8A" w:rsidP="00803E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B1E"/>
    <w:rsid w:val="000074D6"/>
    <w:rsid w:val="00017BA2"/>
    <w:rsid w:val="0002342B"/>
    <w:rsid w:val="00030A09"/>
    <w:rsid w:val="0003356A"/>
    <w:rsid w:val="00046E3E"/>
    <w:rsid w:val="00051BD6"/>
    <w:rsid w:val="00071D45"/>
    <w:rsid w:val="00072F7B"/>
    <w:rsid w:val="000805C8"/>
    <w:rsid w:val="00092ADF"/>
    <w:rsid w:val="00092DAC"/>
    <w:rsid w:val="000A212E"/>
    <w:rsid w:val="000A6797"/>
    <w:rsid w:val="000B7726"/>
    <w:rsid w:val="000C181A"/>
    <w:rsid w:val="000C261F"/>
    <w:rsid w:val="000C69AA"/>
    <w:rsid w:val="000E1AA7"/>
    <w:rsid w:val="000E4E34"/>
    <w:rsid w:val="0011190E"/>
    <w:rsid w:val="001204FE"/>
    <w:rsid w:val="001558EE"/>
    <w:rsid w:val="001566B4"/>
    <w:rsid w:val="0016493D"/>
    <w:rsid w:val="00176F0D"/>
    <w:rsid w:val="00180D75"/>
    <w:rsid w:val="00187B9F"/>
    <w:rsid w:val="001A5374"/>
    <w:rsid w:val="001B2910"/>
    <w:rsid w:val="001C04EB"/>
    <w:rsid w:val="001D4A94"/>
    <w:rsid w:val="001D7D6A"/>
    <w:rsid w:val="001E6C9B"/>
    <w:rsid w:val="001F1ADF"/>
    <w:rsid w:val="00205A57"/>
    <w:rsid w:val="00212A27"/>
    <w:rsid w:val="00212F89"/>
    <w:rsid w:val="00226424"/>
    <w:rsid w:val="0023475B"/>
    <w:rsid w:val="00242570"/>
    <w:rsid w:val="00281FD6"/>
    <w:rsid w:val="0028207B"/>
    <w:rsid w:val="00287B1E"/>
    <w:rsid w:val="0029098E"/>
    <w:rsid w:val="00295D11"/>
    <w:rsid w:val="002A3D70"/>
    <w:rsid w:val="002A7B48"/>
    <w:rsid w:val="002B0CFB"/>
    <w:rsid w:val="002B516F"/>
    <w:rsid w:val="002B761D"/>
    <w:rsid w:val="002D0791"/>
    <w:rsid w:val="002D1D3F"/>
    <w:rsid w:val="002D719E"/>
    <w:rsid w:val="00302B3E"/>
    <w:rsid w:val="00322E6A"/>
    <w:rsid w:val="003238DA"/>
    <w:rsid w:val="003266DD"/>
    <w:rsid w:val="00334383"/>
    <w:rsid w:val="0035089F"/>
    <w:rsid w:val="00353897"/>
    <w:rsid w:val="00354F84"/>
    <w:rsid w:val="00365DA5"/>
    <w:rsid w:val="00366227"/>
    <w:rsid w:val="00374FA8"/>
    <w:rsid w:val="003959CE"/>
    <w:rsid w:val="003A153F"/>
    <w:rsid w:val="003A178C"/>
    <w:rsid w:val="003A28C8"/>
    <w:rsid w:val="003B3085"/>
    <w:rsid w:val="003C052D"/>
    <w:rsid w:val="003D7286"/>
    <w:rsid w:val="003D7BE6"/>
    <w:rsid w:val="003E066E"/>
    <w:rsid w:val="003E0F27"/>
    <w:rsid w:val="003E3C5B"/>
    <w:rsid w:val="003E5E80"/>
    <w:rsid w:val="003E6987"/>
    <w:rsid w:val="003F0FBA"/>
    <w:rsid w:val="003F3183"/>
    <w:rsid w:val="003F56E4"/>
    <w:rsid w:val="003F7FFE"/>
    <w:rsid w:val="00405187"/>
    <w:rsid w:val="0042755D"/>
    <w:rsid w:val="00432110"/>
    <w:rsid w:val="00443D75"/>
    <w:rsid w:val="004440A8"/>
    <w:rsid w:val="0044442E"/>
    <w:rsid w:val="0045474C"/>
    <w:rsid w:val="00454BC8"/>
    <w:rsid w:val="004664B9"/>
    <w:rsid w:val="004713A7"/>
    <w:rsid w:val="004735C1"/>
    <w:rsid w:val="00487F78"/>
    <w:rsid w:val="00492535"/>
    <w:rsid w:val="00493FF3"/>
    <w:rsid w:val="00497195"/>
    <w:rsid w:val="00497EB1"/>
    <w:rsid w:val="004A2D9D"/>
    <w:rsid w:val="004A5476"/>
    <w:rsid w:val="004B3FA3"/>
    <w:rsid w:val="004C2E8C"/>
    <w:rsid w:val="004D2D84"/>
    <w:rsid w:val="004D631A"/>
    <w:rsid w:val="004E0206"/>
    <w:rsid w:val="004F1E09"/>
    <w:rsid w:val="00520C82"/>
    <w:rsid w:val="00521A48"/>
    <w:rsid w:val="005223B5"/>
    <w:rsid w:val="00525419"/>
    <w:rsid w:val="00527DFC"/>
    <w:rsid w:val="00534BAF"/>
    <w:rsid w:val="005351CB"/>
    <w:rsid w:val="00536FAE"/>
    <w:rsid w:val="00537A1A"/>
    <w:rsid w:val="00552040"/>
    <w:rsid w:val="00553649"/>
    <w:rsid w:val="005670E9"/>
    <w:rsid w:val="00575F08"/>
    <w:rsid w:val="00580682"/>
    <w:rsid w:val="00583410"/>
    <w:rsid w:val="0059007E"/>
    <w:rsid w:val="005C2A99"/>
    <w:rsid w:val="005C2D24"/>
    <w:rsid w:val="005C7484"/>
    <w:rsid w:val="005E000D"/>
    <w:rsid w:val="005E2782"/>
    <w:rsid w:val="005E589A"/>
    <w:rsid w:val="005F38C4"/>
    <w:rsid w:val="005F5884"/>
    <w:rsid w:val="00626787"/>
    <w:rsid w:val="00631734"/>
    <w:rsid w:val="0063540A"/>
    <w:rsid w:val="006640E4"/>
    <w:rsid w:val="0067513E"/>
    <w:rsid w:val="00680730"/>
    <w:rsid w:val="006916CE"/>
    <w:rsid w:val="006B1356"/>
    <w:rsid w:val="006C782B"/>
    <w:rsid w:val="006E2ACB"/>
    <w:rsid w:val="006E4B48"/>
    <w:rsid w:val="006E6167"/>
    <w:rsid w:val="006F5186"/>
    <w:rsid w:val="006F5FE3"/>
    <w:rsid w:val="00710160"/>
    <w:rsid w:val="00711AFE"/>
    <w:rsid w:val="007233F6"/>
    <w:rsid w:val="00743E4E"/>
    <w:rsid w:val="0076471D"/>
    <w:rsid w:val="00775E3C"/>
    <w:rsid w:val="00786928"/>
    <w:rsid w:val="007C1F8A"/>
    <w:rsid w:val="007C58BE"/>
    <w:rsid w:val="007C656D"/>
    <w:rsid w:val="007D347E"/>
    <w:rsid w:val="007D427A"/>
    <w:rsid w:val="007E560D"/>
    <w:rsid w:val="0080069E"/>
    <w:rsid w:val="00803E64"/>
    <w:rsid w:val="008104BB"/>
    <w:rsid w:val="0082602F"/>
    <w:rsid w:val="00826A1A"/>
    <w:rsid w:val="008312ED"/>
    <w:rsid w:val="00846ECA"/>
    <w:rsid w:val="00870C44"/>
    <w:rsid w:val="008748D3"/>
    <w:rsid w:val="00881FFF"/>
    <w:rsid w:val="0088677B"/>
    <w:rsid w:val="008A07D6"/>
    <w:rsid w:val="008A17FB"/>
    <w:rsid w:val="008C01D8"/>
    <w:rsid w:val="008C6318"/>
    <w:rsid w:val="008F4D5D"/>
    <w:rsid w:val="008F6DAF"/>
    <w:rsid w:val="00913C8F"/>
    <w:rsid w:val="009148AC"/>
    <w:rsid w:val="00926FA2"/>
    <w:rsid w:val="00946365"/>
    <w:rsid w:val="009500AC"/>
    <w:rsid w:val="0095045D"/>
    <w:rsid w:val="00961577"/>
    <w:rsid w:val="0097281E"/>
    <w:rsid w:val="00981794"/>
    <w:rsid w:val="00982030"/>
    <w:rsid w:val="009827D7"/>
    <w:rsid w:val="00985B55"/>
    <w:rsid w:val="00996FD7"/>
    <w:rsid w:val="009D1FAB"/>
    <w:rsid w:val="009D4379"/>
    <w:rsid w:val="009E68D9"/>
    <w:rsid w:val="009E7178"/>
    <w:rsid w:val="009F3B97"/>
    <w:rsid w:val="00A0208B"/>
    <w:rsid w:val="00A03063"/>
    <w:rsid w:val="00A04410"/>
    <w:rsid w:val="00A07EF2"/>
    <w:rsid w:val="00A230DB"/>
    <w:rsid w:val="00A26034"/>
    <w:rsid w:val="00A338AD"/>
    <w:rsid w:val="00A33F5A"/>
    <w:rsid w:val="00A36EA8"/>
    <w:rsid w:val="00A4072A"/>
    <w:rsid w:val="00A40A0F"/>
    <w:rsid w:val="00A521AB"/>
    <w:rsid w:val="00A5411E"/>
    <w:rsid w:val="00A6305C"/>
    <w:rsid w:val="00A6332D"/>
    <w:rsid w:val="00A7206F"/>
    <w:rsid w:val="00A85F76"/>
    <w:rsid w:val="00A917E7"/>
    <w:rsid w:val="00AA360E"/>
    <w:rsid w:val="00AC4152"/>
    <w:rsid w:val="00AC4FB0"/>
    <w:rsid w:val="00AC6ECF"/>
    <w:rsid w:val="00AD137E"/>
    <w:rsid w:val="00AD7242"/>
    <w:rsid w:val="00AF2E10"/>
    <w:rsid w:val="00AF4A4A"/>
    <w:rsid w:val="00B12D75"/>
    <w:rsid w:val="00B41B32"/>
    <w:rsid w:val="00B474FA"/>
    <w:rsid w:val="00B6259E"/>
    <w:rsid w:val="00B816E2"/>
    <w:rsid w:val="00B823B7"/>
    <w:rsid w:val="00B94431"/>
    <w:rsid w:val="00BB4346"/>
    <w:rsid w:val="00BB4C9D"/>
    <w:rsid w:val="00BC5C0C"/>
    <w:rsid w:val="00BC6DC5"/>
    <w:rsid w:val="00BD16AE"/>
    <w:rsid w:val="00BD3272"/>
    <w:rsid w:val="00BD4097"/>
    <w:rsid w:val="00BE3C38"/>
    <w:rsid w:val="00BE5AC5"/>
    <w:rsid w:val="00BF38EA"/>
    <w:rsid w:val="00BF79F2"/>
    <w:rsid w:val="00C10EBE"/>
    <w:rsid w:val="00C12297"/>
    <w:rsid w:val="00C424A6"/>
    <w:rsid w:val="00C527C4"/>
    <w:rsid w:val="00C566C0"/>
    <w:rsid w:val="00C65E6A"/>
    <w:rsid w:val="00C6714D"/>
    <w:rsid w:val="00C7601E"/>
    <w:rsid w:val="00C96713"/>
    <w:rsid w:val="00CA118A"/>
    <w:rsid w:val="00CA5E82"/>
    <w:rsid w:val="00CC176A"/>
    <w:rsid w:val="00CD08A8"/>
    <w:rsid w:val="00CD5D76"/>
    <w:rsid w:val="00CD72B0"/>
    <w:rsid w:val="00CF68F6"/>
    <w:rsid w:val="00D10A27"/>
    <w:rsid w:val="00D11BAC"/>
    <w:rsid w:val="00D27B0B"/>
    <w:rsid w:val="00D3461E"/>
    <w:rsid w:val="00D77F62"/>
    <w:rsid w:val="00D8588F"/>
    <w:rsid w:val="00D85D43"/>
    <w:rsid w:val="00D902E1"/>
    <w:rsid w:val="00DA688B"/>
    <w:rsid w:val="00DB7908"/>
    <w:rsid w:val="00DC6A09"/>
    <w:rsid w:val="00DE5A8D"/>
    <w:rsid w:val="00E00D6E"/>
    <w:rsid w:val="00E023AF"/>
    <w:rsid w:val="00E11908"/>
    <w:rsid w:val="00E440F3"/>
    <w:rsid w:val="00E717A3"/>
    <w:rsid w:val="00E75565"/>
    <w:rsid w:val="00E81EC5"/>
    <w:rsid w:val="00E86B8B"/>
    <w:rsid w:val="00E91D67"/>
    <w:rsid w:val="00EA5FDF"/>
    <w:rsid w:val="00EA6557"/>
    <w:rsid w:val="00EB1FB8"/>
    <w:rsid w:val="00EB2EC5"/>
    <w:rsid w:val="00ED2077"/>
    <w:rsid w:val="00EE7C70"/>
    <w:rsid w:val="00F10F3C"/>
    <w:rsid w:val="00F35A07"/>
    <w:rsid w:val="00F37C87"/>
    <w:rsid w:val="00F42121"/>
    <w:rsid w:val="00F52F3C"/>
    <w:rsid w:val="00F879B7"/>
    <w:rsid w:val="00F950B6"/>
    <w:rsid w:val="00F95525"/>
    <w:rsid w:val="00FA187F"/>
    <w:rsid w:val="00FA6079"/>
    <w:rsid w:val="00FB125F"/>
    <w:rsid w:val="00FC0A7E"/>
    <w:rsid w:val="00FC2EE0"/>
    <w:rsid w:val="00FC3AE1"/>
    <w:rsid w:val="00FC5456"/>
    <w:rsid w:val="00FF1AB6"/>
    <w:rsid w:val="00FF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0A9B6"/>
  <w15:chartTrackingRefBased/>
  <w15:docId w15:val="{DBA118C8-6B60-8649-8C77-EED6C2023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D84"/>
    <w:rPr>
      <w:rFonts w:ascii="Times New Roman" w:eastAsia="Times New Roman" w:hAnsi="Times New Roman" w:cs="Times New Roman"/>
    </w:rPr>
  </w:style>
  <w:style w:type="paragraph" w:styleId="Heading1">
    <w:name w:val="heading 1"/>
    <w:basedOn w:val="Normal"/>
    <w:next w:val="Normal"/>
    <w:link w:val="Heading1Char"/>
    <w:uiPriority w:val="9"/>
    <w:qFormat/>
    <w:rsid w:val="00F950B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68D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950B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D631A"/>
    <w:pPr>
      <w:spacing w:after="200"/>
    </w:pPr>
    <w:rPr>
      <w:rFonts w:asciiTheme="minorHAnsi" w:eastAsiaTheme="minorHAnsi" w:hAnsiTheme="minorHAnsi"/>
      <w:b/>
      <w:iCs/>
      <w:color w:val="000000" w:themeColor="text1"/>
      <w:szCs w:val="18"/>
    </w:rPr>
  </w:style>
  <w:style w:type="paragraph" w:styleId="NormalWeb">
    <w:name w:val="Normal (Web)"/>
    <w:basedOn w:val="Normal"/>
    <w:uiPriority w:val="99"/>
    <w:semiHidden/>
    <w:unhideWhenUsed/>
    <w:rsid w:val="00BC5C0C"/>
    <w:pPr>
      <w:spacing w:before="100" w:beforeAutospacing="1" w:after="100" w:afterAutospacing="1"/>
    </w:pPr>
  </w:style>
  <w:style w:type="character" w:customStyle="1" w:styleId="Heading2Char">
    <w:name w:val="Heading 2 Char"/>
    <w:basedOn w:val="DefaultParagraphFont"/>
    <w:link w:val="Heading2"/>
    <w:uiPriority w:val="9"/>
    <w:rsid w:val="009E68D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525419"/>
    <w:rPr>
      <w:sz w:val="16"/>
      <w:szCs w:val="16"/>
    </w:rPr>
  </w:style>
  <w:style w:type="paragraph" w:styleId="BalloonText">
    <w:name w:val="Balloon Text"/>
    <w:basedOn w:val="Normal"/>
    <w:link w:val="BalloonTextChar"/>
    <w:uiPriority w:val="99"/>
    <w:semiHidden/>
    <w:unhideWhenUsed/>
    <w:rsid w:val="00525419"/>
    <w:rPr>
      <w:sz w:val="18"/>
      <w:szCs w:val="18"/>
    </w:rPr>
  </w:style>
  <w:style w:type="character" w:customStyle="1" w:styleId="BalloonTextChar">
    <w:name w:val="Balloon Text Char"/>
    <w:basedOn w:val="DefaultParagraphFont"/>
    <w:link w:val="BalloonText"/>
    <w:uiPriority w:val="99"/>
    <w:semiHidden/>
    <w:rsid w:val="00525419"/>
    <w:rPr>
      <w:rFonts w:ascii="Times New Roman" w:eastAsia="Times New Roman" w:hAnsi="Times New Roman" w:cs="Times New Roman"/>
      <w:sz w:val="18"/>
      <w:szCs w:val="18"/>
    </w:rPr>
  </w:style>
  <w:style w:type="character" w:styleId="Hyperlink">
    <w:name w:val="Hyperlink"/>
    <w:basedOn w:val="DefaultParagraphFont"/>
    <w:uiPriority w:val="99"/>
    <w:unhideWhenUsed/>
    <w:rsid w:val="0011190E"/>
    <w:rPr>
      <w:color w:val="0563C1" w:themeColor="hyperlink"/>
      <w:u w:val="single"/>
    </w:rPr>
  </w:style>
  <w:style w:type="character" w:customStyle="1" w:styleId="Heading1Char">
    <w:name w:val="Heading 1 Char"/>
    <w:basedOn w:val="DefaultParagraphFont"/>
    <w:link w:val="Heading1"/>
    <w:uiPriority w:val="9"/>
    <w:rsid w:val="00F950B6"/>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F950B6"/>
    <w:rPr>
      <w:rFonts w:asciiTheme="minorHAnsi" w:hAnsiTheme="minorHAnsi"/>
      <w:b/>
      <w:bCs/>
      <w:smallCaps/>
      <w:sz w:val="22"/>
      <w:szCs w:val="22"/>
    </w:rPr>
  </w:style>
  <w:style w:type="paragraph" w:styleId="TOC1">
    <w:name w:val="toc 1"/>
    <w:basedOn w:val="Normal"/>
    <w:next w:val="Normal"/>
    <w:autoRedefine/>
    <w:uiPriority w:val="39"/>
    <w:unhideWhenUsed/>
    <w:rsid w:val="00F950B6"/>
    <w:pPr>
      <w:spacing w:before="360" w:after="360"/>
    </w:pPr>
    <w:rPr>
      <w:rFonts w:asciiTheme="minorHAnsi" w:hAnsiTheme="minorHAnsi"/>
      <w:b/>
      <w:bCs/>
      <w:caps/>
      <w:sz w:val="22"/>
      <w:szCs w:val="22"/>
      <w:u w:val="single"/>
    </w:rPr>
  </w:style>
  <w:style w:type="character" w:customStyle="1" w:styleId="Heading3Char">
    <w:name w:val="Heading 3 Char"/>
    <w:basedOn w:val="DefaultParagraphFont"/>
    <w:link w:val="Heading3"/>
    <w:uiPriority w:val="9"/>
    <w:semiHidden/>
    <w:rsid w:val="00F950B6"/>
    <w:rPr>
      <w:rFonts w:asciiTheme="majorHAnsi" w:eastAsiaTheme="majorEastAsia" w:hAnsiTheme="majorHAnsi" w:cstheme="majorBidi"/>
      <w:color w:val="1F3763" w:themeColor="accent1" w:themeShade="7F"/>
    </w:rPr>
  </w:style>
  <w:style w:type="paragraph" w:styleId="TOC3">
    <w:name w:val="toc 3"/>
    <w:basedOn w:val="Normal"/>
    <w:next w:val="Normal"/>
    <w:autoRedefine/>
    <w:uiPriority w:val="39"/>
    <w:unhideWhenUsed/>
    <w:rsid w:val="0097281E"/>
    <w:rPr>
      <w:rFonts w:asciiTheme="minorHAnsi" w:hAnsiTheme="minorHAnsi"/>
      <w:smallCaps/>
      <w:sz w:val="22"/>
      <w:szCs w:val="22"/>
    </w:rPr>
  </w:style>
  <w:style w:type="paragraph" w:styleId="TOC4">
    <w:name w:val="toc 4"/>
    <w:basedOn w:val="Normal"/>
    <w:next w:val="Normal"/>
    <w:autoRedefine/>
    <w:uiPriority w:val="39"/>
    <w:unhideWhenUsed/>
    <w:rsid w:val="0097281E"/>
    <w:rPr>
      <w:rFonts w:asciiTheme="minorHAnsi" w:hAnsiTheme="minorHAnsi"/>
      <w:sz w:val="22"/>
      <w:szCs w:val="22"/>
    </w:rPr>
  </w:style>
  <w:style w:type="paragraph" w:styleId="TOC5">
    <w:name w:val="toc 5"/>
    <w:basedOn w:val="Normal"/>
    <w:next w:val="Normal"/>
    <w:autoRedefine/>
    <w:uiPriority w:val="39"/>
    <w:unhideWhenUsed/>
    <w:rsid w:val="0097281E"/>
    <w:rPr>
      <w:rFonts w:asciiTheme="minorHAnsi" w:hAnsiTheme="minorHAnsi"/>
      <w:sz w:val="22"/>
      <w:szCs w:val="22"/>
    </w:rPr>
  </w:style>
  <w:style w:type="paragraph" w:styleId="TOC6">
    <w:name w:val="toc 6"/>
    <w:basedOn w:val="Normal"/>
    <w:next w:val="Normal"/>
    <w:autoRedefine/>
    <w:uiPriority w:val="39"/>
    <w:unhideWhenUsed/>
    <w:rsid w:val="0097281E"/>
    <w:rPr>
      <w:rFonts w:asciiTheme="minorHAnsi" w:hAnsiTheme="minorHAnsi"/>
      <w:sz w:val="22"/>
      <w:szCs w:val="22"/>
    </w:rPr>
  </w:style>
  <w:style w:type="paragraph" w:styleId="TOC7">
    <w:name w:val="toc 7"/>
    <w:basedOn w:val="Normal"/>
    <w:next w:val="Normal"/>
    <w:autoRedefine/>
    <w:uiPriority w:val="39"/>
    <w:unhideWhenUsed/>
    <w:rsid w:val="0097281E"/>
    <w:rPr>
      <w:rFonts w:asciiTheme="minorHAnsi" w:hAnsiTheme="minorHAnsi"/>
      <w:sz w:val="22"/>
      <w:szCs w:val="22"/>
    </w:rPr>
  </w:style>
  <w:style w:type="paragraph" w:styleId="TOC8">
    <w:name w:val="toc 8"/>
    <w:basedOn w:val="Normal"/>
    <w:next w:val="Normal"/>
    <w:autoRedefine/>
    <w:uiPriority w:val="39"/>
    <w:unhideWhenUsed/>
    <w:rsid w:val="0097281E"/>
    <w:rPr>
      <w:rFonts w:asciiTheme="minorHAnsi" w:hAnsiTheme="minorHAnsi"/>
      <w:sz w:val="22"/>
      <w:szCs w:val="22"/>
    </w:rPr>
  </w:style>
  <w:style w:type="paragraph" w:styleId="TOC9">
    <w:name w:val="toc 9"/>
    <w:basedOn w:val="Normal"/>
    <w:next w:val="Normal"/>
    <w:autoRedefine/>
    <w:uiPriority w:val="39"/>
    <w:unhideWhenUsed/>
    <w:rsid w:val="0097281E"/>
    <w:rPr>
      <w:rFonts w:asciiTheme="minorHAnsi" w:hAnsiTheme="minorHAnsi"/>
      <w:sz w:val="22"/>
      <w:szCs w:val="22"/>
    </w:rPr>
  </w:style>
  <w:style w:type="paragraph" w:styleId="CommentText">
    <w:name w:val="annotation text"/>
    <w:basedOn w:val="Normal"/>
    <w:link w:val="CommentTextChar"/>
    <w:uiPriority w:val="99"/>
    <w:unhideWhenUsed/>
    <w:rsid w:val="00CD08A8"/>
    <w:rPr>
      <w:sz w:val="20"/>
      <w:szCs w:val="20"/>
    </w:rPr>
  </w:style>
  <w:style w:type="character" w:customStyle="1" w:styleId="CommentTextChar">
    <w:name w:val="Comment Text Char"/>
    <w:basedOn w:val="DefaultParagraphFont"/>
    <w:link w:val="CommentText"/>
    <w:uiPriority w:val="99"/>
    <w:rsid w:val="00CD08A8"/>
    <w:rPr>
      <w:rFonts w:ascii="Times New Roman" w:eastAsia="Times New Roman" w:hAnsi="Times New Roman" w:cs="Times New Roman"/>
      <w:sz w:val="20"/>
      <w:szCs w:val="20"/>
    </w:rPr>
  </w:style>
  <w:style w:type="character" w:styleId="Strong">
    <w:name w:val="Strong"/>
    <w:basedOn w:val="DefaultParagraphFont"/>
    <w:uiPriority w:val="22"/>
    <w:qFormat/>
    <w:rsid w:val="00CD08A8"/>
    <w:rPr>
      <w:b/>
      <w:bCs/>
    </w:rPr>
  </w:style>
  <w:style w:type="character" w:styleId="FollowedHyperlink">
    <w:name w:val="FollowedHyperlink"/>
    <w:basedOn w:val="DefaultParagraphFont"/>
    <w:uiPriority w:val="99"/>
    <w:semiHidden/>
    <w:unhideWhenUsed/>
    <w:rsid w:val="006E6167"/>
    <w:rPr>
      <w:color w:val="954F72" w:themeColor="followedHyperlink"/>
      <w:u w:val="single"/>
    </w:rPr>
  </w:style>
  <w:style w:type="paragraph" w:styleId="Footer">
    <w:name w:val="footer"/>
    <w:basedOn w:val="Normal"/>
    <w:link w:val="FooterChar"/>
    <w:uiPriority w:val="99"/>
    <w:unhideWhenUsed/>
    <w:rsid w:val="00803E64"/>
    <w:pPr>
      <w:tabs>
        <w:tab w:val="center" w:pos="4680"/>
        <w:tab w:val="right" w:pos="9360"/>
      </w:tabs>
    </w:pPr>
  </w:style>
  <w:style w:type="character" w:customStyle="1" w:styleId="FooterChar">
    <w:name w:val="Footer Char"/>
    <w:basedOn w:val="DefaultParagraphFont"/>
    <w:link w:val="Footer"/>
    <w:uiPriority w:val="99"/>
    <w:rsid w:val="00803E64"/>
    <w:rPr>
      <w:rFonts w:ascii="Times New Roman" w:eastAsia="Times New Roman" w:hAnsi="Times New Roman" w:cs="Times New Roman"/>
    </w:rPr>
  </w:style>
  <w:style w:type="character" w:styleId="PageNumber">
    <w:name w:val="page number"/>
    <w:basedOn w:val="DefaultParagraphFont"/>
    <w:uiPriority w:val="99"/>
    <w:semiHidden/>
    <w:unhideWhenUsed/>
    <w:rsid w:val="00803E64"/>
  </w:style>
  <w:style w:type="paragraph" w:styleId="Revision">
    <w:name w:val="Revision"/>
    <w:hidden/>
    <w:uiPriority w:val="99"/>
    <w:semiHidden/>
    <w:rsid w:val="0044442E"/>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87F78"/>
    <w:rPr>
      <w:b/>
      <w:bCs/>
    </w:rPr>
  </w:style>
  <w:style w:type="character" w:customStyle="1" w:styleId="CommentSubjectChar">
    <w:name w:val="Comment Subject Char"/>
    <w:basedOn w:val="CommentTextChar"/>
    <w:link w:val="CommentSubject"/>
    <w:uiPriority w:val="99"/>
    <w:semiHidden/>
    <w:rsid w:val="00487F7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8184">
      <w:bodyDiv w:val="1"/>
      <w:marLeft w:val="0"/>
      <w:marRight w:val="0"/>
      <w:marTop w:val="0"/>
      <w:marBottom w:val="0"/>
      <w:divBdr>
        <w:top w:val="none" w:sz="0" w:space="0" w:color="auto"/>
        <w:left w:val="none" w:sz="0" w:space="0" w:color="auto"/>
        <w:bottom w:val="none" w:sz="0" w:space="0" w:color="auto"/>
        <w:right w:val="none" w:sz="0" w:space="0" w:color="auto"/>
      </w:divBdr>
    </w:div>
    <w:div w:id="457333035">
      <w:bodyDiv w:val="1"/>
      <w:marLeft w:val="0"/>
      <w:marRight w:val="0"/>
      <w:marTop w:val="0"/>
      <w:marBottom w:val="0"/>
      <w:divBdr>
        <w:top w:val="none" w:sz="0" w:space="0" w:color="auto"/>
        <w:left w:val="none" w:sz="0" w:space="0" w:color="auto"/>
        <w:bottom w:val="none" w:sz="0" w:space="0" w:color="auto"/>
        <w:right w:val="none" w:sz="0" w:space="0" w:color="auto"/>
      </w:divBdr>
    </w:div>
    <w:div w:id="891160613">
      <w:bodyDiv w:val="1"/>
      <w:marLeft w:val="0"/>
      <w:marRight w:val="0"/>
      <w:marTop w:val="0"/>
      <w:marBottom w:val="0"/>
      <w:divBdr>
        <w:top w:val="none" w:sz="0" w:space="0" w:color="auto"/>
        <w:left w:val="none" w:sz="0" w:space="0" w:color="auto"/>
        <w:bottom w:val="none" w:sz="0" w:space="0" w:color="auto"/>
        <w:right w:val="none" w:sz="0" w:space="0" w:color="auto"/>
      </w:divBdr>
    </w:div>
    <w:div w:id="1089735604">
      <w:bodyDiv w:val="1"/>
      <w:marLeft w:val="0"/>
      <w:marRight w:val="0"/>
      <w:marTop w:val="0"/>
      <w:marBottom w:val="0"/>
      <w:divBdr>
        <w:top w:val="none" w:sz="0" w:space="0" w:color="auto"/>
        <w:left w:val="none" w:sz="0" w:space="0" w:color="auto"/>
        <w:bottom w:val="none" w:sz="0" w:space="0" w:color="auto"/>
        <w:right w:val="none" w:sz="0" w:space="0" w:color="auto"/>
      </w:divBdr>
    </w:div>
    <w:div w:id="1183786507">
      <w:bodyDiv w:val="1"/>
      <w:marLeft w:val="0"/>
      <w:marRight w:val="0"/>
      <w:marTop w:val="0"/>
      <w:marBottom w:val="0"/>
      <w:divBdr>
        <w:top w:val="none" w:sz="0" w:space="0" w:color="auto"/>
        <w:left w:val="none" w:sz="0" w:space="0" w:color="auto"/>
        <w:bottom w:val="none" w:sz="0" w:space="0" w:color="auto"/>
        <w:right w:val="none" w:sz="0" w:space="0" w:color="auto"/>
      </w:divBdr>
    </w:div>
    <w:div w:id="1264191294">
      <w:bodyDiv w:val="1"/>
      <w:marLeft w:val="0"/>
      <w:marRight w:val="0"/>
      <w:marTop w:val="0"/>
      <w:marBottom w:val="0"/>
      <w:divBdr>
        <w:top w:val="none" w:sz="0" w:space="0" w:color="auto"/>
        <w:left w:val="none" w:sz="0" w:space="0" w:color="auto"/>
        <w:bottom w:val="none" w:sz="0" w:space="0" w:color="auto"/>
        <w:right w:val="none" w:sz="0" w:space="0" w:color="auto"/>
      </w:divBdr>
    </w:div>
    <w:div w:id="1475444670">
      <w:bodyDiv w:val="1"/>
      <w:marLeft w:val="0"/>
      <w:marRight w:val="0"/>
      <w:marTop w:val="0"/>
      <w:marBottom w:val="0"/>
      <w:divBdr>
        <w:top w:val="none" w:sz="0" w:space="0" w:color="auto"/>
        <w:left w:val="none" w:sz="0" w:space="0" w:color="auto"/>
        <w:bottom w:val="none" w:sz="0" w:space="0" w:color="auto"/>
        <w:right w:val="none" w:sz="0" w:space="0" w:color="auto"/>
      </w:divBdr>
    </w:div>
    <w:div w:id="1643927715">
      <w:bodyDiv w:val="1"/>
      <w:marLeft w:val="0"/>
      <w:marRight w:val="0"/>
      <w:marTop w:val="0"/>
      <w:marBottom w:val="0"/>
      <w:divBdr>
        <w:top w:val="none" w:sz="0" w:space="0" w:color="auto"/>
        <w:left w:val="none" w:sz="0" w:space="0" w:color="auto"/>
        <w:bottom w:val="none" w:sz="0" w:space="0" w:color="auto"/>
        <w:right w:val="none" w:sz="0" w:space="0" w:color="auto"/>
      </w:divBdr>
    </w:div>
    <w:div w:id="1836146227">
      <w:bodyDiv w:val="1"/>
      <w:marLeft w:val="0"/>
      <w:marRight w:val="0"/>
      <w:marTop w:val="0"/>
      <w:marBottom w:val="0"/>
      <w:divBdr>
        <w:top w:val="none" w:sz="0" w:space="0" w:color="auto"/>
        <w:left w:val="none" w:sz="0" w:space="0" w:color="auto"/>
        <w:bottom w:val="none" w:sz="0" w:space="0" w:color="auto"/>
        <w:right w:val="none" w:sz="0" w:space="0" w:color="auto"/>
      </w:divBdr>
    </w:div>
    <w:div w:id="1996689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tiff"/><Relationship Id="rId21" Type="http://schemas.openxmlformats.org/officeDocument/2006/relationships/image" Target="media/image11.png"/><Relationship Id="rId34" Type="http://schemas.openxmlformats.org/officeDocument/2006/relationships/image" Target="media/image21.tiff"/><Relationship Id="rId42" Type="http://schemas.openxmlformats.org/officeDocument/2006/relationships/image" Target="media/image29.png"/><Relationship Id="rId47" Type="http://schemas.openxmlformats.org/officeDocument/2006/relationships/image" Target="media/image32.tiff"/><Relationship Id="rId50" Type="http://schemas.openxmlformats.org/officeDocument/2006/relationships/image" Target="media/image35.emf"/><Relationship Id="rId55" Type="http://schemas.openxmlformats.org/officeDocument/2006/relationships/image" Target="media/image39.tiff"/><Relationship Id="rId63" Type="http://schemas.openxmlformats.org/officeDocument/2006/relationships/image" Target="media/image45.emf"/><Relationship Id="rId68" Type="http://schemas.openxmlformats.org/officeDocument/2006/relationships/footer" Target="footer1.xml"/><Relationship Id="rId7" Type="http://schemas.openxmlformats.org/officeDocument/2006/relationships/image" Target="media/image1.emf"/><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tiff"/><Relationship Id="rId29" Type="http://schemas.openxmlformats.org/officeDocument/2006/relationships/image" Target="media/image17.tiff"/><Relationship Id="rId11" Type="http://schemas.openxmlformats.org/officeDocument/2006/relationships/image" Target="media/image5.tiff"/><Relationship Id="rId24" Type="http://schemas.openxmlformats.org/officeDocument/2006/relationships/image" Target="media/image12.emf"/><Relationship Id="rId32" Type="http://schemas.openxmlformats.org/officeDocument/2006/relationships/hyperlink" Target="https://www.molinspiration.com/cgi-bin/properties" TargetMode="External"/><Relationship Id="rId37" Type="http://schemas.openxmlformats.org/officeDocument/2006/relationships/image" Target="media/image24.tiff"/><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8.tiff"/><Relationship Id="rId58" Type="http://schemas.openxmlformats.org/officeDocument/2006/relationships/image" Target="media/image45.png"/><Relationship Id="rId66" Type="http://schemas.openxmlformats.org/officeDocument/2006/relationships/image" Target="media/image48.emf"/><Relationship Id="rId5" Type="http://schemas.openxmlformats.org/officeDocument/2006/relationships/footnotes" Target="footnotes.xml"/><Relationship Id="rId61" Type="http://schemas.openxmlformats.org/officeDocument/2006/relationships/image" Target="media/image43.emf"/><Relationship Id="rId14" Type="http://schemas.openxmlformats.org/officeDocument/2006/relationships/image" Target="media/image8.emf"/><Relationship Id="rId22" Type="http://schemas.openxmlformats.org/officeDocument/2006/relationships/image" Target="media/image12.png"/><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2.tiff"/><Relationship Id="rId43" Type="http://schemas.openxmlformats.org/officeDocument/2006/relationships/image" Target="media/image28.tiff"/><Relationship Id="rId48" Type="http://schemas.openxmlformats.org/officeDocument/2006/relationships/image" Target="media/image33.tiff"/><Relationship Id="rId56" Type="http://schemas.openxmlformats.org/officeDocument/2006/relationships/image" Target="media/image43.png"/><Relationship Id="rId64" Type="http://schemas.openxmlformats.org/officeDocument/2006/relationships/image" Target="media/image46.emf"/><Relationship Id="rId69" Type="http://schemas.openxmlformats.org/officeDocument/2006/relationships/footer" Target="footer2.xml"/><Relationship Id="rId8" Type="http://schemas.openxmlformats.org/officeDocument/2006/relationships/image" Target="media/image2.tiff"/><Relationship Id="rId51"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0.tiff"/><Relationship Id="rId38" Type="http://schemas.openxmlformats.org/officeDocument/2006/relationships/image" Target="media/image25.tiff"/><Relationship Id="rId46" Type="http://schemas.openxmlformats.org/officeDocument/2006/relationships/image" Target="media/image31.tiff"/><Relationship Id="rId59" Type="http://schemas.openxmlformats.org/officeDocument/2006/relationships/image" Target="media/image41.tiff"/><Relationship Id="rId67" Type="http://schemas.openxmlformats.org/officeDocument/2006/relationships/image" Target="media/image49.emf"/><Relationship Id="rId41" Type="http://schemas.openxmlformats.org/officeDocument/2006/relationships/image" Target="media/image27.tiff"/><Relationship Id="rId54" Type="http://schemas.openxmlformats.org/officeDocument/2006/relationships/image" Target="media/image41.png"/><Relationship Id="rId62" Type="http://schemas.openxmlformats.org/officeDocument/2006/relationships/image" Target="media/image44.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3.tiff"/><Relationship Id="rId49" Type="http://schemas.openxmlformats.org/officeDocument/2006/relationships/image" Target="media/image34.emf"/><Relationship Id="rId57" Type="http://schemas.openxmlformats.org/officeDocument/2006/relationships/image" Target="media/image40.tiff"/><Relationship Id="rId10" Type="http://schemas.openxmlformats.org/officeDocument/2006/relationships/image" Target="media/image4.emf"/><Relationship Id="rId31" Type="http://schemas.openxmlformats.org/officeDocument/2006/relationships/image" Target="media/image19.tiff"/><Relationship Id="rId44" Type="http://schemas.openxmlformats.org/officeDocument/2006/relationships/image" Target="media/image31.png"/><Relationship Id="rId52" Type="http://schemas.openxmlformats.org/officeDocument/2006/relationships/image" Target="media/image37.emf"/><Relationship Id="rId60" Type="http://schemas.openxmlformats.org/officeDocument/2006/relationships/image" Target="media/image42.tiff"/><Relationship Id="rId65" Type="http://schemas.openxmlformats.org/officeDocument/2006/relationships/image" Target="media/image47.emf"/><Relationship Id="rId4" Type="http://schemas.openxmlformats.org/officeDocument/2006/relationships/webSettings" Target="webSettings.xml"/><Relationship Id="rId9" Type="http://schemas.openxmlformats.org/officeDocument/2006/relationships/image" Target="media/image3.tiff"/><Relationship Id="rId13" Type="http://schemas.openxmlformats.org/officeDocument/2006/relationships/image" Target="media/image7.emf"/><Relationship Id="rId39" Type="http://schemas.openxmlformats.org/officeDocument/2006/relationships/image" Target="media/image2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9B491-8F4D-D943-902A-02A5FD5C9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1510</Words>
  <Characters>65611</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ad J. Dalal</dc:creator>
  <cp:keywords/>
  <dc:description/>
  <cp:lastModifiedBy>Theresa M Reineke PhD</cp:lastModifiedBy>
  <cp:revision>3</cp:revision>
  <cp:lastPrinted>2022-06-06T04:44:00Z</cp:lastPrinted>
  <dcterms:created xsi:type="dcterms:W3CDTF">2022-07-29T15:21:00Z</dcterms:created>
  <dcterms:modified xsi:type="dcterms:W3CDTF">2022-07-2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macro-letters</vt:lpwstr>
  </property>
  <property fmtid="{D5CDD505-2E9C-101B-9397-08002B2CF9AE}" pid="3" name="Mendeley Recent Style Name 0_1">
    <vt:lpwstr>ACS Macro Letter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d115c9a-4d20-3c2b-a356-37f4da353762</vt:lpwstr>
  </property>
  <property fmtid="{D5CDD505-2E9C-101B-9397-08002B2CF9AE}" pid="24" name="Mendeley Citation Style_1">
    <vt:lpwstr>http://www.zotero.org/styles/acs-macro-letters</vt:lpwstr>
  </property>
</Properties>
</file>